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13FD34" w14:textId="77777777" w:rsidR="000A0D7C" w:rsidRDefault="000A0D7C" w:rsidP="000A0D7C">
      <w:pPr>
        <w:pStyle w:val="Heading1"/>
        <w:ind w:left="0"/>
      </w:pPr>
      <w:r>
        <w:drawing>
          <wp:anchor distT="0" distB="0" distL="114300" distR="114300" simplePos="0" relativeHeight="251662336" behindDoc="1" locked="0" layoutInCell="1" allowOverlap="1" wp14:anchorId="1714237D" wp14:editId="17E941EC">
            <wp:simplePos x="0" y="0"/>
            <wp:positionH relativeFrom="column">
              <wp:posOffset>6985</wp:posOffset>
            </wp:positionH>
            <wp:positionV relativeFrom="paragraph">
              <wp:posOffset>-685556</wp:posOffset>
            </wp:positionV>
            <wp:extent cx="6569108" cy="9294343"/>
            <wp:effectExtent l="0" t="0" r="0" b="2540"/>
            <wp:wrapNone/>
            <wp:docPr id="1214514391" name="Picture 1" descr="Decorative Cover page with logo of Implementation Capacity for Triple P and UNC Frank Porter Graham Child Development Institute">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514391" name="Picture 1" descr="Decorative Cover page with logo of Implementation Capacity for Triple P and UNC Frank Porter Graham Child Development Institute">
                      <a:extLst>
                        <a:ext uri="{C183D7F6-B498-43B3-948B-1728B52AA6E4}">
                          <adec:decorative xmlns:adec="http://schemas.microsoft.com/office/drawing/2017/decorative" val="0"/>
                        </a:ext>
                      </a:extLst>
                    </pic:cNvPr>
                    <pic:cNvPicPr/>
                  </pic:nvPicPr>
                  <pic:blipFill>
                    <a:blip r:embed="rId8" cstate="print">
                      <a:extLst>
                        <a:ext uri="{28A0092B-C50C-407E-A947-70E740481C1C}">
                          <a14:useLocalDpi xmlns:a14="http://schemas.microsoft.com/office/drawing/2010/main" val="0"/>
                        </a:ext>
                      </a:extLst>
                    </a:blip>
                    <a:stretch>
                      <a:fillRect/>
                    </a:stretch>
                  </pic:blipFill>
                  <pic:spPr>
                    <a:xfrm>
                      <a:off x="0" y="0"/>
                      <a:ext cx="6569108" cy="9294343"/>
                    </a:xfrm>
                    <a:prstGeom prst="rect">
                      <a:avLst/>
                    </a:prstGeom>
                  </pic:spPr>
                </pic:pic>
              </a:graphicData>
            </a:graphic>
            <wp14:sizeRelH relativeFrom="page">
              <wp14:pctWidth>0</wp14:pctWidth>
            </wp14:sizeRelH>
            <wp14:sizeRelV relativeFrom="page">
              <wp14:pctHeight>0</wp14:pctHeight>
            </wp14:sizeRelV>
          </wp:anchor>
        </w:drawing>
      </w:r>
      <w:r>
        <mc:AlternateContent>
          <mc:Choice Requires="wps">
            <w:drawing>
              <wp:inline distT="0" distB="0" distL="0" distR="0" wp14:anchorId="3CF86015" wp14:editId="7C121358">
                <wp:extent cx="6400800" cy="1706880"/>
                <wp:effectExtent l="0" t="0" r="0" b="0"/>
                <wp:docPr id="1062421415" name="Text Box 2" descr="BRIEF 1&#10;Effective Implementation Systems: Partners &amp; Capacities&#10;"/>
                <wp:cNvGraphicFramePr/>
                <a:graphic xmlns:a="http://schemas.openxmlformats.org/drawingml/2006/main">
                  <a:graphicData uri="http://schemas.microsoft.com/office/word/2010/wordprocessingShape">
                    <wps:wsp>
                      <wps:cNvSpPr txBox="1"/>
                      <wps:spPr>
                        <a:xfrm>
                          <a:off x="0" y="0"/>
                          <a:ext cx="6400800" cy="1706880"/>
                        </a:xfrm>
                        <a:prstGeom prst="rect">
                          <a:avLst/>
                        </a:prstGeom>
                        <a:noFill/>
                        <a:ln w="6350">
                          <a:noFill/>
                        </a:ln>
                      </wps:spPr>
                      <wps:txbx>
                        <w:txbxContent>
                          <w:p w14:paraId="6FFFC14A" w14:textId="7300168F" w:rsidR="000A0D7C" w:rsidRPr="00940359" w:rsidRDefault="000A0D7C" w:rsidP="000A0D7C">
                            <w:pPr>
                              <w:pStyle w:val="Heading1"/>
                              <w:rPr>
                                <w:b/>
                                <w:bCs/>
                                <w:i w:val="0"/>
                                <w:iCs w:val="0"/>
                                <w:color w:val="002060"/>
                                <w:sz w:val="32"/>
                                <w:szCs w:val="32"/>
                              </w:rPr>
                            </w:pPr>
                            <w:r w:rsidRPr="00940359">
                              <w:rPr>
                                <w:b/>
                                <w:bCs/>
                                <w:i w:val="0"/>
                                <w:iCs w:val="0"/>
                                <w:color w:val="002060"/>
                                <w:sz w:val="32"/>
                                <w:szCs w:val="32"/>
                              </w:rPr>
                              <w:t xml:space="preserve">BRIEF </w:t>
                            </w:r>
                            <w:r w:rsidR="000A4F46">
                              <w:rPr>
                                <w:b/>
                                <w:bCs/>
                                <w:i w:val="0"/>
                                <w:iCs w:val="0"/>
                                <w:color w:val="002060"/>
                                <w:sz w:val="32"/>
                                <w:szCs w:val="32"/>
                              </w:rPr>
                              <w:t>6</w:t>
                            </w:r>
                          </w:p>
                          <w:p w14:paraId="41A72806" w14:textId="0F3678A7" w:rsidR="000A0D7C" w:rsidRPr="00086FED" w:rsidRDefault="000A0D7C" w:rsidP="00C36DAF">
                            <w:pPr>
                              <w:pStyle w:val="Heading1"/>
                            </w:pPr>
                          </w:p>
                        </w:txbxContent>
                      </wps:txbx>
                      <wps:bodyPr rot="0" spcFirstLastPara="0" vertOverflow="overflow" horzOverflow="overflow" vert="horz" wrap="square" lIns="0" tIns="1188720" rIns="0" bIns="45720" numCol="1" spcCol="0" rtlCol="0" fromWordArt="0" anchor="ctr" anchorCtr="0" forceAA="0" compatLnSpc="1">
                        <a:prstTxWarp prst="textNoShape">
                          <a:avLst/>
                        </a:prstTxWarp>
                        <a:noAutofit/>
                      </wps:bodyPr>
                    </wps:wsp>
                  </a:graphicData>
                </a:graphic>
              </wp:inline>
            </w:drawing>
          </mc:Choice>
          <mc:Fallback>
            <w:pict>
              <v:shapetype w14:anchorId="3CF86015" id="_x0000_t202" coordsize="21600,21600" o:spt="202" path="m,l,21600r21600,l21600,xe">
                <v:stroke joinstyle="miter"/>
                <v:path gradientshapeok="t" o:connecttype="rect"/>
              </v:shapetype>
              <v:shape id="Text Box 2" o:spid="_x0000_s1026" type="#_x0000_t202" alt="BRIEF 1&#10;Effective Implementation Systems: Partners &amp; Capacities&#10;" style="width:7in;height:134.4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" filled="f" stroked="f" strokeweight=".5pt">
                <v:textbox inset="0,93.6pt,0">
                  <w:txbxContent>
                    <w:p w14:paraId="6FFFC14A" w14:textId="7300168F" w:rsidR="000A0D7C" w:rsidRPr="00940359" w:rsidRDefault="000A0D7C" w:rsidP="000A0D7C">
                      <w:pPr>
                        <w:pStyle w:val="Heading1"/>
                        <w:rPr>
                          <w:b/>
                          <w:bCs/>
                          <w:i w:val="0"/>
                          <w:iCs w:val="0"/>
                          <w:color w:val="002060"/>
                          <w:sz w:val="32"/>
                          <w:szCs w:val="32"/>
                        </w:rPr>
                      </w:pPr>
                      <w:r w:rsidRPr="00940359">
                        <w:rPr>
                          <w:b/>
                          <w:bCs/>
                          <w:i w:val="0"/>
                          <w:iCs w:val="0"/>
                          <w:color w:val="002060"/>
                          <w:sz w:val="32"/>
                          <w:szCs w:val="32"/>
                        </w:rPr>
                        <w:t xml:space="preserve">BRIEF </w:t>
                      </w:r>
                      <w:r w:rsidR="000A4F46">
                        <w:rPr>
                          <w:b/>
                          <w:bCs/>
                          <w:i w:val="0"/>
                          <w:iCs w:val="0"/>
                          <w:color w:val="002060"/>
                          <w:sz w:val="32"/>
                          <w:szCs w:val="32"/>
                        </w:rPr>
                        <w:t>6</w:t>
                      </w:r>
                    </w:p>
                    <w:p w14:paraId="41A72806" w14:textId="0F3678A7" w:rsidR="000A0D7C" w:rsidRPr="00086FED" w:rsidRDefault="000A0D7C" w:rsidP="00C36DAF">
                      <w:pPr>
                        <w:pStyle w:val="Heading1"/>
                      </w:pPr>
                    </w:p>
                  </w:txbxContent>
                </v:textbox>
                <w10:anchorlock/>
              </v:shape>
            </w:pict>
          </mc:Fallback>
        </mc:AlternateContent>
      </w:r>
      <w:r>
        <mc:AlternateContent>
          <mc:Choice Requires="wps">
            <w:drawing>
              <wp:inline distT="0" distB="0" distL="0" distR="0" wp14:anchorId="2B10EE45" wp14:editId="0B4C45B8">
                <wp:extent cx="6400800" cy="3060700"/>
                <wp:effectExtent l="0" t="0" r="0" b="0"/>
                <wp:docPr id="1526113741" name="Text Box 2" descr="NC Triple P System Overview&#10;"/>
                <wp:cNvGraphicFramePr/>
                <a:graphic xmlns:a="http://schemas.openxmlformats.org/drawingml/2006/main">
                  <a:graphicData uri="http://schemas.microsoft.com/office/word/2010/wordprocessingShape">
                    <wps:wsp>
                      <wps:cNvSpPr txBox="1"/>
                      <wps:spPr>
                        <a:xfrm>
                          <a:off x="0" y="0"/>
                          <a:ext cx="6400800" cy="3060700"/>
                        </a:xfrm>
                        <a:prstGeom prst="rect">
                          <a:avLst/>
                        </a:prstGeom>
                        <a:solidFill>
                          <a:schemeClr val="lt1"/>
                        </a:solidFill>
                        <a:ln w="6350">
                          <a:noFill/>
                        </a:ln>
                      </wps:spPr>
                      <wps:txbx>
                        <w:txbxContent>
                          <w:p w14:paraId="43B217C0" w14:textId="184DFE57" w:rsidR="000A0D7C" w:rsidRDefault="000A4F46" w:rsidP="000A0D7C">
                            <w:pPr>
                              <w:pStyle w:val="Heading1A"/>
                              <w:rPr>
                                <w:rFonts w:eastAsia="Lato"/>
                              </w:rPr>
                            </w:pPr>
                            <w:r>
                              <w:rPr>
                                <w:rFonts w:eastAsia="Lato"/>
                              </w:rPr>
                              <w:t>I</w:t>
                            </w:r>
                            <w:r w:rsidR="000A0D7C">
                              <w:rPr>
                                <w:rFonts w:eastAsia="Lato"/>
                              </w:rPr>
                              <w:t>CTP</w:t>
                            </w:r>
                            <w:r>
                              <w:rPr>
                                <w:rFonts w:eastAsia="Lato"/>
                              </w:rPr>
                              <w:t xml:space="preserve"> Implementation Support Practice at the Regional Level </w:t>
                            </w:r>
                            <w:r w:rsidR="000A0D7C">
                              <w:rPr>
                                <w:rFonts w:eastAsia="Lato"/>
                              </w:rPr>
                              <w:t xml:space="preserve"> </w:t>
                            </w:r>
                          </w:p>
                          <w:p w14:paraId="2245FF63" w14:textId="29B66E13" w:rsidR="000A0D7C" w:rsidRPr="00086FED" w:rsidRDefault="000A0D7C" w:rsidP="000A4F46">
                            <w:pPr>
                              <w:pStyle w:val="Heading1A"/>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B10EE45" id="_x0000_s1027" type="#_x0000_t202" alt="NC Triple P System Overview&#10;" style="width:7in;height:24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" fillcolor="white [3201]" stroked="f" strokeweight=".5pt">
                <v:textbox>
                  <w:txbxContent>
                    <w:p w14:paraId="43B217C0" w14:textId="184DFE57" w:rsidR="000A0D7C" w:rsidRDefault="000A4F46" w:rsidP="000A0D7C">
                      <w:pPr>
                        <w:pStyle w:val="Heading1A"/>
                        <w:rPr>
                          <w:rFonts w:eastAsia="Lato"/>
                        </w:rPr>
                      </w:pPr>
                      <w:r>
                        <w:rPr>
                          <w:rFonts w:eastAsia="Lato"/>
                        </w:rPr>
                        <w:t>I</w:t>
                      </w:r>
                      <w:r w:rsidR="000A0D7C">
                        <w:rPr>
                          <w:rFonts w:eastAsia="Lato"/>
                        </w:rPr>
                        <w:t>CTP</w:t>
                      </w:r>
                      <w:r>
                        <w:rPr>
                          <w:rFonts w:eastAsia="Lato"/>
                        </w:rPr>
                        <w:t xml:space="preserve"> Implementation Support Practice at the Regional Level </w:t>
                      </w:r>
                      <w:r w:rsidR="000A0D7C">
                        <w:rPr>
                          <w:rFonts w:eastAsia="Lato"/>
                        </w:rPr>
                        <w:t xml:space="preserve"> </w:t>
                      </w:r>
                    </w:p>
                    <w:p w14:paraId="2245FF63" w14:textId="29B66E13" w:rsidR="000A0D7C" w:rsidRPr="00086FED" w:rsidRDefault="000A0D7C" w:rsidP="000A4F46">
                      <w:pPr>
                        <w:pStyle w:val="Heading1A"/>
                        <w:ind w:left="0"/>
                      </w:pPr>
                    </w:p>
                  </w:txbxContent>
                </v:textbox>
                <w10:anchorlock/>
              </v:shape>
            </w:pict>
          </mc:Fallback>
        </mc:AlternateContent>
      </w:r>
    </w:p>
    <w:p w14:paraId="14D329AD" w14:textId="77777777" w:rsidR="00DC5F80" w:rsidRDefault="00DC5F80" w:rsidP="00D12C13">
      <w:pPr>
        <w:pStyle w:val="textAcknowledgement"/>
        <w:rPr>
          <w:b/>
          <w:bCs w:val="0"/>
        </w:rPr>
      </w:pPr>
    </w:p>
    <w:p w14:paraId="73CDEE9B" w14:textId="77777777" w:rsidR="00DC5F80" w:rsidRDefault="00DC5F80" w:rsidP="00D12C13">
      <w:pPr>
        <w:pStyle w:val="textAcknowledgement"/>
        <w:rPr>
          <w:b/>
          <w:bCs w:val="0"/>
        </w:rPr>
      </w:pPr>
    </w:p>
    <w:p w14:paraId="5DF552A6" w14:textId="77777777" w:rsidR="00DC5F80" w:rsidRDefault="00DC5F80" w:rsidP="00D12C13">
      <w:pPr>
        <w:pStyle w:val="textAcknowledgement"/>
        <w:rPr>
          <w:b/>
          <w:bCs w:val="0"/>
        </w:rPr>
      </w:pPr>
    </w:p>
    <w:p w14:paraId="26F9BE08" w14:textId="77777777" w:rsidR="00DC5F80" w:rsidRDefault="00DC5F80" w:rsidP="00D12C13">
      <w:pPr>
        <w:pStyle w:val="textAcknowledgement"/>
        <w:rPr>
          <w:b/>
          <w:bCs w:val="0"/>
        </w:rPr>
      </w:pPr>
    </w:p>
    <w:p w14:paraId="3FDB786A" w14:textId="77777777" w:rsidR="00DC5F80" w:rsidRDefault="00DC5F80" w:rsidP="00D12C13">
      <w:pPr>
        <w:pStyle w:val="textAcknowledgement"/>
        <w:rPr>
          <w:b/>
          <w:bCs w:val="0"/>
        </w:rPr>
      </w:pPr>
    </w:p>
    <w:p w14:paraId="5FF7508B" w14:textId="1DF424B9" w:rsidR="00D12C13" w:rsidRPr="009204C3" w:rsidRDefault="00D12C13" w:rsidP="00D12C13">
      <w:pPr>
        <w:pStyle w:val="textAcknowledgement"/>
        <w:rPr>
          <w:b/>
          <w:bCs w:val="0"/>
        </w:rPr>
      </w:pPr>
      <w:r w:rsidRPr="009204C3">
        <w:rPr>
          <w:b/>
          <w:bCs w:val="0"/>
        </w:rPr>
        <w:lastRenderedPageBreak/>
        <w:t xml:space="preserve">Acknowledgements </w:t>
      </w:r>
    </w:p>
    <w:p w14:paraId="2DD9CF6C" w14:textId="77777777" w:rsidR="00D12C13" w:rsidRPr="009204C3" w:rsidRDefault="00D12C13" w:rsidP="00D12C13">
      <w:pPr>
        <w:contextualSpacing/>
        <w:rPr>
          <w:sz w:val="20"/>
          <w:szCs w:val="20"/>
        </w:rPr>
      </w:pPr>
      <w:r w:rsidRPr="009204C3">
        <w:rPr>
          <w:sz w:val="20"/>
          <w:szCs w:val="20"/>
        </w:rPr>
        <w:t xml:space="preserve">Development of the </w:t>
      </w:r>
      <w:r w:rsidRPr="009204C3">
        <w:rPr>
          <w:rFonts w:cstheme="minorHAnsi"/>
          <w:bCs/>
          <w:sz w:val="20"/>
          <w:szCs w:val="20"/>
        </w:rPr>
        <w:t>ICTP Implementation Support Practice Compendium</w:t>
      </w:r>
      <w:r w:rsidRPr="009204C3">
        <w:rPr>
          <w:sz w:val="20"/>
          <w:szCs w:val="20"/>
        </w:rPr>
        <w:t xml:space="preserve"> was supported by the following funding sources:</w:t>
      </w:r>
    </w:p>
    <w:p w14:paraId="17F71D6E" w14:textId="77777777" w:rsidR="00D12C13" w:rsidRPr="009204C3" w:rsidRDefault="00D12C13" w:rsidP="00D12C13">
      <w:pPr>
        <w:pStyle w:val="ListBullet"/>
        <w:numPr>
          <w:ilvl w:val="0"/>
          <w:numId w:val="11"/>
        </w:numPr>
        <w:ind w:left="2520" w:hanging="270"/>
        <w:rPr>
          <w:sz w:val="20"/>
          <w:szCs w:val="20"/>
        </w:rPr>
      </w:pPr>
      <w:r w:rsidRPr="009204C3">
        <w:rPr>
          <w:sz w:val="20"/>
          <w:szCs w:val="20"/>
        </w:rPr>
        <w:t>The Duke Endowment Grant Agreement No. 2081-SP, The Implementation Capacity for Triple P (ICTP) Projects in North Carolina and South Carolina.</w:t>
      </w:r>
    </w:p>
    <w:p w14:paraId="7E30CB77" w14:textId="77777777" w:rsidR="00D12C13" w:rsidRPr="009204C3" w:rsidRDefault="00D12C13" w:rsidP="00D12C13">
      <w:pPr>
        <w:pStyle w:val="ListBullet"/>
        <w:numPr>
          <w:ilvl w:val="0"/>
          <w:numId w:val="11"/>
        </w:numPr>
        <w:ind w:left="2520" w:hanging="270"/>
        <w:rPr>
          <w:sz w:val="20"/>
          <w:szCs w:val="20"/>
        </w:rPr>
      </w:pPr>
      <w:r w:rsidRPr="009204C3">
        <w:rPr>
          <w:sz w:val="20"/>
          <w:szCs w:val="20"/>
        </w:rPr>
        <w:t>The North Carolina Department of Health and Human Services, Division of Social Services Contract Numbers 00042356, 00044072, and 00045540, North Carolina Implementation Capacity for Triple P Project.</w:t>
      </w:r>
    </w:p>
    <w:p w14:paraId="30FA9183" w14:textId="77777777" w:rsidR="00D12C13" w:rsidRPr="009204C3" w:rsidRDefault="00D12C13" w:rsidP="00D12C13">
      <w:pPr>
        <w:rPr>
          <w:rFonts w:cstheme="minorHAnsi"/>
          <w:bCs/>
          <w:sz w:val="20"/>
          <w:szCs w:val="20"/>
        </w:rPr>
      </w:pPr>
    </w:p>
    <w:p w14:paraId="17AD1D0B" w14:textId="77777777" w:rsidR="00D12C13" w:rsidRPr="009204C3" w:rsidRDefault="00D12C13" w:rsidP="00D12C13">
      <w:pPr>
        <w:pStyle w:val="textAcknowledgement"/>
      </w:pPr>
      <w:r w:rsidRPr="009204C3">
        <w:t xml:space="preserve">The authors would like to acknowledge all current and former team members of The Impact Center at Frank Porter Graham Child Development Institute for their contributions to the development and improvement of the practice model represented in the ICTP Implementation Support Practice Compendium. For their reviews, feedback, copyediting, and formatting support, we would like to acknowledge Rona Bernstein of </w:t>
      </w:r>
      <w:proofErr w:type="spellStart"/>
      <w:r w:rsidRPr="009204C3">
        <w:t>PsycEditing</w:t>
      </w:r>
      <w:proofErr w:type="spellEnd"/>
      <w:r w:rsidRPr="009204C3">
        <w:t xml:space="preserve">; Kamilah Pickett and Paula Dressel of Race Matters Institute at MDC; and Jennifer Robinette, Julie Chin, </w:t>
      </w:r>
      <w:proofErr w:type="spellStart"/>
      <w:r w:rsidRPr="009204C3">
        <w:t>LaMana</w:t>
      </w:r>
      <w:proofErr w:type="spellEnd"/>
      <w:r w:rsidRPr="009204C3">
        <w:t xml:space="preserve"> </w:t>
      </w:r>
      <w:proofErr w:type="spellStart"/>
      <w:r w:rsidRPr="009204C3">
        <w:t>Donadelle</w:t>
      </w:r>
      <w:proofErr w:type="spellEnd"/>
      <w:r w:rsidRPr="009204C3">
        <w:t>, and Lindsay Holland of the ICTP Projects Team, Frank Porter Graham Child Development Institute, UNC-Chapel Hill.</w:t>
      </w:r>
    </w:p>
    <w:p w14:paraId="290586B2" w14:textId="77777777" w:rsidR="00D12C13" w:rsidRPr="00D12C13" w:rsidRDefault="00D12C13" w:rsidP="00A67CC8">
      <w:pPr>
        <w:pStyle w:val="textAcknowledgement"/>
        <w:ind w:left="0"/>
        <w:rPr>
          <w:rFonts w:cs="Open Sans"/>
        </w:rPr>
      </w:pPr>
    </w:p>
    <w:p w14:paraId="4098E9EA" w14:textId="4552977D" w:rsidR="00D12C13" w:rsidRPr="00D12C13" w:rsidRDefault="00D12C13" w:rsidP="00D12C13">
      <w:pPr>
        <w:pStyle w:val="textAcknowledgement"/>
        <w:rPr>
          <w:rStyle w:val="Hyperlink"/>
          <w:sz w:val="20"/>
        </w:rPr>
      </w:pPr>
      <w:r w:rsidRPr="00D12C13">
        <w:rPr>
          <w:rFonts w:cs="Open Sans"/>
          <w:b/>
        </w:rPr>
        <w:t>Suggested citation</w:t>
      </w:r>
      <w:r w:rsidRPr="00D12C13">
        <w:rPr>
          <w:rFonts w:cs="Open Sans"/>
        </w:rPr>
        <w:t xml:space="preserve">: Aldridge, W. A., II, DiSalvo, C. I., Lawrence, S. C., Reed, J. J, Roppolo, R. H., Banks, C. R., Boothroyd, R. I., &amp; the members of the ICTP Projects Team (2024, May). </w:t>
      </w:r>
      <w:r w:rsidRPr="00D12C13">
        <w:rPr>
          <w:rFonts w:cs="Open Sans"/>
          <w:i/>
          <w:iCs/>
        </w:rPr>
        <w:t xml:space="preserve">ICTP implementation support practice at the regional level </w:t>
      </w:r>
      <w:r w:rsidRPr="00D12C13">
        <w:rPr>
          <w:rFonts w:cs="Open Sans"/>
        </w:rPr>
        <w:t>(ICTP Implementation Support Practice Compendium, Brief No. 6). University of North Carolina at Chapel Hill, The Impact Center at Frank Porter Graham Child Development Institute.</w:t>
      </w:r>
      <w:r w:rsidRPr="00D12C13">
        <w:rPr>
          <w:rFonts w:cs="Open Sans"/>
          <w:color w:val="000000"/>
        </w:rPr>
        <w:t xml:space="preserve"> </w:t>
      </w:r>
      <w:r w:rsidRPr="00D12C13">
        <w:rPr>
          <w:rStyle w:val="Hyperlink"/>
          <w:sz w:val="20"/>
        </w:rPr>
        <w:t>https://ictp.fpg.unc.edu/wp-content/uploads/ictp-implementation-support-practice-at-the-regional-level.docx</w:t>
      </w:r>
    </w:p>
    <w:p w14:paraId="6861CEF7" w14:textId="77777777" w:rsidR="00D12C13" w:rsidRPr="00D12C13" w:rsidRDefault="00D12C13" w:rsidP="00D12C13">
      <w:pPr>
        <w:pStyle w:val="textAcknowledgement"/>
        <w:ind w:left="0"/>
        <w:rPr>
          <w:rFonts w:cs="Open Sans"/>
        </w:rPr>
      </w:pPr>
    </w:p>
    <w:p w14:paraId="42D9EC94" w14:textId="326CBBF1" w:rsidR="00D12C13" w:rsidRDefault="00D12C13" w:rsidP="00D12C13">
      <w:pPr>
        <w:pStyle w:val="textAcknowledgement"/>
        <w:rPr>
          <w:rFonts w:cs="Open Sans"/>
        </w:rPr>
      </w:pPr>
      <w:r w:rsidRPr="00D12C13">
        <w:rPr>
          <w:rFonts w:cs="Open Sans"/>
        </w:rPr>
        <w:t>Christina DiSalvo is now at The Duke Endowment.</w:t>
      </w:r>
    </w:p>
    <w:p w14:paraId="26A41C18" w14:textId="77777777" w:rsidR="00003816" w:rsidRPr="00D12C13" w:rsidRDefault="00003816" w:rsidP="00D12C13">
      <w:pPr>
        <w:pStyle w:val="textAcknowledgement"/>
        <w:rPr>
          <w:rFonts w:cs="Open Sans"/>
        </w:rPr>
      </w:pPr>
    </w:p>
    <w:p w14:paraId="684857FE" w14:textId="618E0BA4" w:rsidR="00695E8D" w:rsidRPr="00D12C13" w:rsidRDefault="00D12C13" w:rsidP="00D12C13">
      <w:pPr>
        <w:pStyle w:val="textAcknowledgement"/>
        <w:rPr>
          <w:rFonts w:cs="Open Sans"/>
        </w:rPr>
      </w:pPr>
      <w:r w:rsidRPr="00D12C13">
        <w:rPr>
          <w:rFonts w:cs="Open Sans"/>
        </w:rPr>
        <w:t xml:space="preserve">The members of the ICTP Projects Team include Principal Investigator William A. Aldridge II; Co-Principal Investigators Christina I. DiSalvo and Jessica J. Reed; Co-Investigators Rebecca H. Roppolo, Sandra J. Diehl, Renée I. Boothroyd, Capri R. Banks, Tamara Robertson, Devon R. Minch, Rohit Ramaswamy, Wendy M. Morgan, and Ximena Franco-Jenkins; and additional team members Shannon D. </w:t>
      </w:r>
      <w:proofErr w:type="spellStart"/>
      <w:r w:rsidRPr="00D12C13">
        <w:rPr>
          <w:rFonts w:cs="Open Sans"/>
        </w:rPr>
        <w:t>Chaplo</w:t>
      </w:r>
      <w:proofErr w:type="spellEnd"/>
      <w:r w:rsidRPr="00D12C13">
        <w:rPr>
          <w:rFonts w:cs="Open Sans"/>
        </w:rPr>
        <w:t xml:space="preserve">, </w:t>
      </w:r>
      <w:proofErr w:type="spellStart"/>
      <w:r w:rsidRPr="00D12C13">
        <w:rPr>
          <w:rFonts w:cs="Open Sans"/>
        </w:rPr>
        <w:t>Sherra</w:t>
      </w:r>
      <w:proofErr w:type="spellEnd"/>
      <w:r w:rsidRPr="00D12C13">
        <w:rPr>
          <w:rFonts w:cs="Open Sans"/>
        </w:rPr>
        <w:t xml:space="preserve"> C. Lawrence, Kimberly R. Maloney, Marais Pletsch, Ariel B. Everett, Alana Gilbert, Jennifer B. Robinette, Julie Chin, </w:t>
      </w:r>
      <w:proofErr w:type="spellStart"/>
      <w:r w:rsidRPr="00D12C13">
        <w:rPr>
          <w:rFonts w:cs="Open Sans"/>
        </w:rPr>
        <w:t>LaMana</w:t>
      </w:r>
      <w:proofErr w:type="spellEnd"/>
      <w:r w:rsidRPr="00D12C13">
        <w:rPr>
          <w:rFonts w:cs="Open Sans"/>
        </w:rPr>
        <w:t xml:space="preserve"> </w:t>
      </w:r>
      <w:proofErr w:type="spellStart"/>
      <w:r w:rsidRPr="00D12C13">
        <w:rPr>
          <w:rFonts w:cs="Open Sans"/>
        </w:rPr>
        <w:t>Donadelle</w:t>
      </w:r>
      <w:proofErr w:type="spellEnd"/>
      <w:r w:rsidRPr="00D12C13">
        <w:rPr>
          <w:rFonts w:cs="Open Sans"/>
        </w:rPr>
        <w:t xml:space="preserve">, Andrea Ross, Christine C. Harradine, Lindsay Holland, Margaret Sullivan, and Meera </w:t>
      </w:r>
      <w:proofErr w:type="spellStart"/>
      <w:r w:rsidRPr="00D12C13">
        <w:rPr>
          <w:rFonts w:cs="Open Sans"/>
        </w:rPr>
        <w:t>Kumanan</w:t>
      </w:r>
      <w:proofErr w:type="spellEnd"/>
      <w:r w:rsidRPr="00D12C13">
        <w:rPr>
          <w:rFonts w:cs="Open Sans"/>
        </w:rPr>
        <w:t>.</w:t>
      </w:r>
    </w:p>
    <w:p w14:paraId="46E3749A" w14:textId="77777777" w:rsidR="00DC5F80" w:rsidRDefault="00DC5F80" w:rsidP="00DC5F80">
      <w:pPr>
        <w:pStyle w:val="textAcknowledgement"/>
      </w:pPr>
    </w:p>
    <w:p w14:paraId="18E32295" w14:textId="5CB27FF3" w:rsidR="00DC5F80" w:rsidRPr="009204C3" w:rsidRDefault="00DC5F80" w:rsidP="00DC5F80">
      <w:pPr>
        <w:pStyle w:val="textAcknowledgement"/>
      </w:pPr>
      <w:r w:rsidRPr="009204C3">
        <w:t>Correspondence concerning the ICTP Implementation Support Practice Compendium should be addressed to Will Aldridge at FPG Child Development Institute, University of North Carolina at Chapel Hill, CB #8180, Chapel Hill, NC 27599-8180, USA or via email, will.aldridge@unc.edu, phone, 919-966-4713, or fax, 919-966-7532.</w:t>
      </w:r>
    </w:p>
    <w:p w14:paraId="3A64900D" w14:textId="77777777" w:rsidR="00695E8D" w:rsidRDefault="00695E8D" w:rsidP="005F3829"/>
    <w:p w14:paraId="3EF72853" w14:textId="0FE5F410" w:rsidR="00695E8D" w:rsidRDefault="00DC5F80" w:rsidP="00DC5F80">
      <w:pPr>
        <w:pStyle w:val="Heading2"/>
      </w:pPr>
      <w:r>
        <w:lastRenderedPageBreak/>
        <w:t xml:space="preserve">ICTP Implementation Support Practice at the Regional Level </w:t>
      </w:r>
    </w:p>
    <w:p w14:paraId="7BDD7BD3" w14:textId="77777777" w:rsidR="00DC5F80" w:rsidRDefault="00DC5F80" w:rsidP="005F3829"/>
    <w:p w14:paraId="5FE9FBAA" w14:textId="35C7A5A9" w:rsidR="000A4F46" w:rsidRPr="00F965AC" w:rsidRDefault="000A4F46" w:rsidP="00D12C13">
      <w:r w:rsidRPr="00F965AC">
        <w:t xml:space="preserve">In the prior brief, “Foundations of the ICTP Implementation Support Practice Model,” we discussed essential themes for the use of the Implementation Capacity for Triple P (ICTP) implementation support practice model at any level. These included practice model theory, values, and principles; equity in ICTP implementation support practice; navigating the tension of change in practice; co-practice; and common challenges across any use of the practice model. </w:t>
      </w:r>
    </w:p>
    <w:p w14:paraId="2E689063" w14:textId="77777777" w:rsidR="000A4F46" w:rsidRPr="00F965AC" w:rsidRDefault="000A4F46" w:rsidP="000A4F46"/>
    <w:p w14:paraId="7C77E174" w14:textId="559D8659" w:rsidR="000A4F46" w:rsidRPr="00F965AC" w:rsidRDefault="000A4F46" w:rsidP="000A4F46">
      <w:r w:rsidRPr="00F965AC">
        <w:t xml:space="preserve">In this brief, we begin to focus on the use of the practice model to support </w:t>
      </w:r>
      <w:r w:rsidRPr="006B4CE7">
        <w:rPr>
          <w:i/>
          <w:iCs/>
        </w:rPr>
        <w:t>regional Triple P activities</w:t>
      </w:r>
      <w:r w:rsidRPr="00F965AC">
        <w:t>. As reviewed in the “</w:t>
      </w:r>
      <w:hyperlink r:id="rId9" w:history="1">
        <w:r w:rsidRPr="00EC6BBE">
          <w:rPr>
            <w:rStyle w:val="Hyperlink"/>
          </w:rPr>
          <w:t>NC Triple P System Overview</w:t>
        </w:r>
      </w:hyperlink>
      <w:r w:rsidRPr="00F965AC">
        <w:t>” brief and further discussed in this brief, the state is organized into nine Triple P regions. Within each of these regions, Triple P is supported by regional Triple P coordinators</w:t>
      </w:r>
      <w:r>
        <w:t>—</w:t>
      </w:r>
      <w:r w:rsidRPr="00F965AC">
        <w:t>organized into a community implementation team</w:t>
      </w:r>
      <w:r>
        <w:t xml:space="preserve"> (CIT)—</w:t>
      </w:r>
      <w:r w:rsidRPr="00F965AC">
        <w:t>and a variety of community Triple P leaders and partners, including leaders within the regional backbone organization, or “</w:t>
      </w:r>
      <w:r>
        <w:t>l</w:t>
      </w:r>
      <w:r w:rsidRPr="00F965AC">
        <w:t xml:space="preserve">ead </w:t>
      </w:r>
      <w:r>
        <w:t>i</w:t>
      </w:r>
      <w:r w:rsidRPr="00F965AC">
        <w:t xml:space="preserve">mplementing </w:t>
      </w:r>
      <w:r>
        <w:t>a</w:t>
      </w:r>
      <w:r w:rsidRPr="00F965AC">
        <w:t>gency</w:t>
      </w:r>
      <w:r>
        <w:t>,</w:t>
      </w:r>
      <w:r w:rsidRPr="00F965AC">
        <w:t xml:space="preserve">” </w:t>
      </w:r>
      <w:r>
        <w:t>which</w:t>
      </w:r>
      <w:r w:rsidRPr="00F965AC">
        <w:t xml:space="preserve"> serves as the </w:t>
      </w:r>
      <w:r>
        <w:t>contractor</w:t>
      </w:r>
      <w:r w:rsidRPr="00F965AC">
        <w:t xml:space="preserve"> for state Triple P funds.</w:t>
      </w:r>
    </w:p>
    <w:p w14:paraId="1E1127E3" w14:textId="77777777" w:rsidR="000A4F46" w:rsidRPr="00F965AC" w:rsidRDefault="000A4F46" w:rsidP="000A4F46"/>
    <w:p w14:paraId="1333F5FA" w14:textId="1ED98ED2" w:rsidR="000A4F46" w:rsidRPr="00F965AC" w:rsidRDefault="000A4F46" w:rsidP="000A4F46">
      <w:r w:rsidRPr="00F965AC">
        <w:t xml:space="preserve">The use of the ICTP implementation support practice model at the regional level presents the most essential and intensive use of the practice model within the </w:t>
      </w:r>
      <w:r>
        <w:t>NC</w:t>
      </w:r>
      <w:r w:rsidRPr="00F965AC">
        <w:t xml:space="preserve"> Triple P System. Triple P regions are where program implementation and scale-up occur, where families are impacted, and where sufficient implementation capacity and performance can be the most elusive, particularly with intended levels of success and sustainability. The inertia of historical community practices, systems, and partnerships (or lack thereof) can present substantial challenges to the implementation of any innovative program or practice, and even more so for the scale-up of a system of interventions like Triple P. Systems historically built on practices rooted in </w:t>
      </w:r>
      <w:r>
        <w:t>racist policies</w:t>
      </w:r>
      <w:r w:rsidRPr="00F965AC">
        <w:t xml:space="preserve"> work in ways that punish families for lacking resources, create racial inequities in involvement with social services, and require families to seek supports that are not culturally responsive. These practices become the status quo and require the dismantling of systems of oppression while building systems of support for interventions. </w:t>
      </w:r>
    </w:p>
    <w:p w14:paraId="4B702860" w14:textId="77777777" w:rsidR="000A4F46" w:rsidRPr="00F965AC" w:rsidRDefault="000A4F46" w:rsidP="000A4F46"/>
    <w:p w14:paraId="28C9B954" w14:textId="77777777" w:rsidR="000A4F46" w:rsidRPr="00F965AC" w:rsidRDefault="000A4F46" w:rsidP="000A4F46">
      <w:r w:rsidRPr="00F965AC">
        <w:t>The use of the ICTP implementation support practice model at the regional level is where we expect—and are accountable for contributing to—</w:t>
      </w:r>
      <w:r w:rsidRPr="00F965AC">
        <w:lastRenderedPageBreak/>
        <w:t>individual/team behavior change and organization/system performance improvement, all aligned with effective implementation practices that support community-driven goals and statewide impact. We systematically use core practice components</w:t>
      </w:r>
      <w:r>
        <w:t xml:space="preserve"> (CPCs)</w:t>
      </w:r>
      <w:r w:rsidRPr="00F965AC">
        <w:t xml:space="preserve">, hypothesized as the mechanisms of change in implementation support practice [1], in both proactive and responsive ways with regional support participants. </w:t>
      </w:r>
    </w:p>
    <w:p w14:paraId="5DD785CF" w14:textId="77777777" w:rsidR="000A4F46" w:rsidRPr="00F965AC" w:rsidRDefault="000A4F46" w:rsidP="000A4F46"/>
    <w:p w14:paraId="30353C2E" w14:textId="77777777" w:rsidR="000A4F46" w:rsidRPr="00B13E4E" w:rsidRDefault="000A4F46" w:rsidP="000A4F46">
      <w:pPr>
        <w:rPr>
          <w:rFonts w:eastAsiaTheme="minorHAnsi" w:cstheme="minorBidi"/>
        </w:rPr>
      </w:pPr>
      <w:r w:rsidRPr="00F965AC">
        <w:t xml:space="preserve">This brief focuses on general information about ICTP implementation support practice at the regional level. We discuss participants in ICTP regional implementation support and how we further operationalize the practice model for use at the regional level to support intended change and improvement. We also discuss the flexible use of the practice model at the regional level to match the dynamic nature of implementation practice at this level and the need to tailor support to local context, needs, preferences, and strengths. In the next brief, we dig deeper into how </w:t>
      </w:r>
      <w:r>
        <w:t>CPCs</w:t>
      </w:r>
      <w:r w:rsidRPr="00F965AC">
        <w:t xml:space="preserve"> and practice activities can be used systematically to support change and improvement with regional support participants.</w:t>
      </w:r>
    </w:p>
    <w:p w14:paraId="05526C5C" w14:textId="77777777" w:rsidR="000A4F46" w:rsidRPr="00A05617" w:rsidRDefault="000A4F46" w:rsidP="000A4F46">
      <w:pPr>
        <w:pStyle w:val="Heading2"/>
        <w:spacing w:before="240"/>
        <w:rPr>
          <w:rFonts w:cstheme="majorHAnsi"/>
        </w:rPr>
      </w:pPr>
      <w:r w:rsidRPr="00A05617">
        <w:rPr>
          <w:rFonts w:cstheme="majorHAnsi"/>
        </w:rPr>
        <w:t>Determining Readiness for Participation in ICTP Regional Implementation Support</w:t>
      </w:r>
    </w:p>
    <w:p w14:paraId="4613A903" w14:textId="363068B8" w:rsidR="000A4F46" w:rsidRPr="00E2677E" w:rsidRDefault="000A4F46" w:rsidP="000A4F46">
      <w:r w:rsidRPr="00E2677E">
        <w:t xml:space="preserve">A major intended use of the ICTP practice model is to assist regional partners scaling the Triple P system of interventions in developing or improving implementation capacity and performance. This use of the practice model is grounded in five assumptions about regional and broader system partners’ readiness. These readiness factors are listed in Table </w:t>
      </w:r>
      <w:r>
        <w:t>6.</w:t>
      </w:r>
      <w:r w:rsidRPr="00E2677E">
        <w:t xml:space="preserve">1. Additionally, regional support participants must be able to agree to and follow through with the expectations laid out in the ICTP document </w:t>
      </w:r>
      <w:r w:rsidRPr="00E2677E">
        <w:rPr>
          <w:i/>
          <w:iCs/>
        </w:rPr>
        <w:t xml:space="preserve">Partnering </w:t>
      </w:r>
      <w:proofErr w:type="gramStart"/>
      <w:r w:rsidRPr="00E2677E">
        <w:rPr>
          <w:i/>
          <w:iCs/>
        </w:rPr>
        <w:t>With</w:t>
      </w:r>
      <w:proofErr w:type="gramEnd"/>
      <w:r w:rsidRPr="00E2677E">
        <w:rPr>
          <w:i/>
          <w:iCs/>
        </w:rPr>
        <w:t xml:space="preserve"> </w:t>
      </w:r>
      <w:r>
        <w:rPr>
          <w:i/>
          <w:iCs/>
        </w:rPr>
        <w:t>T</w:t>
      </w:r>
      <w:r w:rsidRPr="00E2677E">
        <w:rPr>
          <w:i/>
          <w:iCs/>
        </w:rPr>
        <w:t>he Impact Center at FPG’s Regional Support Team</w:t>
      </w:r>
      <w:r w:rsidRPr="00E2677E">
        <w:t xml:space="preserve">, located in Appendix A. </w:t>
      </w:r>
    </w:p>
    <w:p w14:paraId="7B47BCA4" w14:textId="77777777" w:rsidR="000A4F46" w:rsidRPr="00E2677E" w:rsidRDefault="000A4F46" w:rsidP="000A4F46"/>
    <w:p w14:paraId="0A1CD6A5" w14:textId="77777777" w:rsidR="000A4F46" w:rsidRPr="00E2677E" w:rsidRDefault="000A4F46" w:rsidP="000A4F46">
      <w:r w:rsidRPr="00E2677E">
        <w:t xml:space="preserve">Insufficient readiness related to one or more of the five factors in </w:t>
      </w:r>
      <w:r w:rsidRPr="00E31277">
        <w:rPr>
          <w:b/>
          <w:bCs/>
        </w:rPr>
        <w:t>Table 6.1</w:t>
      </w:r>
      <w:r w:rsidRPr="00E2677E">
        <w:t xml:space="preserve">, in and of itself, should </w:t>
      </w:r>
      <w:r w:rsidRPr="00E2677E">
        <w:rPr>
          <w:i/>
          <w:iCs/>
        </w:rPr>
        <w:t>not</w:t>
      </w:r>
      <w:r w:rsidRPr="00E2677E">
        <w:t xml:space="preserve"> preclude </w:t>
      </w:r>
      <w:r>
        <w:t xml:space="preserve">the provision of </w:t>
      </w:r>
      <w:r w:rsidRPr="00E2677E">
        <w:t xml:space="preserve">ICTP regional implementation support </w:t>
      </w:r>
      <w:r>
        <w:t xml:space="preserve">by </w:t>
      </w:r>
      <w:r w:rsidRPr="00E2677E">
        <w:t xml:space="preserve">ICTP implementation support practitioners (ISPs). </w:t>
      </w:r>
      <w:proofErr w:type="gramStart"/>
      <w:r w:rsidRPr="00E2677E">
        <w:t>In reality, readiness</w:t>
      </w:r>
      <w:proofErr w:type="gramEnd"/>
      <w:r w:rsidRPr="00E2677E">
        <w:t xml:space="preserve"> is a constantly changing contextual feature of implementation and scale-up activities, particularly across individuals and teams in organizational and system environments. </w:t>
      </w:r>
    </w:p>
    <w:p w14:paraId="0F631D2F" w14:textId="77777777" w:rsidR="000A4F46" w:rsidRPr="00E2677E" w:rsidRDefault="000A4F46" w:rsidP="000A4F46"/>
    <w:p w14:paraId="6863521D" w14:textId="670B5C6B" w:rsidR="000A4F46" w:rsidRDefault="000A4F46" w:rsidP="000A4F46">
      <w:r w:rsidRPr="00E2677E">
        <w:t xml:space="preserve">Although full partner readiness to engage with regional Triple P programmatic or implementation supports is ultimately not their </w:t>
      </w:r>
      <w:r w:rsidRPr="00E2677E">
        <w:lastRenderedPageBreak/>
        <w:t xml:space="preserve">responsibility, ICTP ISPs may use strategies to influence or contribute to regional readiness for engaging in ICTP implementation support. Several example strategies are listed in Table </w:t>
      </w:r>
      <w:r>
        <w:t>6.</w:t>
      </w:r>
      <w:r w:rsidRPr="00E2677E">
        <w:t>1. Using these, or similar, strategies may be necessary to move ICTP implementation support work forward in a variety of situations. Because some strategies may involve practice work outside of the regional level, ICTP ISPs working at different system levels (e.g., state vs. regional) may need to combine their efforts to be most effective.</w:t>
      </w:r>
    </w:p>
    <w:p w14:paraId="3204475C" w14:textId="4571FEFD" w:rsidR="008F52B4" w:rsidRDefault="008F52B4" w:rsidP="008F52B4"/>
    <w:p w14:paraId="61A27C9D" w14:textId="20F6223E" w:rsidR="000A4F46" w:rsidRDefault="000A4F46" w:rsidP="00366B4C">
      <w:pPr>
        <w:pStyle w:val="Caption"/>
      </w:pPr>
      <w:r w:rsidRPr="00366B4C">
        <w:rPr>
          <w:b/>
          <w:bCs/>
        </w:rPr>
        <w:t>Table 6.1</w:t>
      </w:r>
      <w:r w:rsidRPr="000A4F46">
        <w:t xml:space="preserve"> Key Readiness Factors for Engaging in ICTP Regional Implementation Support and Example ISP Strategies for Influencing Readines</w:t>
      </w:r>
      <w:r w:rsidR="00366B4C">
        <w:t>s</w:t>
      </w:r>
    </w:p>
    <w:p w14:paraId="03B591A8" w14:textId="38AB1637" w:rsidR="000A4F46" w:rsidRDefault="00E31277" w:rsidP="008F52B4">
      <w:r>
        <w:rPr>
          <w:rFonts w:eastAsia="Libre Baskerville"/>
          <w:noProof/>
        </w:rPr>
        <mc:AlternateContent>
          <mc:Choice Requires="wps">
            <w:drawing>
              <wp:anchor distT="0" distB="0" distL="114300" distR="274320" simplePos="0" relativeHeight="251701248" behindDoc="0" locked="0" layoutInCell="1" allowOverlap="0" wp14:anchorId="168005A3" wp14:editId="06233ACE">
                <wp:simplePos x="0" y="0"/>
                <wp:positionH relativeFrom="column">
                  <wp:posOffset>-468517</wp:posOffset>
                </wp:positionH>
                <wp:positionV relativeFrom="paragraph">
                  <wp:posOffset>1454672</wp:posOffset>
                </wp:positionV>
                <wp:extent cx="1556425" cy="2706986"/>
                <wp:effectExtent l="0" t="0" r="18415" b="11430"/>
                <wp:wrapNone/>
                <wp:docPr id="701512649" name="Rectangle 3"/>
                <wp:cNvGraphicFramePr/>
                <a:graphic xmlns:a="http://schemas.openxmlformats.org/drawingml/2006/main">
                  <a:graphicData uri="http://schemas.microsoft.com/office/word/2010/wordprocessingShape">
                    <wps:wsp>
                      <wps:cNvSpPr/>
                      <wps:spPr>
                        <a:xfrm>
                          <a:off x="0" y="0"/>
                          <a:ext cx="1556425" cy="2706986"/>
                        </a:xfrm>
                        <a:prstGeom prst="rightArrowCallout">
                          <a:avLst>
                            <a:gd name="adj1" fmla="val 0"/>
                            <a:gd name="adj2" fmla="val 0"/>
                            <a:gd name="adj3" fmla="val 25000"/>
                            <a:gd name="adj4" fmla="val 64977"/>
                          </a:avLst>
                        </a:prstGeom>
                        <a:noFill/>
                        <a:ln>
                          <a:solidFill>
                            <a:srgbClr val="9F396B"/>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369DC3AB" w14:textId="77777777" w:rsidR="00E31277" w:rsidRPr="003B6635" w:rsidRDefault="00E31277" w:rsidP="00E31277">
                            <w:pPr>
                              <w:pStyle w:val="FigureTitles"/>
                              <w:jc w:val="center"/>
                              <w:rPr>
                                <w:color w:val="000000" w:themeColor="text1"/>
                                <w:sz w:val="16"/>
                                <w:szCs w:val="16"/>
                                <w14:textOutline w14:w="12700" w14:cap="rnd" w14:cmpd="sng" w14:algn="ctr">
                                  <w14:noFill/>
                                  <w14:prstDash w14:val="solid"/>
                                  <w14:bevel/>
                                </w14:textOutline>
                              </w:rPr>
                            </w:pPr>
                            <w:r w:rsidRPr="003B6635">
                              <w:rPr>
                                <w:color w:val="000000" w:themeColor="text1"/>
                                <w:sz w:val="16"/>
                                <w:szCs w:val="16"/>
                                <w14:textOutline w14:w="12700" w14:cap="rnd" w14:cmpd="sng" w14:algn="ctr">
                                  <w14:noFill/>
                                  <w14:prstDash w14:val="solid"/>
                                  <w14:bevel/>
                                </w14:textOutline>
                              </w:rPr>
                              <w:t>EQUITY IN ACTION</w:t>
                            </w:r>
                          </w:p>
                          <w:p w14:paraId="451B0567" w14:textId="6567BE13" w:rsidR="00E31277" w:rsidRPr="003B6635" w:rsidRDefault="001E7394" w:rsidP="00E31277">
                            <w:pPr>
                              <w:pStyle w:val="FigureTitles"/>
                              <w:rPr>
                                <w:b w:val="0"/>
                                <w:bCs w:val="0"/>
                                <w:color w:val="000000" w:themeColor="text1"/>
                                <w:sz w:val="16"/>
                                <w:szCs w:val="16"/>
                                <w14:textOutline w14:w="12700" w14:cap="rnd" w14:cmpd="sng" w14:algn="ctr">
                                  <w14:noFill/>
                                  <w14:prstDash w14:val="solid"/>
                                  <w14:bevel/>
                                </w14:textOutline>
                              </w:rPr>
                            </w:pPr>
                            <w:r>
                              <w:rPr>
                                <w:b w:val="0"/>
                                <w:bCs w:val="0"/>
                                <w:color w:val="000000" w:themeColor="text1"/>
                                <w:sz w:val="16"/>
                                <w:szCs w:val="16"/>
                                <w14:textOutline w14:w="12700" w14:cap="rnd" w14:cmpd="sng" w14:algn="ctr">
                                  <w14:noFill/>
                                  <w14:prstDash w14:val="solid"/>
                                  <w14:bevel/>
                                </w14:textOutline>
                              </w:rPr>
                              <w:t>Download</w:t>
                            </w:r>
                            <w:r w:rsidR="00E31277" w:rsidRPr="003B6635">
                              <w:rPr>
                                <w:b w:val="0"/>
                                <w:bCs w:val="0"/>
                                <w:color w:val="000000" w:themeColor="text1"/>
                                <w:sz w:val="16"/>
                                <w:szCs w:val="16"/>
                                <w14:textOutline w14:w="12700" w14:cap="rnd" w14:cmpd="sng" w14:algn="ctr">
                                  <w14:noFill/>
                                  <w14:prstDash w14:val="solid"/>
                                  <w14:bevel/>
                                </w14:textOutline>
                              </w:rPr>
                              <w:t xml:space="preserve"> </w:t>
                            </w:r>
                            <w:r w:rsidR="00E31277" w:rsidRPr="003B6635">
                              <w:rPr>
                                <w:color w:val="000000" w:themeColor="text1"/>
                                <w:sz w:val="16"/>
                                <w:szCs w:val="16"/>
                                <w14:textOutline w14:w="12700" w14:cap="rnd" w14:cmpd="sng" w14:algn="ctr">
                                  <w14:noFill/>
                                  <w14:prstDash w14:val="solid"/>
                                  <w14:bevel/>
                                </w14:textOutline>
                              </w:rPr>
                              <w:t>Brief #5</w:t>
                            </w:r>
                            <w:r w:rsidR="00E31277" w:rsidRPr="003B6635">
                              <w:rPr>
                                <w:b w:val="0"/>
                                <w:bCs w:val="0"/>
                                <w:color w:val="000000" w:themeColor="text1"/>
                                <w:sz w:val="16"/>
                                <w:szCs w:val="16"/>
                                <w14:textOutline w14:w="12700" w14:cap="rnd" w14:cmpd="sng" w14:algn="ctr">
                                  <w14:noFill/>
                                  <w14:prstDash w14:val="solid"/>
                                  <w14:bevel/>
                                </w14:textOutline>
                              </w:rPr>
                              <w:t xml:space="preserve">: Foundations of the ICTP Implementation Support Practice Model, Section </w:t>
                            </w:r>
                            <w:hyperlink r:id="rId10" w:history="1">
                              <w:r w:rsidR="00E31277" w:rsidRPr="00AE1DC4">
                                <w:rPr>
                                  <w:rStyle w:val="Hyperlink"/>
                                  <w:sz w:val="16"/>
                                  <w:szCs w:val="16"/>
                                  <w14:textOutline w14:w="12700" w14:cap="rnd" w14:cmpd="sng" w14:algn="ctr">
                                    <w14:noFill/>
                                    <w14:prstDash w14:val="solid"/>
                                    <w14:bevel/>
                                  </w14:textOutline>
                                </w:rPr>
                                <w:t>Equity in Implementation Practice</w:t>
                              </w:r>
                            </w:hyperlink>
                            <w:r>
                              <w:rPr>
                                <w:rStyle w:val="Hyperlink"/>
                                <w:sz w:val="16"/>
                                <w:szCs w:val="16"/>
                                <w14:textOutline w14:w="12700" w14:cap="rnd" w14:cmpd="sng" w14:algn="ctr">
                                  <w14:noFill/>
                                  <w14:prstDash w14:val="solid"/>
                                  <w14:bevel/>
                                </w14:textOutline>
                              </w:rPr>
                              <w:t xml:space="preserve"> (docx) </w:t>
                            </w:r>
                            <w:r w:rsidR="00E31277" w:rsidRPr="003B6635">
                              <w:rPr>
                                <w:b w:val="0"/>
                                <w:bCs w:val="0"/>
                                <w:color w:val="000000" w:themeColor="text1"/>
                                <w:sz w:val="16"/>
                                <w:szCs w:val="16"/>
                                <w14:textOutline w14:w="12700" w14:cap="rnd" w14:cmpd="sng" w14:algn="ctr">
                                  <w14:noFill/>
                                  <w14:prstDash w14:val="solid"/>
                                  <w14:bevel/>
                                </w14:textOutline>
                              </w:rPr>
                              <w:t xml:space="preserve"> for additional discussion on equity in implementation practice.</w:t>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8005A3" id="_x0000_t78" coordsize="21600,21600" o:spt="78" adj="14400,5400,18000,8100" path="m,l,21600@0,21600@0@5@2@5@2@4,21600,10800@2@1@2@3@0@3@0,xe">
                <v:stroke joinstyle="miter"/>
                <v:formulas>
                  <v:f eqn="val #0"/>
                  <v:f eqn="val #1"/>
                  <v:f eqn="val #2"/>
                  <v:f eqn="val #3"/>
                  <v:f eqn="sum 21600 0 #1"/>
                  <v:f eqn="sum 21600 0 #3"/>
                  <v:f eqn="prod #0 1 2"/>
                </v:formulas>
                <v:path o:connecttype="custom" o:connectlocs="@6,0;0,10800;@6,21600;21600,10800" o:connectangles="270,180,90,0" textboxrect="0,0,@0,21600"/>
                <v:handles>
                  <v:h position="#0,topLeft" xrange="0,@2"/>
                  <v:h position="bottomRight,#1" yrange="0,@3"/>
                  <v:h position="#2,#3" xrange="@0,21600" yrange="@1,10800"/>
                </v:handles>
              </v:shapetype>
              <v:shape id="Rectangle 3" o:spid="_x0000_s1028" type="#_x0000_t78" style="position:absolute;left:0;text-align:left;margin-left:-36.9pt;margin-top:114.55pt;width:122.55pt;height:213.15pt;z-index:251701248;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" o:allowoverlap="f" adj="14035,10800,16200,10800" filled="f" strokecolor="#9f396b" strokeweight="1pt">
                <v:textbox inset=",7.2pt,,0">
                  <w:txbxContent>
                    <w:p w14:paraId="369DC3AB" w14:textId="77777777" w:rsidR="00E31277" w:rsidRPr="003B6635" w:rsidRDefault="00E31277" w:rsidP="00E31277">
                      <w:pPr>
                        <w:pStyle w:val="FigureTitles"/>
                        <w:jc w:val="center"/>
                        <w:rPr>
                          <w:color w:val="000000" w:themeColor="text1"/>
                          <w:sz w:val="16"/>
                          <w:szCs w:val="16"/>
                          <w14:textOutline w14:w="12700" w14:cap="rnd" w14:cmpd="sng" w14:algn="ctr">
                            <w14:noFill/>
                            <w14:prstDash w14:val="solid"/>
                            <w14:bevel/>
                          </w14:textOutline>
                        </w:rPr>
                      </w:pPr>
                      <w:r w:rsidRPr="003B6635">
                        <w:rPr>
                          <w:color w:val="000000" w:themeColor="text1"/>
                          <w:sz w:val="16"/>
                          <w:szCs w:val="16"/>
                          <w14:textOutline w14:w="12700" w14:cap="rnd" w14:cmpd="sng" w14:algn="ctr">
                            <w14:noFill/>
                            <w14:prstDash w14:val="solid"/>
                            <w14:bevel/>
                          </w14:textOutline>
                        </w:rPr>
                        <w:t>EQUITY IN ACTION</w:t>
                      </w:r>
                    </w:p>
                    <w:p w14:paraId="451B0567" w14:textId="6567BE13" w:rsidR="00E31277" w:rsidRPr="003B6635" w:rsidRDefault="001E7394" w:rsidP="00E31277">
                      <w:pPr>
                        <w:pStyle w:val="FigureTitles"/>
                        <w:rPr>
                          <w:b w:val="0"/>
                          <w:bCs w:val="0"/>
                          <w:color w:val="000000" w:themeColor="text1"/>
                          <w:sz w:val="16"/>
                          <w:szCs w:val="16"/>
                          <w14:textOutline w14:w="12700" w14:cap="rnd" w14:cmpd="sng" w14:algn="ctr">
                            <w14:noFill/>
                            <w14:prstDash w14:val="solid"/>
                            <w14:bevel/>
                          </w14:textOutline>
                        </w:rPr>
                      </w:pPr>
                      <w:r>
                        <w:rPr>
                          <w:b w:val="0"/>
                          <w:bCs w:val="0"/>
                          <w:color w:val="000000" w:themeColor="text1"/>
                          <w:sz w:val="16"/>
                          <w:szCs w:val="16"/>
                          <w14:textOutline w14:w="12700" w14:cap="rnd" w14:cmpd="sng" w14:algn="ctr">
                            <w14:noFill/>
                            <w14:prstDash w14:val="solid"/>
                            <w14:bevel/>
                          </w14:textOutline>
                        </w:rPr>
                        <w:t>Download</w:t>
                      </w:r>
                      <w:r w:rsidR="00E31277" w:rsidRPr="003B6635">
                        <w:rPr>
                          <w:b w:val="0"/>
                          <w:bCs w:val="0"/>
                          <w:color w:val="000000" w:themeColor="text1"/>
                          <w:sz w:val="16"/>
                          <w:szCs w:val="16"/>
                          <w14:textOutline w14:w="12700" w14:cap="rnd" w14:cmpd="sng" w14:algn="ctr">
                            <w14:noFill/>
                            <w14:prstDash w14:val="solid"/>
                            <w14:bevel/>
                          </w14:textOutline>
                        </w:rPr>
                        <w:t xml:space="preserve"> </w:t>
                      </w:r>
                      <w:r w:rsidR="00E31277" w:rsidRPr="003B6635">
                        <w:rPr>
                          <w:color w:val="000000" w:themeColor="text1"/>
                          <w:sz w:val="16"/>
                          <w:szCs w:val="16"/>
                          <w14:textOutline w14:w="12700" w14:cap="rnd" w14:cmpd="sng" w14:algn="ctr">
                            <w14:noFill/>
                            <w14:prstDash w14:val="solid"/>
                            <w14:bevel/>
                          </w14:textOutline>
                        </w:rPr>
                        <w:t>Brief #5</w:t>
                      </w:r>
                      <w:r w:rsidR="00E31277" w:rsidRPr="003B6635">
                        <w:rPr>
                          <w:b w:val="0"/>
                          <w:bCs w:val="0"/>
                          <w:color w:val="000000" w:themeColor="text1"/>
                          <w:sz w:val="16"/>
                          <w:szCs w:val="16"/>
                          <w14:textOutline w14:w="12700" w14:cap="rnd" w14:cmpd="sng" w14:algn="ctr">
                            <w14:noFill/>
                            <w14:prstDash w14:val="solid"/>
                            <w14:bevel/>
                          </w14:textOutline>
                        </w:rPr>
                        <w:t xml:space="preserve">: Foundations of the ICTP Implementation Support Practice Model, Section </w:t>
                      </w:r>
                      <w:hyperlink r:id="rId11" w:history="1">
                        <w:r w:rsidR="00E31277" w:rsidRPr="00AE1DC4">
                          <w:rPr>
                            <w:rStyle w:val="Hyperlink"/>
                            <w:sz w:val="16"/>
                            <w:szCs w:val="16"/>
                            <w14:textOutline w14:w="12700" w14:cap="rnd" w14:cmpd="sng" w14:algn="ctr">
                              <w14:noFill/>
                              <w14:prstDash w14:val="solid"/>
                              <w14:bevel/>
                            </w14:textOutline>
                          </w:rPr>
                          <w:t>Equity in Implementation Practice</w:t>
                        </w:r>
                      </w:hyperlink>
                      <w:r>
                        <w:rPr>
                          <w:rStyle w:val="Hyperlink"/>
                          <w:sz w:val="16"/>
                          <w:szCs w:val="16"/>
                          <w14:textOutline w14:w="12700" w14:cap="rnd" w14:cmpd="sng" w14:algn="ctr">
                            <w14:noFill/>
                            <w14:prstDash w14:val="solid"/>
                            <w14:bevel/>
                          </w14:textOutline>
                        </w:rPr>
                        <w:t xml:space="preserve"> (docx) </w:t>
                      </w:r>
                      <w:r w:rsidR="00E31277" w:rsidRPr="003B6635">
                        <w:rPr>
                          <w:b w:val="0"/>
                          <w:bCs w:val="0"/>
                          <w:color w:val="000000" w:themeColor="text1"/>
                          <w:sz w:val="16"/>
                          <w:szCs w:val="16"/>
                          <w14:textOutline w14:w="12700" w14:cap="rnd" w14:cmpd="sng" w14:algn="ctr">
                            <w14:noFill/>
                            <w14:prstDash w14:val="solid"/>
                            <w14:bevel/>
                          </w14:textOutline>
                        </w:rPr>
                        <w:t xml:space="preserve"> for additional discussion on equity in implementation practice.</w:t>
                      </w:r>
                    </w:p>
                  </w:txbxContent>
                </v:textbox>
              </v:shape>
            </w:pict>
          </mc:Fallback>
        </mc:AlternateContent>
      </w:r>
    </w:p>
    <w:tbl>
      <w:tblPr>
        <w:tblStyle w:val="GridTable5Dark-Accent2"/>
        <w:tblW w:w="7740" w:type="dxa"/>
        <w:tblInd w:w="1615" w:type="dxa"/>
        <w:tblBorders>
          <w:top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0"/>
        <w:gridCol w:w="4770"/>
      </w:tblGrid>
      <w:tr w:rsidR="00366B4C" w14:paraId="00D34B09" w14:textId="77777777" w:rsidTr="00366B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tcBorders>
              <w:bottom w:val="nil"/>
            </w:tcBorders>
            <w:shd w:val="clear" w:color="auto" w:fill="0060AE"/>
          </w:tcPr>
          <w:p w14:paraId="28C03885" w14:textId="59CD226B" w:rsidR="00366B4C" w:rsidRPr="00366B4C" w:rsidRDefault="00366B4C" w:rsidP="00366B4C">
            <w:pPr>
              <w:pStyle w:val="TableHeaders"/>
              <w:rPr>
                <w:color w:val="FFFFFF" w:themeColor="background1"/>
              </w:rPr>
            </w:pPr>
            <w:r w:rsidRPr="00366B4C">
              <w:rPr>
                <w:color w:val="FFFFFF" w:themeColor="background1"/>
              </w:rPr>
              <w:t>Key Readiness Factors for Engaging in ICTP Regional Implementation Support</w:t>
            </w:r>
          </w:p>
        </w:tc>
        <w:tc>
          <w:tcPr>
            <w:tcW w:w="4770" w:type="dxa"/>
            <w:tcBorders>
              <w:bottom w:val="nil"/>
            </w:tcBorders>
            <w:shd w:val="clear" w:color="auto" w:fill="1A1863"/>
          </w:tcPr>
          <w:p w14:paraId="71450B66" w14:textId="2EC6E06A" w:rsidR="00366B4C" w:rsidRPr="00366B4C" w:rsidRDefault="00366B4C" w:rsidP="00366B4C">
            <w:pPr>
              <w:pStyle w:val="TableHeaders"/>
              <w:cnfStyle w:val="100000000000" w:firstRow="1" w:lastRow="0" w:firstColumn="0" w:lastColumn="0" w:oddVBand="0" w:evenVBand="0" w:oddHBand="0" w:evenHBand="0" w:firstRowFirstColumn="0" w:firstRowLastColumn="0" w:lastRowFirstColumn="0" w:lastRowLastColumn="0"/>
              <w:rPr>
                <w:color w:val="FFFFFF" w:themeColor="background1"/>
              </w:rPr>
            </w:pPr>
            <w:r w:rsidRPr="00366B4C">
              <w:rPr>
                <w:color w:val="FFFFFF" w:themeColor="background1"/>
              </w:rPr>
              <w:t>Example ISP Strategies for Influencing Readiness to Engage in ICTP Regional Implementation Support</w:t>
            </w:r>
          </w:p>
        </w:tc>
      </w:tr>
      <w:tr w:rsidR="00366B4C" w14:paraId="4BBCD8EB" w14:textId="77777777" w:rsidTr="00366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tcBorders>
              <w:left w:val="none" w:sz="0" w:space="0" w:color="auto"/>
              <w:bottom w:val="single" w:sz="4" w:space="0" w:color="1A1863"/>
              <w:right w:val="nil"/>
            </w:tcBorders>
            <w:shd w:val="clear" w:color="auto" w:fill="EEF5FA"/>
            <w:vAlign w:val="center"/>
          </w:tcPr>
          <w:p w14:paraId="0D059C18" w14:textId="0E5F2607" w:rsidR="00366B4C" w:rsidRPr="00366B4C" w:rsidRDefault="00366B4C" w:rsidP="00366B4C">
            <w:pPr>
              <w:pStyle w:val="TableBody"/>
              <w:rPr>
                <w:b w:val="0"/>
                <w:bCs w:val="0"/>
              </w:rPr>
            </w:pPr>
            <w:r w:rsidRPr="00366B4C">
              <w:rPr>
                <w:b w:val="0"/>
                <w:bCs w:val="0"/>
              </w:rPr>
              <w:t xml:space="preserve">Regional and broader system partners invite Triple P </w:t>
            </w:r>
            <w:proofErr w:type="gramStart"/>
            <w:r w:rsidRPr="00366B4C">
              <w:rPr>
                <w:b w:val="0"/>
                <w:bCs w:val="0"/>
              </w:rPr>
              <w:t>programmatic</w:t>
            </w:r>
            <w:proofErr w:type="gramEnd"/>
            <w:r w:rsidRPr="00366B4C">
              <w:rPr>
                <w:b w:val="0"/>
                <w:bCs w:val="0"/>
              </w:rPr>
              <w:t xml:space="preserve"> and implementation supports to address identified community needs.</w:t>
            </w:r>
          </w:p>
        </w:tc>
        <w:tc>
          <w:tcPr>
            <w:tcW w:w="4770" w:type="dxa"/>
            <w:tcBorders>
              <w:left w:val="nil"/>
              <w:bottom w:val="single" w:sz="4" w:space="0" w:color="1A1863"/>
              <w:right w:val="nil"/>
            </w:tcBorders>
            <w:shd w:val="clear" w:color="auto" w:fill="FFFFFF" w:themeFill="background1"/>
          </w:tcPr>
          <w:p w14:paraId="3E957956" w14:textId="5F6C8504" w:rsidR="00366B4C" w:rsidRPr="00366B4C" w:rsidRDefault="00366B4C" w:rsidP="00366B4C">
            <w:pPr>
              <w:pStyle w:val="TableBody"/>
              <w:cnfStyle w:val="000000100000" w:firstRow="0" w:lastRow="0" w:firstColumn="0" w:lastColumn="0" w:oddVBand="0" w:evenVBand="0" w:oddHBand="1" w:evenHBand="0" w:firstRowFirstColumn="0" w:firstRowLastColumn="0" w:lastRowFirstColumn="0" w:lastRowLastColumn="0"/>
            </w:pPr>
            <w:r w:rsidRPr="00366B4C">
              <w:t>Support regional and broader system partners to</w:t>
            </w:r>
          </w:p>
          <w:p w14:paraId="075CBD79" w14:textId="77777777" w:rsidR="00366B4C" w:rsidRPr="00366B4C" w:rsidRDefault="00366B4C" w:rsidP="00366B4C">
            <w:pPr>
              <w:pStyle w:val="CallOutBoxBullets"/>
              <w:cnfStyle w:val="000000100000" w:firstRow="0" w:lastRow="0" w:firstColumn="0" w:lastColumn="0" w:oddVBand="0" w:evenVBand="0" w:oddHBand="1" w:evenHBand="0" w:firstRowFirstColumn="0" w:firstRowLastColumn="0" w:lastRowFirstColumn="0" w:lastRowLastColumn="0"/>
            </w:pPr>
            <w:r w:rsidRPr="00366B4C">
              <w:t xml:space="preserve">assess community needs and preferences related to parent and family support, and </w:t>
            </w:r>
          </w:p>
          <w:p w14:paraId="60DE5056" w14:textId="059C87B0" w:rsidR="00366B4C" w:rsidRPr="00366B4C" w:rsidRDefault="00366B4C" w:rsidP="00366B4C">
            <w:pPr>
              <w:pStyle w:val="CallOutBoxBullets"/>
              <w:cnfStyle w:val="000000100000" w:firstRow="0" w:lastRow="0" w:firstColumn="0" w:lastColumn="0" w:oddVBand="0" w:evenVBand="0" w:oddHBand="1" w:evenHBand="0" w:firstRowFirstColumn="0" w:firstRowLastColumn="0" w:lastRowFirstColumn="0" w:lastRowLastColumn="0"/>
            </w:pPr>
            <w:r w:rsidRPr="00366B4C">
              <w:t>engage community partners to explore the fit of Triple P for identified needs and preferences.</w:t>
            </w:r>
          </w:p>
        </w:tc>
      </w:tr>
      <w:tr w:rsidR="00366B4C" w14:paraId="28601C25" w14:textId="77777777" w:rsidTr="00366B4C">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1A1863"/>
              <w:left w:val="none" w:sz="0" w:space="0" w:color="auto"/>
              <w:bottom w:val="single" w:sz="4" w:space="0" w:color="1A1863"/>
              <w:right w:val="nil"/>
            </w:tcBorders>
            <w:shd w:val="clear" w:color="auto" w:fill="EEF5FA"/>
            <w:vAlign w:val="center"/>
          </w:tcPr>
          <w:p w14:paraId="26DA9BDE" w14:textId="234804EF" w:rsidR="00366B4C" w:rsidRPr="00366B4C" w:rsidRDefault="00366B4C" w:rsidP="00366B4C">
            <w:pPr>
              <w:pStyle w:val="TableBody"/>
              <w:rPr>
                <w:b w:val="0"/>
                <w:bCs w:val="0"/>
              </w:rPr>
            </w:pPr>
            <w:r w:rsidRPr="00366B4C">
              <w:rPr>
                <w:b w:val="0"/>
                <w:bCs w:val="0"/>
              </w:rPr>
              <w:t xml:space="preserve">Regional and broader system partners </w:t>
            </w:r>
            <w:proofErr w:type="gramStart"/>
            <w:r w:rsidRPr="00366B4C">
              <w:rPr>
                <w:b w:val="0"/>
                <w:bCs w:val="0"/>
              </w:rPr>
              <w:t>are able to</w:t>
            </w:r>
            <w:proofErr w:type="gramEnd"/>
            <w:r w:rsidRPr="00366B4C">
              <w:rPr>
                <w:b w:val="0"/>
                <w:bCs w:val="0"/>
              </w:rPr>
              <w:t xml:space="preserve"> resource Triple P programmatic and implementation activities in racially equitable ways at some level of scale within the region.</w:t>
            </w:r>
          </w:p>
        </w:tc>
        <w:tc>
          <w:tcPr>
            <w:tcW w:w="4770" w:type="dxa"/>
            <w:tcBorders>
              <w:top w:val="single" w:sz="4" w:space="0" w:color="1A1863"/>
              <w:left w:val="nil"/>
              <w:bottom w:val="single" w:sz="4" w:space="0" w:color="1A1863"/>
              <w:right w:val="nil"/>
            </w:tcBorders>
            <w:shd w:val="clear" w:color="auto" w:fill="FFFFFF" w:themeFill="background1"/>
          </w:tcPr>
          <w:p w14:paraId="084DF072" w14:textId="747F2945" w:rsidR="00366B4C" w:rsidRPr="00366B4C" w:rsidRDefault="00366B4C" w:rsidP="00366B4C">
            <w:pPr>
              <w:pStyle w:val="TableBody"/>
              <w:cnfStyle w:val="000000000000" w:firstRow="0" w:lastRow="0" w:firstColumn="0" w:lastColumn="0" w:oddVBand="0" w:evenVBand="0" w:oddHBand="0" w:evenHBand="0" w:firstRowFirstColumn="0" w:firstRowLastColumn="0" w:lastRowFirstColumn="0" w:lastRowLastColumn="0"/>
            </w:pPr>
            <w:r w:rsidRPr="00366B4C">
              <w:t xml:space="preserve">Support regional and broader system partners to identify or advocate for sufficient resources, such as funding, time, and personnel effort. </w:t>
            </w:r>
          </w:p>
          <w:p w14:paraId="310DECE7" w14:textId="77777777" w:rsidR="00366B4C" w:rsidRPr="00366B4C" w:rsidRDefault="00366B4C" w:rsidP="00366B4C">
            <w:pPr>
              <w:pStyle w:val="TableBody"/>
              <w:cnfStyle w:val="000000000000" w:firstRow="0" w:lastRow="0" w:firstColumn="0" w:lastColumn="0" w:oddVBand="0" w:evenVBand="0" w:oddHBand="0" w:evenHBand="0" w:firstRowFirstColumn="0" w:firstRowLastColumn="0" w:lastRowFirstColumn="0" w:lastRowLastColumn="0"/>
            </w:pPr>
          </w:p>
          <w:p w14:paraId="5E7E250C" w14:textId="6BAE4DC5" w:rsidR="00366B4C" w:rsidRPr="00366B4C" w:rsidRDefault="00366B4C" w:rsidP="00366B4C">
            <w:pPr>
              <w:pStyle w:val="TableBody"/>
              <w:cnfStyle w:val="000000000000" w:firstRow="0" w:lastRow="0" w:firstColumn="0" w:lastColumn="0" w:oddVBand="0" w:evenVBand="0" w:oddHBand="0" w:evenHBand="0" w:firstRowFirstColumn="0" w:firstRowLastColumn="0" w:lastRowFirstColumn="0" w:lastRowLastColumn="0"/>
            </w:pPr>
            <w:r w:rsidRPr="00366B4C">
              <w:t>Support regional and broader system partners to match the level of available resources with a proportionate level of scaling activities.</w:t>
            </w:r>
          </w:p>
        </w:tc>
      </w:tr>
      <w:tr w:rsidR="00366B4C" w14:paraId="3162230C" w14:textId="77777777" w:rsidTr="00366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1A1863"/>
              <w:left w:val="none" w:sz="0" w:space="0" w:color="auto"/>
              <w:bottom w:val="single" w:sz="4" w:space="0" w:color="1A1863"/>
              <w:right w:val="nil"/>
            </w:tcBorders>
            <w:shd w:val="clear" w:color="auto" w:fill="EEF5FA"/>
            <w:vAlign w:val="center"/>
          </w:tcPr>
          <w:p w14:paraId="0A2488AB" w14:textId="7A1F17AF" w:rsidR="00366B4C" w:rsidRPr="00366B4C" w:rsidRDefault="00366B4C" w:rsidP="00366B4C">
            <w:pPr>
              <w:pStyle w:val="TableBody"/>
              <w:rPr>
                <w:b w:val="0"/>
                <w:bCs w:val="0"/>
              </w:rPr>
            </w:pPr>
            <w:r w:rsidRPr="00366B4C">
              <w:rPr>
                <w:b w:val="0"/>
                <w:bCs w:val="0"/>
              </w:rPr>
              <w:t>Regional partners are willing and able to explore system performance improvements and related changes to their implementation practice behaviors and organizational policies, structures, and procedures.</w:t>
            </w:r>
          </w:p>
        </w:tc>
        <w:tc>
          <w:tcPr>
            <w:tcW w:w="4770" w:type="dxa"/>
            <w:tcBorders>
              <w:top w:val="single" w:sz="4" w:space="0" w:color="1A1863"/>
              <w:left w:val="nil"/>
              <w:bottom w:val="single" w:sz="4" w:space="0" w:color="1A1863"/>
              <w:right w:val="nil"/>
            </w:tcBorders>
            <w:shd w:val="clear" w:color="auto" w:fill="FFFFFF" w:themeFill="background1"/>
          </w:tcPr>
          <w:p w14:paraId="476768F1" w14:textId="77777777" w:rsidR="00366B4C" w:rsidRPr="00366B4C" w:rsidRDefault="00366B4C" w:rsidP="00366B4C">
            <w:pPr>
              <w:pStyle w:val="TableBody"/>
              <w:cnfStyle w:val="000000100000" w:firstRow="0" w:lastRow="0" w:firstColumn="0" w:lastColumn="0" w:oddVBand="0" w:evenVBand="0" w:oddHBand="1" w:evenHBand="0" w:firstRowFirstColumn="0" w:firstRowLastColumn="0" w:lastRowFirstColumn="0" w:lastRowLastColumn="0"/>
            </w:pPr>
            <w:r w:rsidRPr="00366B4C">
              <w:t>Use mixed-methods assessments to develop a shared understanding of regional strengths and needs related to implementation.</w:t>
            </w:r>
          </w:p>
          <w:p w14:paraId="6531CE00" w14:textId="77777777" w:rsidR="00366B4C" w:rsidRPr="00366B4C" w:rsidRDefault="00366B4C" w:rsidP="00366B4C">
            <w:pPr>
              <w:pStyle w:val="TableBody"/>
              <w:cnfStyle w:val="000000100000" w:firstRow="0" w:lastRow="0" w:firstColumn="0" w:lastColumn="0" w:oddVBand="0" w:evenVBand="0" w:oddHBand="1" w:evenHBand="0" w:firstRowFirstColumn="0" w:firstRowLastColumn="0" w:lastRowFirstColumn="0" w:lastRowLastColumn="0"/>
            </w:pPr>
          </w:p>
          <w:p w14:paraId="3D744AB0" w14:textId="42B8B7C8" w:rsidR="00366B4C" w:rsidRPr="00366B4C" w:rsidRDefault="00366B4C" w:rsidP="00366B4C">
            <w:pPr>
              <w:pStyle w:val="TableBody"/>
              <w:cnfStyle w:val="000000100000" w:firstRow="0" w:lastRow="0" w:firstColumn="0" w:lastColumn="0" w:oddVBand="0" w:evenVBand="0" w:oddHBand="1" w:evenHBand="0" w:firstRowFirstColumn="0" w:firstRowLastColumn="0" w:lastRowFirstColumn="0" w:lastRowLastColumn="0"/>
            </w:pPr>
            <w:r w:rsidRPr="00366B4C">
              <w:t>Engage current/potential regional partners with motivational interviewing strategies.</w:t>
            </w:r>
          </w:p>
        </w:tc>
      </w:tr>
      <w:tr w:rsidR="00366B4C" w14:paraId="789A0A1A" w14:textId="77777777" w:rsidTr="00366B4C">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1A1863"/>
              <w:left w:val="none" w:sz="0" w:space="0" w:color="auto"/>
              <w:bottom w:val="single" w:sz="4" w:space="0" w:color="1A1863"/>
              <w:right w:val="nil"/>
            </w:tcBorders>
            <w:shd w:val="clear" w:color="auto" w:fill="EEF5FA"/>
            <w:vAlign w:val="center"/>
          </w:tcPr>
          <w:p w14:paraId="1CE7466C" w14:textId="20393018" w:rsidR="00366B4C" w:rsidRPr="00366B4C" w:rsidRDefault="00366B4C" w:rsidP="00366B4C">
            <w:pPr>
              <w:pStyle w:val="TableBody"/>
              <w:rPr>
                <w:b w:val="0"/>
                <w:bCs w:val="0"/>
              </w:rPr>
            </w:pPr>
            <w:r w:rsidRPr="00366B4C">
              <w:rPr>
                <w:b w:val="0"/>
                <w:bCs w:val="0"/>
              </w:rPr>
              <w:t>Willing and capable leaders are continuously engaged to facilitate organizational and systems learning and improvement activities.</w:t>
            </w:r>
          </w:p>
        </w:tc>
        <w:tc>
          <w:tcPr>
            <w:tcW w:w="4770" w:type="dxa"/>
            <w:tcBorders>
              <w:top w:val="single" w:sz="4" w:space="0" w:color="1A1863"/>
              <w:left w:val="nil"/>
              <w:bottom w:val="single" w:sz="4" w:space="0" w:color="1A1863"/>
              <w:right w:val="nil"/>
            </w:tcBorders>
            <w:shd w:val="clear" w:color="auto" w:fill="FFFFFF" w:themeFill="background1"/>
          </w:tcPr>
          <w:p w14:paraId="34D48B57" w14:textId="77777777" w:rsidR="00366B4C" w:rsidRPr="00366B4C" w:rsidRDefault="00366B4C" w:rsidP="00366B4C">
            <w:pPr>
              <w:pStyle w:val="TableBody"/>
              <w:cnfStyle w:val="000000000000" w:firstRow="0" w:lastRow="0" w:firstColumn="0" w:lastColumn="0" w:oddVBand="0" w:evenVBand="0" w:oddHBand="0" w:evenHBand="0" w:firstRowFirstColumn="0" w:firstRowLastColumn="0" w:lastRowFirstColumn="0" w:lastRowLastColumn="0"/>
            </w:pPr>
            <w:r w:rsidRPr="00366B4C">
              <w:t>Work with current/potential regional partners to identify and engage needed leaders.</w:t>
            </w:r>
          </w:p>
          <w:p w14:paraId="58F25721" w14:textId="77777777" w:rsidR="00366B4C" w:rsidRPr="00366B4C" w:rsidRDefault="00366B4C" w:rsidP="00366B4C">
            <w:pPr>
              <w:pStyle w:val="TableBody"/>
              <w:cnfStyle w:val="000000000000" w:firstRow="0" w:lastRow="0" w:firstColumn="0" w:lastColumn="0" w:oddVBand="0" w:evenVBand="0" w:oddHBand="0" w:evenHBand="0" w:firstRowFirstColumn="0" w:firstRowLastColumn="0" w:lastRowFirstColumn="0" w:lastRowLastColumn="0"/>
            </w:pPr>
          </w:p>
          <w:p w14:paraId="6405749D" w14:textId="77777777" w:rsidR="00366B4C" w:rsidRPr="00366B4C" w:rsidRDefault="00366B4C" w:rsidP="00366B4C">
            <w:pPr>
              <w:pStyle w:val="TableBody"/>
              <w:cnfStyle w:val="000000000000" w:firstRow="0" w:lastRow="0" w:firstColumn="0" w:lastColumn="0" w:oddVBand="0" w:evenVBand="0" w:oddHBand="0" w:evenHBand="0" w:firstRowFirstColumn="0" w:firstRowLastColumn="0" w:lastRowFirstColumn="0" w:lastRowLastColumn="0"/>
            </w:pPr>
            <w:r w:rsidRPr="00366B4C">
              <w:t>Educate and advocate leadership involvement in regional implementation and scaling activities.</w:t>
            </w:r>
          </w:p>
          <w:p w14:paraId="40578CE4" w14:textId="77777777" w:rsidR="00366B4C" w:rsidRPr="00366B4C" w:rsidRDefault="00366B4C" w:rsidP="00366B4C">
            <w:pPr>
              <w:pStyle w:val="TableBody"/>
              <w:cnfStyle w:val="000000000000" w:firstRow="0" w:lastRow="0" w:firstColumn="0" w:lastColumn="0" w:oddVBand="0" w:evenVBand="0" w:oddHBand="0" w:evenHBand="0" w:firstRowFirstColumn="0" w:firstRowLastColumn="0" w:lastRowFirstColumn="0" w:lastRowLastColumn="0"/>
            </w:pPr>
          </w:p>
          <w:p w14:paraId="71EBA807" w14:textId="79C4E935" w:rsidR="00366B4C" w:rsidRPr="00366B4C" w:rsidRDefault="00366B4C" w:rsidP="00366B4C">
            <w:pPr>
              <w:pStyle w:val="TableBody"/>
              <w:cnfStyle w:val="000000000000" w:firstRow="0" w:lastRow="0" w:firstColumn="0" w:lastColumn="0" w:oddVBand="0" w:evenVBand="0" w:oddHBand="0" w:evenHBand="0" w:firstRowFirstColumn="0" w:firstRowLastColumn="0" w:lastRowFirstColumn="0" w:lastRowLastColumn="0"/>
            </w:pPr>
            <w:r w:rsidRPr="00366B4C">
              <w:t>Engage regional leaders with motivational interviewing strategies.</w:t>
            </w:r>
          </w:p>
        </w:tc>
      </w:tr>
      <w:tr w:rsidR="00366B4C" w14:paraId="269505FF" w14:textId="77777777" w:rsidTr="00366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1A1863"/>
              <w:bottom w:val="single" w:sz="4" w:space="0" w:color="1A1863"/>
              <w:right w:val="nil"/>
            </w:tcBorders>
            <w:shd w:val="clear" w:color="auto" w:fill="EEF5FA"/>
            <w:vAlign w:val="center"/>
          </w:tcPr>
          <w:p w14:paraId="4A9CE6D5" w14:textId="1233830E" w:rsidR="00366B4C" w:rsidRPr="00366B4C" w:rsidRDefault="00366B4C" w:rsidP="00366B4C">
            <w:pPr>
              <w:pStyle w:val="TableBody"/>
              <w:rPr>
                <w:b w:val="0"/>
                <w:bCs w:val="0"/>
              </w:rPr>
            </w:pPr>
            <w:r w:rsidRPr="00366B4C">
              <w:rPr>
                <w:b w:val="0"/>
                <w:bCs w:val="0"/>
              </w:rPr>
              <w:t xml:space="preserve">Broader system partners </w:t>
            </w:r>
            <w:r w:rsidRPr="00366B4C">
              <w:rPr>
                <w:b w:val="0"/>
                <w:bCs w:val="0"/>
              </w:rPr>
              <w:lastRenderedPageBreak/>
              <w:t>(e.g., funders, policymakers, community members with lived experience) are willing and able to support change processes and engage in related co-creation efforts.</w:t>
            </w:r>
          </w:p>
        </w:tc>
        <w:tc>
          <w:tcPr>
            <w:tcW w:w="4770" w:type="dxa"/>
            <w:tcBorders>
              <w:top w:val="single" w:sz="4" w:space="0" w:color="1A1863"/>
              <w:left w:val="nil"/>
              <w:bottom w:val="single" w:sz="4" w:space="0" w:color="1A1863"/>
              <w:right w:val="nil"/>
            </w:tcBorders>
            <w:shd w:val="clear" w:color="auto" w:fill="FFFFFF" w:themeFill="background1"/>
          </w:tcPr>
          <w:p w14:paraId="5D3759AB" w14:textId="77777777" w:rsidR="00366B4C" w:rsidRPr="00366B4C" w:rsidRDefault="00366B4C" w:rsidP="00366B4C">
            <w:pPr>
              <w:pStyle w:val="TableBody"/>
              <w:cnfStyle w:val="000000100000" w:firstRow="0" w:lastRow="0" w:firstColumn="0" w:lastColumn="0" w:oddVBand="0" w:evenVBand="0" w:oddHBand="1" w:evenHBand="0" w:firstRowFirstColumn="0" w:firstRowLastColumn="0" w:lastRowFirstColumn="0" w:lastRowLastColumn="0"/>
            </w:pPr>
            <w:r w:rsidRPr="00366B4C">
              <w:lastRenderedPageBreak/>
              <w:t xml:space="preserve">Work with current/potential regional partners to </w:t>
            </w:r>
            <w:r w:rsidRPr="00366B4C">
              <w:lastRenderedPageBreak/>
              <w:t>identify and engage needed co-creation partners and processes.</w:t>
            </w:r>
          </w:p>
          <w:p w14:paraId="2F77EE0F" w14:textId="77777777" w:rsidR="00366B4C" w:rsidRPr="00366B4C" w:rsidRDefault="00366B4C" w:rsidP="00366B4C">
            <w:pPr>
              <w:pStyle w:val="TableBody"/>
              <w:cnfStyle w:val="000000100000" w:firstRow="0" w:lastRow="0" w:firstColumn="0" w:lastColumn="0" w:oddVBand="0" w:evenVBand="0" w:oddHBand="1" w:evenHBand="0" w:firstRowFirstColumn="0" w:firstRowLastColumn="0" w:lastRowFirstColumn="0" w:lastRowLastColumn="0"/>
            </w:pPr>
          </w:p>
          <w:p w14:paraId="26F46F5F" w14:textId="77777777" w:rsidR="00366B4C" w:rsidRPr="00366B4C" w:rsidRDefault="00366B4C" w:rsidP="00366B4C">
            <w:pPr>
              <w:pStyle w:val="TableBody"/>
              <w:cnfStyle w:val="000000100000" w:firstRow="0" w:lastRow="0" w:firstColumn="0" w:lastColumn="0" w:oddVBand="0" w:evenVBand="0" w:oddHBand="1" w:evenHBand="0" w:firstRowFirstColumn="0" w:firstRowLastColumn="0" w:lastRowFirstColumn="0" w:lastRowLastColumn="0"/>
            </w:pPr>
            <w:r w:rsidRPr="00366B4C">
              <w:t>Educate and advocate for broader system partner involvement in regional implementation and scaling activities.</w:t>
            </w:r>
          </w:p>
          <w:p w14:paraId="0A6152A7" w14:textId="77777777" w:rsidR="00366B4C" w:rsidRPr="00366B4C" w:rsidRDefault="00366B4C" w:rsidP="00366B4C">
            <w:pPr>
              <w:pStyle w:val="TableBody"/>
              <w:cnfStyle w:val="000000100000" w:firstRow="0" w:lastRow="0" w:firstColumn="0" w:lastColumn="0" w:oddVBand="0" w:evenVBand="0" w:oddHBand="1" w:evenHBand="0" w:firstRowFirstColumn="0" w:firstRowLastColumn="0" w:lastRowFirstColumn="0" w:lastRowLastColumn="0"/>
            </w:pPr>
          </w:p>
          <w:p w14:paraId="52AC7A8D" w14:textId="77777777" w:rsidR="00366B4C" w:rsidRPr="00366B4C" w:rsidRDefault="00366B4C" w:rsidP="00366B4C">
            <w:pPr>
              <w:pStyle w:val="TableBody"/>
              <w:cnfStyle w:val="000000100000" w:firstRow="0" w:lastRow="0" w:firstColumn="0" w:lastColumn="0" w:oddVBand="0" w:evenVBand="0" w:oddHBand="1" w:evenHBand="0" w:firstRowFirstColumn="0" w:firstRowLastColumn="0" w:lastRowFirstColumn="0" w:lastRowLastColumn="0"/>
            </w:pPr>
            <w:r w:rsidRPr="00366B4C">
              <w:t xml:space="preserve">Identify and acknowledge where partners have differing resources to engage in co-creation efforts and support change processes. </w:t>
            </w:r>
            <w:r w:rsidRPr="00EE2295">
              <w:rPr>
                <w:shd w:val="clear" w:color="auto" w:fill="EEF6FA"/>
              </w:rPr>
              <w:t>Advocate for equitable resources.</w:t>
            </w:r>
          </w:p>
          <w:p w14:paraId="3DE661AB" w14:textId="77777777" w:rsidR="00366B4C" w:rsidRPr="00366B4C" w:rsidRDefault="00366B4C" w:rsidP="00366B4C">
            <w:pPr>
              <w:pStyle w:val="TableBody"/>
              <w:cnfStyle w:val="000000100000" w:firstRow="0" w:lastRow="0" w:firstColumn="0" w:lastColumn="0" w:oddVBand="0" w:evenVBand="0" w:oddHBand="1" w:evenHBand="0" w:firstRowFirstColumn="0" w:firstRowLastColumn="0" w:lastRowFirstColumn="0" w:lastRowLastColumn="0"/>
            </w:pPr>
          </w:p>
          <w:p w14:paraId="0050608F" w14:textId="4A3DACEB" w:rsidR="00366B4C" w:rsidRPr="00366B4C" w:rsidRDefault="00366B4C" w:rsidP="00366B4C">
            <w:pPr>
              <w:pStyle w:val="TableBody"/>
              <w:cnfStyle w:val="000000100000" w:firstRow="0" w:lastRow="0" w:firstColumn="0" w:lastColumn="0" w:oddVBand="0" w:evenVBand="0" w:oddHBand="1" w:evenHBand="0" w:firstRowFirstColumn="0" w:firstRowLastColumn="0" w:lastRowFirstColumn="0" w:lastRowLastColumn="0"/>
            </w:pPr>
            <w:r w:rsidRPr="00366B4C">
              <w:t>Engage co-creation partners with motivational interviewing strategies.</w:t>
            </w:r>
          </w:p>
        </w:tc>
      </w:tr>
    </w:tbl>
    <w:p w14:paraId="3D5F5326" w14:textId="1DC44073" w:rsidR="000A4F46" w:rsidRDefault="00EE2295" w:rsidP="008F52B4">
      <w:r>
        <w:rPr>
          <w:rFonts w:eastAsia="Libre Baskerville"/>
          <w:noProof/>
        </w:rPr>
        <w:lastRenderedPageBreak/>
        <mc:AlternateContent>
          <mc:Choice Requires="wps">
            <w:drawing>
              <wp:anchor distT="0" distB="0" distL="114300" distR="274320" simplePos="0" relativeHeight="251715584" behindDoc="0" locked="0" layoutInCell="1" allowOverlap="0" wp14:anchorId="7D6575BA" wp14:editId="1FB78B6C">
                <wp:simplePos x="0" y="0"/>
                <wp:positionH relativeFrom="column">
                  <wp:posOffset>-513784</wp:posOffset>
                </wp:positionH>
                <wp:positionV relativeFrom="paragraph">
                  <wp:posOffset>-1564823</wp:posOffset>
                </wp:positionV>
                <wp:extent cx="1556425" cy="2616451"/>
                <wp:effectExtent l="0" t="0" r="18415" b="12700"/>
                <wp:wrapNone/>
                <wp:docPr id="641108651" name="Rectangle 3"/>
                <wp:cNvGraphicFramePr/>
                <a:graphic xmlns:a="http://schemas.openxmlformats.org/drawingml/2006/main">
                  <a:graphicData uri="http://schemas.microsoft.com/office/word/2010/wordprocessingShape">
                    <wps:wsp>
                      <wps:cNvSpPr/>
                      <wps:spPr>
                        <a:xfrm>
                          <a:off x="0" y="0"/>
                          <a:ext cx="1556425" cy="2616451"/>
                        </a:xfrm>
                        <a:prstGeom prst="rightArrowCallout">
                          <a:avLst>
                            <a:gd name="adj1" fmla="val 0"/>
                            <a:gd name="adj2" fmla="val 0"/>
                            <a:gd name="adj3" fmla="val 25000"/>
                            <a:gd name="adj4" fmla="val 64977"/>
                          </a:avLst>
                        </a:prstGeom>
                        <a:noFill/>
                        <a:ln>
                          <a:solidFill>
                            <a:srgbClr val="9F396B"/>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490D8299" w14:textId="77777777" w:rsidR="00EE2295" w:rsidRPr="003B6635" w:rsidRDefault="00EE2295" w:rsidP="00EE2295">
                            <w:pPr>
                              <w:pStyle w:val="FigureTitles"/>
                              <w:jc w:val="center"/>
                              <w:rPr>
                                <w:color w:val="000000" w:themeColor="text1"/>
                                <w:sz w:val="16"/>
                                <w:szCs w:val="16"/>
                                <w14:textOutline w14:w="12700" w14:cap="rnd" w14:cmpd="sng" w14:algn="ctr">
                                  <w14:noFill/>
                                  <w14:prstDash w14:val="solid"/>
                                  <w14:bevel/>
                                </w14:textOutline>
                              </w:rPr>
                            </w:pPr>
                            <w:r w:rsidRPr="003B6635">
                              <w:rPr>
                                <w:color w:val="000000" w:themeColor="text1"/>
                                <w:sz w:val="16"/>
                                <w:szCs w:val="16"/>
                                <w14:textOutline w14:w="12700" w14:cap="rnd" w14:cmpd="sng" w14:algn="ctr">
                                  <w14:noFill/>
                                  <w14:prstDash w14:val="solid"/>
                                  <w14:bevel/>
                                </w14:textOutline>
                              </w:rPr>
                              <w:t>EQUITY IN ACTION</w:t>
                            </w:r>
                          </w:p>
                          <w:p w14:paraId="265816A1" w14:textId="30FD189E" w:rsidR="00EE2295" w:rsidRPr="003B6635" w:rsidRDefault="001E7394" w:rsidP="00EE2295">
                            <w:pPr>
                              <w:pStyle w:val="FigureTitles"/>
                              <w:rPr>
                                <w:b w:val="0"/>
                                <w:bCs w:val="0"/>
                                <w:color w:val="000000" w:themeColor="text1"/>
                                <w:sz w:val="16"/>
                                <w:szCs w:val="16"/>
                                <w14:textOutline w14:w="12700" w14:cap="rnd" w14:cmpd="sng" w14:algn="ctr">
                                  <w14:noFill/>
                                  <w14:prstDash w14:val="solid"/>
                                  <w14:bevel/>
                                </w14:textOutline>
                              </w:rPr>
                            </w:pPr>
                            <w:r>
                              <w:rPr>
                                <w:b w:val="0"/>
                                <w:bCs w:val="0"/>
                                <w:color w:val="000000" w:themeColor="text1"/>
                                <w:sz w:val="16"/>
                                <w:szCs w:val="16"/>
                                <w14:textOutline w14:w="12700" w14:cap="rnd" w14:cmpd="sng" w14:algn="ctr">
                                  <w14:noFill/>
                                  <w14:prstDash w14:val="solid"/>
                                  <w14:bevel/>
                                </w14:textOutline>
                              </w:rPr>
                              <w:t>Download</w:t>
                            </w:r>
                            <w:r w:rsidR="00EE2295" w:rsidRPr="003B6635">
                              <w:rPr>
                                <w:b w:val="0"/>
                                <w:bCs w:val="0"/>
                                <w:color w:val="000000" w:themeColor="text1"/>
                                <w:sz w:val="16"/>
                                <w:szCs w:val="16"/>
                                <w14:textOutline w14:w="12700" w14:cap="rnd" w14:cmpd="sng" w14:algn="ctr">
                                  <w14:noFill/>
                                  <w14:prstDash w14:val="solid"/>
                                  <w14:bevel/>
                                </w14:textOutline>
                              </w:rPr>
                              <w:t xml:space="preserve"> </w:t>
                            </w:r>
                            <w:r w:rsidR="00EE2295" w:rsidRPr="003B6635">
                              <w:rPr>
                                <w:color w:val="000000" w:themeColor="text1"/>
                                <w:sz w:val="16"/>
                                <w:szCs w:val="16"/>
                                <w14:textOutline w14:w="12700" w14:cap="rnd" w14:cmpd="sng" w14:algn="ctr">
                                  <w14:noFill/>
                                  <w14:prstDash w14:val="solid"/>
                                  <w14:bevel/>
                                </w14:textOutline>
                              </w:rPr>
                              <w:t>Brief #5</w:t>
                            </w:r>
                            <w:r w:rsidR="00EE2295" w:rsidRPr="003B6635">
                              <w:rPr>
                                <w:b w:val="0"/>
                                <w:bCs w:val="0"/>
                                <w:color w:val="000000" w:themeColor="text1"/>
                                <w:sz w:val="16"/>
                                <w:szCs w:val="16"/>
                                <w14:textOutline w14:w="12700" w14:cap="rnd" w14:cmpd="sng" w14:algn="ctr">
                                  <w14:noFill/>
                                  <w14:prstDash w14:val="solid"/>
                                  <w14:bevel/>
                                </w14:textOutline>
                              </w:rPr>
                              <w:t xml:space="preserve">: Foundations of the ICTP Implementation Support Practice Model, Section </w:t>
                            </w:r>
                            <w:hyperlink r:id="rId12" w:history="1">
                              <w:r w:rsidR="00EE2295" w:rsidRPr="00B53A18">
                                <w:rPr>
                                  <w:rStyle w:val="Hyperlink"/>
                                  <w:b w:val="0"/>
                                  <w:bCs w:val="0"/>
                                  <w:sz w:val="16"/>
                                  <w:szCs w:val="16"/>
                                  <w14:textOutline w14:w="12700" w14:cap="rnd" w14:cmpd="sng" w14:algn="ctr">
                                    <w14:noFill/>
                                    <w14:prstDash w14:val="solid"/>
                                    <w14:bevel/>
                                  </w14:textOutline>
                                </w:rPr>
                                <w:t>Equity in Implementation Practice</w:t>
                              </w:r>
                            </w:hyperlink>
                            <w:r>
                              <w:rPr>
                                <w:rStyle w:val="Hyperlink"/>
                                <w:b w:val="0"/>
                                <w:bCs w:val="0"/>
                                <w:sz w:val="16"/>
                                <w:szCs w:val="16"/>
                                <w14:textOutline w14:w="12700" w14:cap="rnd" w14:cmpd="sng" w14:algn="ctr">
                                  <w14:noFill/>
                                  <w14:prstDash w14:val="solid"/>
                                  <w14:bevel/>
                                </w14:textOutline>
                              </w:rPr>
                              <w:t xml:space="preserve"> (docx) </w:t>
                            </w:r>
                            <w:r w:rsidR="00EE2295" w:rsidRPr="003B6635">
                              <w:rPr>
                                <w:b w:val="0"/>
                                <w:bCs w:val="0"/>
                                <w:color w:val="000000" w:themeColor="text1"/>
                                <w:sz w:val="16"/>
                                <w:szCs w:val="16"/>
                                <w14:textOutline w14:w="12700" w14:cap="rnd" w14:cmpd="sng" w14:algn="ctr">
                                  <w14:noFill/>
                                  <w14:prstDash w14:val="solid"/>
                                  <w14:bevel/>
                                </w14:textOutline>
                              </w:rPr>
                              <w:t xml:space="preserve"> for additional discussion on equity in implementation practice.</w:t>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6575BA" id="_x0000_s1029" type="#_x0000_t78" style="position:absolute;left:0;text-align:left;margin-left:-40.45pt;margin-top:-123.2pt;width:122.55pt;height:206pt;z-index:251715584;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" o:allowoverlap="f" adj="14035,10800,16200,10800" filled="f" strokecolor="#9f396b" strokeweight="1pt">
                <v:textbox inset=",7.2pt,,0">
                  <w:txbxContent>
                    <w:p w14:paraId="490D8299" w14:textId="77777777" w:rsidR="00EE2295" w:rsidRPr="003B6635" w:rsidRDefault="00EE2295" w:rsidP="00EE2295">
                      <w:pPr>
                        <w:pStyle w:val="FigureTitles"/>
                        <w:jc w:val="center"/>
                        <w:rPr>
                          <w:color w:val="000000" w:themeColor="text1"/>
                          <w:sz w:val="16"/>
                          <w:szCs w:val="16"/>
                          <w14:textOutline w14:w="12700" w14:cap="rnd" w14:cmpd="sng" w14:algn="ctr">
                            <w14:noFill/>
                            <w14:prstDash w14:val="solid"/>
                            <w14:bevel/>
                          </w14:textOutline>
                        </w:rPr>
                      </w:pPr>
                      <w:r w:rsidRPr="003B6635">
                        <w:rPr>
                          <w:color w:val="000000" w:themeColor="text1"/>
                          <w:sz w:val="16"/>
                          <w:szCs w:val="16"/>
                          <w14:textOutline w14:w="12700" w14:cap="rnd" w14:cmpd="sng" w14:algn="ctr">
                            <w14:noFill/>
                            <w14:prstDash w14:val="solid"/>
                            <w14:bevel/>
                          </w14:textOutline>
                        </w:rPr>
                        <w:t>EQUITY IN ACTION</w:t>
                      </w:r>
                    </w:p>
                    <w:p w14:paraId="265816A1" w14:textId="30FD189E" w:rsidR="00EE2295" w:rsidRPr="003B6635" w:rsidRDefault="001E7394" w:rsidP="00EE2295">
                      <w:pPr>
                        <w:pStyle w:val="FigureTitles"/>
                        <w:rPr>
                          <w:b w:val="0"/>
                          <w:bCs w:val="0"/>
                          <w:color w:val="000000" w:themeColor="text1"/>
                          <w:sz w:val="16"/>
                          <w:szCs w:val="16"/>
                          <w14:textOutline w14:w="12700" w14:cap="rnd" w14:cmpd="sng" w14:algn="ctr">
                            <w14:noFill/>
                            <w14:prstDash w14:val="solid"/>
                            <w14:bevel/>
                          </w14:textOutline>
                        </w:rPr>
                      </w:pPr>
                      <w:r>
                        <w:rPr>
                          <w:b w:val="0"/>
                          <w:bCs w:val="0"/>
                          <w:color w:val="000000" w:themeColor="text1"/>
                          <w:sz w:val="16"/>
                          <w:szCs w:val="16"/>
                          <w14:textOutline w14:w="12700" w14:cap="rnd" w14:cmpd="sng" w14:algn="ctr">
                            <w14:noFill/>
                            <w14:prstDash w14:val="solid"/>
                            <w14:bevel/>
                          </w14:textOutline>
                        </w:rPr>
                        <w:t>Download</w:t>
                      </w:r>
                      <w:r w:rsidR="00EE2295" w:rsidRPr="003B6635">
                        <w:rPr>
                          <w:b w:val="0"/>
                          <w:bCs w:val="0"/>
                          <w:color w:val="000000" w:themeColor="text1"/>
                          <w:sz w:val="16"/>
                          <w:szCs w:val="16"/>
                          <w14:textOutline w14:w="12700" w14:cap="rnd" w14:cmpd="sng" w14:algn="ctr">
                            <w14:noFill/>
                            <w14:prstDash w14:val="solid"/>
                            <w14:bevel/>
                          </w14:textOutline>
                        </w:rPr>
                        <w:t xml:space="preserve"> </w:t>
                      </w:r>
                      <w:r w:rsidR="00EE2295" w:rsidRPr="003B6635">
                        <w:rPr>
                          <w:color w:val="000000" w:themeColor="text1"/>
                          <w:sz w:val="16"/>
                          <w:szCs w:val="16"/>
                          <w14:textOutline w14:w="12700" w14:cap="rnd" w14:cmpd="sng" w14:algn="ctr">
                            <w14:noFill/>
                            <w14:prstDash w14:val="solid"/>
                            <w14:bevel/>
                          </w14:textOutline>
                        </w:rPr>
                        <w:t>Brief #5</w:t>
                      </w:r>
                      <w:r w:rsidR="00EE2295" w:rsidRPr="003B6635">
                        <w:rPr>
                          <w:b w:val="0"/>
                          <w:bCs w:val="0"/>
                          <w:color w:val="000000" w:themeColor="text1"/>
                          <w:sz w:val="16"/>
                          <w:szCs w:val="16"/>
                          <w14:textOutline w14:w="12700" w14:cap="rnd" w14:cmpd="sng" w14:algn="ctr">
                            <w14:noFill/>
                            <w14:prstDash w14:val="solid"/>
                            <w14:bevel/>
                          </w14:textOutline>
                        </w:rPr>
                        <w:t xml:space="preserve">: Foundations of the ICTP Implementation Support Practice Model, Section </w:t>
                      </w:r>
                      <w:hyperlink r:id="rId13" w:history="1">
                        <w:r w:rsidR="00EE2295" w:rsidRPr="00B53A18">
                          <w:rPr>
                            <w:rStyle w:val="Hyperlink"/>
                            <w:b w:val="0"/>
                            <w:bCs w:val="0"/>
                            <w:sz w:val="16"/>
                            <w:szCs w:val="16"/>
                            <w14:textOutline w14:w="12700" w14:cap="rnd" w14:cmpd="sng" w14:algn="ctr">
                              <w14:noFill/>
                              <w14:prstDash w14:val="solid"/>
                              <w14:bevel/>
                            </w14:textOutline>
                          </w:rPr>
                          <w:t>Equity in Implementation Practice</w:t>
                        </w:r>
                      </w:hyperlink>
                      <w:r>
                        <w:rPr>
                          <w:rStyle w:val="Hyperlink"/>
                          <w:b w:val="0"/>
                          <w:bCs w:val="0"/>
                          <w:sz w:val="16"/>
                          <w:szCs w:val="16"/>
                          <w14:textOutline w14:w="12700" w14:cap="rnd" w14:cmpd="sng" w14:algn="ctr">
                            <w14:noFill/>
                            <w14:prstDash w14:val="solid"/>
                            <w14:bevel/>
                          </w14:textOutline>
                        </w:rPr>
                        <w:t xml:space="preserve"> (docx) </w:t>
                      </w:r>
                      <w:r w:rsidR="00EE2295" w:rsidRPr="003B6635">
                        <w:rPr>
                          <w:b w:val="0"/>
                          <w:bCs w:val="0"/>
                          <w:color w:val="000000" w:themeColor="text1"/>
                          <w:sz w:val="16"/>
                          <w:szCs w:val="16"/>
                          <w14:textOutline w14:w="12700" w14:cap="rnd" w14:cmpd="sng" w14:algn="ctr">
                            <w14:noFill/>
                            <w14:prstDash w14:val="solid"/>
                            <w14:bevel/>
                          </w14:textOutline>
                        </w:rPr>
                        <w:t xml:space="preserve"> for additional discussion on equity in implementation practice.</w:t>
                      </w:r>
                    </w:p>
                  </w:txbxContent>
                </v:textbox>
              </v:shape>
            </w:pict>
          </mc:Fallback>
        </mc:AlternateContent>
      </w:r>
    </w:p>
    <w:p w14:paraId="4D03D08D" w14:textId="2261D20F" w:rsidR="000A4F46" w:rsidRPr="001D4F1F" w:rsidRDefault="000A4F46" w:rsidP="00366B4C">
      <w:r w:rsidRPr="001D4F1F">
        <w:t xml:space="preserve">Regional Triple P partners’ readiness to engage in ICTP regional support is an important factor to consider when determining </w:t>
      </w:r>
      <w:r w:rsidRPr="001D4F1F">
        <w:rPr>
          <w:i/>
          <w:iCs/>
        </w:rPr>
        <w:t>when</w:t>
      </w:r>
      <w:r w:rsidRPr="001D4F1F">
        <w:t xml:space="preserve"> to engage in such support or, if ICTP project team capacity to provide support is limited, </w:t>
      </w:r>
      <w:r w:rsidRPr="001D4F1F">
        <w:rPr>
          <w:i/>
          <w:iCs/>
        </w:rPr>
        <w:t>which</w:t>
      </w:r>
      <w:r w:rsidRPr="001D4F1F">
        <w:t xml:space="preserve"> regional partners to prioritize for support. The ICTP project team has developed a variety of resources and protocols that may be useful when exploring regional Triple P partners’ readiness to engage in ICTP support. These resources </w:t>
      </w:r>
      <w:proofErr w:type="gramStart"/>
      <w:r w:rsidRPr="001D4F1F">
        <w:t>are located in</w:t>
      </w:r>
      <w:proofErr w:type="gramEnd"/>
      <w:r w:rsidRPr="001D4F1F">
        <w:t xml:space="preserve"> Appendix A.</w:t>
      </w:r>
    </w:p>
    <w:p w14:paraId="26648ECF" w14:textId="77777777" w:rsidR="000A4F46" w:rsidRPr="001D4F1F" w:rsidRDefault="000A4F46" w:rsidP="000A4F46"/>
    <w:p w14:paraId="7AC77004" w14:textId="2872654A" w:rsidR="000A4F46" w:rsidRPr="001D4F1F" w:rsidRDefault="00B33543" w:rsidP="000A4F46">
      <w:r>
        <w:rPr>
          <w:rFonts w:eastAsia="Libre Baskerville"/>
          <w:noProof/>
        </w:rPr>
        <mc:AlternateContent>
          <mc:Choice Requires="wps">
            <w:drawing>
              <wp:anchor distT="0" distB="0" distL="114300" distR="274320" simplePos="0" relativeHeight="251717632" behindDoc="0" locked="0" layoutInCell="1" allowOverlap="0" wp14:anchorId="096A78EA" wp14:editId="7D5E5930">
                <wp:simplePos x="0" y="0"/>
                <wp:positionH relativeFrom="column">
                  <wp:posOffset>-514350</wp:posOffset>
                </wp:positionH>
                <wp:positionV relativeFrom="paragraph">
                  <wp:posOffset>724535</wp:posOffset>
                </wp:positionV>
                <wp:extent cx="1556385" cy="2254250"/>
                <wp:effectExtent l="0" t="0" r="18415" b="19050"/>
                <wp:wrapThrough wrapText="right">
                  <wp:wrapPolygon edited="0">
                    <wp:start x="0" y="0"/>
                    <wp:lineTo x="0" y="21661"/>
                    <wp:lineTo x="14453" y="21661"/>
                    <wp:lineTo x="14453" y="11682"/>
                    <wp:lineTo x="21679" y="10952"/>
                    <wp:lineTo x="21679" y="10709"/>
                    <wp:lineTo x="14453" y="9735"/>
                    <wp:lineTo x="14453" y="0"/>
                    <wp:lineTo x="0" y="0"/>
                  </wp:wrapPolygon>
                </wp:wrapThrough>
                <wp:docPr id="493761477" name="Rectangle 3"/>
                <wp:cNvGraphicFramePr/>
                <a:graphic xmlns:a="http://schemas.openxmlformats.org/drawingml/2006/main">
                  <a:graphicData uri="http://schemas.microsoft.com/office/word/2010/wordprocessingShape">
                    <wps:wsp>
                      <wps:cNvSpPr/>
                      <wps:spPr>
                        <a:xfrm>
                          <a:off x="0" y="0"/>
                          <a:ext cx="1556385" cy="2254250"/>
                        </a:xfrm>
                        <a:prstGeom prst="rightArrowCallout">
                          <a:avLst>
                            <a:gd name="adj1" fmla="val 0"/>
                            <a:gd name="adj2" fmla="val 0"/>
                            <a:gd name="adj3" fmla="val 25000"/>
                            <a:gd name="adj4" fmla="val 64977"/>
                          </a:avLst>
                        </a:prstGeom>
                        <a:solidFill>
                          <a:schemeClr val="bg1"/>
                        </a:solidFill>
                        <a:ln w="12700" cmpd="sng">
                          <a:solidFill>
                            <a:srgbClr val="00037E"/>
                          </a:solidFill>
                          <a:prstDash val="solid"/>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a:effectLst/>
                      </wps:spPr>
                      <wps:style>
                        <a:lnRef idx="2">
                          <a:schemeClr val="accent6"/>
                        </a:lnRef>
                        <a:fillRef idx="1">
                          <a:schemeClr val="lt1"/>
                        </a:fillRef>
                        <a:effectRef idx="0">
                          <a:schemeClr val="accent6"/>
                        </a:effectRef>
                        <a:fontRef idx="minor">
                          <a:schemeClr val="dk1"/>
                        </a:fontRef>
                      </wps:style>
                      <wps:txbx>
                        <w:txbxContent>
                          <w:p w14:paraId="3CBC535C" w14:textId="77777777" w:rsidR="00B33543" w:rsidRPr="00FF209C" w:rsidRDefault="00B33543" w:rsidP="00B33543">
                            <w:pPr>
                              <w:pStyle w:val="FigureTitles"/>
                              <w:jc w:val="center"/>
                              <w:rPr>
                                <w:color w:val="002060"/>
                                <w:sz w:val="16"/>
                                <w:szCs w:val="16"/>
                                <w14:textOutline w14:w="12700" w14:cap="rnd" w14:cmpd="sng" w14:algn="ctr">
                                  <w14:noFill/>
                                  <w14:prstDash w14:val="solid"/>
                                  <w14:bevel/>
                                </w14:textOutline>
                              </w:rPr>
                            </w:pPr>
                            <w:r w:rsidRPr="00FF209C">
                              <w:rPr>
                                <w:color w:val="002060"/>
                                <w:sz w:val="16"/>
                                <w:szCs w:val="16"/>
                                <w14:textOutline w14:w="12700" w14:cap="rnd" w14:cmpd="sng" w14:algn="ctr">
                                  <w14:noFill/>
                                  <w14:prstDash w14:val="solid"/>
                                  <w14:bevel/>
                                </w14:textOutline>
                              </w:rPr>
                              <w:t>DIVE DEEPER</w:t>
                            </w:r>
                          </w:p>
                          <w:p w14:paraId="1FD6CC96" w14:textId="77777777" w:rsidR="00B33543" w:rsidRPr="00FF209C" w:rsidRDefault="00B33543" w:rsidP="00B33543">
                            <w:pPr>
                              <w:pStyle w:val="FigureTitles"/>
                              <w:jc w:val="center"/>
                              <w:rPr>
                                <w:color w:val="002060"/>
                                <w:sz w:val="16"/>
                                <w:szCs w:val="16"/>
                                <w14:textOutline w14:w="12700" w14:cap="rnd" w14:cmpd="sng" w14:algn="ctr">
                                  <w14:noFill/>
                                  <w14:prstDash w14:val="solid"/>
                                  <w14:bevel/>
                                </w14:textOutline>
                              </w:rPr>
                            </w:pPr>
                          </w:p>
                          <w:p w14:paraId="0E735A02" w14:textId="48D76A0E" w:rsidR="00B33543" w:rsidRDefault="00B33543" w:rsidP="00B33543">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To learn more about universal supports, </w:t>
                            </w:r>
                            <w:r w:rsidR="00FB7EB3">
                              <w:rPr>
                                <w:b w:val="0"/>
                                <w:bCs w:val="0"/>
                                <w:color w:val="002060"/>
                                <w:sz w:val="16"/>
                                <w:szCs w:val="16"/>
                                <w14:textOutline w14:w="12700" w14:cap="rnd" w14:cmpd="sng" w14:algn="ctr">
                                  <w14:noFill/>
                                  <w14:prstDash w14:val="solid"/>
                                  <w14:bevel/>
                                </w14:textOutline>
                              </w:rPr>
                              <w:t>download</w:t>
                            </w:r>
                            <w:r>
                              <w:rPr>
                                <w:b w:val="0"/>
                                <w:bCs w:val="0"/>
                                <w:color w:val="002060"/>
                                <w:sz w:val="16"/>
                                <w:szCs w:val="16"/>
                                <w14:textOutline w14:w="12700" w14:cap="rnd" w14:cmpd="sng" w14:algn="ctr">
                                  <w14:noFill/>
                                  <w14:prstDash w14:val="solid"/>
                                  <w14:bevel/>
                                </w14:textOutline>
                              </w:rPr>
                              <w:t xml:space="preserve"> </w:t>
                            </w:r>
                          </w:p>
                          <w:p w14:paraId="7A50A516" w14:textId="78E2A46D" w:rsidR="00B33543" w:rsidRPr="00FF209C" w:rsidRDefault="00B33543" w:rsidP="00B33543">
                            <w:pPr>
                              <w:pStyle w:val="FigureTitles"/>
                              <w:rPr>
                                <w:b w:val="0"/>
                                <w:bCs w:val="0"/>
                                <w:color w:val="002060"/>
                                <w:sz w:val="16"/>
                                <w:szCs w:val="16"/>
                                <w14:textOutline w14:w="12700" w14:cap="rnd" w14:cmpd="sng" w14:algn="ctr">
                                  <w14:noFill/>
                                  <w14:prstDash w14:val="solid"/>
                                  <w14:bevel/>
                                </w14:textOutline>
                              </w:rPr>
                            </w:pPr>
                            <w:r w:rsidRPr="005D3205">
                              <w:rPr>
                                <w:color w:val="002060"/>
                                <w:sz w:val="16"/>
                                <w:szCs w:val="16"/>
                                <w14:textOutline w14:w="12700" w14:cap="rnd" w14:cmpd="sng" w14:algn="ctr">
                                  <w14:noFill/>
                                  <w14:prstDash w14:val="solid"/>
                                  <w14:bevel/>
                                </w14:textOutline>
                              </w:rPr>
                              <w:t>Brief #</w:t>
                            </w:r>
                            <w:r>
                              <w:rPr>
                                <w:color w:val="002060"/>
                                <w:sz w:val="16"/>
                                <w:szCs w:val="16"/>
                                <w14:textOutline w14:w="12700" w14:cap="rnd" w14:cmpd="sng" w14:algn="ctr">
                                  <w14:noFill/>
                                  <w14:prstDash w14:val="solid"/>
                                  <w14:bevel/>
                                </w14:textOutline>
                              </w:rPr>
                              <w:t>6</w:t>
                            </w:r>
                            <w:r>
                              <w:rPr>
                                <w:b w:val="0"/>
                                <w:bCs w:val="0"/>
                                <w:color w:val="002060"/>
                                <w:sz w:val="16"/>
                                <w:szCs w:val="16"/>
                                <w14:textOutline w14:w="12700" w14:cap="rnd" w14:cmpd="sng" w14:algn="ctr">
                                  <w14:noFill/>
                                  <w14:prstDash w14:val="solid"/>
                                  <w14:bevel/>
                                </w14:textOutline>
                              </w:rPr>
                              <w:t>: ICTP Implementation Support Practice at the Regional Level, section</w:t>
                            </w:r>
                            <w:r w:rsidRPr="00FF209C">
                              <w:rPr>
                                <w:b w:val="0"/>
                                <w:bCs w:val="0"/>
                                <w:color w:val="002060"/>
                                <w:sz w:val="16"/>
                                <w:szCs w:val="16"/>
                                <w14:textOutline w14:w="12700" w14:cap="rnd" w14:cmpd="sng" w14:algn="ctr">
                                  <w14:noFill/>
                                  <w14:prstDash w14:val="solid"/>
                                  <w14:bevel/>
                                </w14:textOutline>
                              </w:rPr>
                              <w:t xml:space="preserve"> </w:t>
                            </w:r>
                            <w:hyperlink r:id="rId14" w:history="1">
                              <w:r w:rsidRPr="003F5F00">
                                <w:rPr>
                                  <w:rStyle w:val="Hyperlink"/>
                                  <w:b w:val="0"/>
                                  <w:bCs w:val="0"/>
                                  <w:sz w:val="16"/>
                                  <w:szCs w:val="16"/>
                                  <w14:textOutline w14:w="12700" w14:cap="rnd" w14:cmpd="sng" w14:algn="ctr">
                                    <w14:noFill/>
                                    <w14:prstDash w14:val="solid"/>
                                    <w14:bevel/>
                                  </w14:textOutline>
                                </w:rPr>
                                <w:t>Dynamic Implementation Support</w:t>
                              </w:r>
                            </w:hyperlink>
                            <w:r w:rsidR="00FB7EB3">
                              <w:rPr>
                                <w:b w:val="0"/>
                                <w:bCs w:val="0"/>
                                <w:color w:val="002060"/>
                                <w:sz w:val="16"/>
                                <w:szCs w:val="16"/>
                                <w14:textOutline w14:w="12700" w14:cap="rnd" w14:cmpd="sng" w14:algn="ctr">
                                  <w14:noFill/>
                                  <w14:prstDash w14:val="solid"/>
                                  <w14:bevel/>
                                </w14:textOutline>
                              </w:rPr>
                              <w:t xml:space="preserve"> (docx).</w:t>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6A78EA" id="_x0000_s1030" type="#_x0000_t78" style="position:absolute;left:0;text-align:left;margin-left:-40.5pt;margin-top:57.05pt;width:122.55pt;height:177.5pt;z-index:251717632;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" o:allowoverlap="f" adj="14035,10800,16200,10800" fillcolor="white [3212]" strokecolor="#00037e" strokeweight="1pt">
                <v:textbox inset=",7.2pt,,0">
                  <w:txbxContent>
                    <w:p w14:paraId="3CBC535C" w14:textId="77777777" w:rsidR="00B33543" w:rsidRPr="00FF209C" w:rsidRDefault="00B33543" w:rsidP="00B33543">
                      <w:pPr>
                        <w:pStyle w:val="FigureTitles"/>
                        <w:jc w:val="center"/>
                        <w:rPr>
                          <w:color w:val="002060"/>
                          <w:sz w:val="16"/>
                          <w:szCs w:val="16"/>
                          <w14:textOutline w14:w="12700" w14:cap="rnd" w14:cmpd="sng" w14:algn="ctr">
                            <w14:noFill/>
                            <w14:prstDash w14:val="solid"/>
                            <w14:bevel/>
                          </w14:textOutline>
                        </w:rPr>
                      </w:pPr>
                      <w:r w:rsidRPr="00FF209C">
                        <w:rPr>
                          <w:color w:val="002060"/>
                          <w:sz w:val="16"/>
                          <w:szCs w:val="16"/>
                          <w14:textOutline w14:w="12700" w14:cap="rnd" w14:cmpd="sng" w14:algn="ctr">
                            <w14:noFill/>
                            <w14:prstDash w14:val="solid"/>
                            <w14:bevel/>
                          </w14:textOutline>
                        </w:rPr>
                        <w:t>DIVE DEEPER</w:t>
                      </w:r>
                    </w:p>
                    <w:p w14:paraId="1FD6CC96" w14:textId="77777777" w:rsidR="00B33543" w:rsidRPr="00FF209C" w:rsidRDefault="00B33543" w:rsidP="00B33543">
                      <w:pPr>
                        <w:pStyle w:val="FigureTitles"/>
                        <w:jc w:val="center"/>
                        <w:rPr>
                          <w:color w:val="002060"/>
                          <w:sz w:val="16"/>
                          <w:szCs w:val="16"/>
                          <w14:textOutline w14:w="12700" w14:cap="rnd" w14:cmpd="sng" w14:algn="ctr">
                            <w14:noFill/>
                            <w14:prstDash w14:val="solid"/>
                            <w14:bevel/>
                          </w14:textOutline>
                        </w:rPr>
                      </w:pPr>
                    </w:p>
                    <w:p w14:paraId="0E735A02" w14:textId="48D76A0E" w:rsidR="00B33543" w:rsidRDefault="00B33543" w:rsidP="00B33543">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To learn more about universal supports, </w:t>
                      </w:r>
                      <w:r w:rsidR="00FB7EB3">
                        <w:rPr>
                          <w:b w:val="0"/>
                          <w:bCs w:val="0"/>
                          <w:color w:val="002060"/>
                          <w:sz w:val="16"/>
                          <w:szCs w:val="16"/>
                          <w14:textOutline w14:w="12700" w14:cap="rnd" w14:cmpd="sng" w14:algn="ctr">
                            <w14:noFill/>
                            <w14:prstDash w14:val="solid"/>
                            <w14:bevel/>
                          </w14:textOutline>
                        </w:rPr>
                        <w:t>download</w:t>
                      </w:r>
                      <w:r>
                        <w:rPr>
                          <w:b w:val="0"/>
                          <w:bCs w:val="0"/>
                          <w:color w:val="002060"/>
                          <w:sz w:val="16"/>
                          <w:szCs w:val="16"/>
                          <w14:textOutline w14:w="12700" w14:cap="rnd" w14:cmpd="sng" w14:algn="ctr">
                            <w14:noFill/>
                            <w14:prstDash w14:val="solid"/>
                            <w14:bevel/>
                          </w14:textOutline>
                        </w:rPr>
                        <w:t xml:space="preserve"> </w:t>
                      </w:r>
                    </w:p>
                    <w:p w14:paraId="7A50A516" w14:textId="78E2A46D" w:rsidR="00B33543" w:rsidRPr="00FF209C" w:rsidRDefault="00B33543" w:rsidP="00B33543">
                      <w:pPr>
                        <w:pStyle w:val="FigureTitles"/>
                        <w:rPr>
                          <w:b w:val="0"/>
                          <w:bCs w:val="0"/>
                          <w:color w:val="002060"/>
                          <w:sz w:val="16"/>
                          <w:szCs w:val="16"/>
                          <w14:textOutline w14:w="12700" w14:cap="rnd" w14:cmpd="sng" w14:algn="ctr">
                            <w14:noFill/>
                            <w14:prstDash w14:val="solid"/>
                            <w14:bevel/>
                          </w14:textOutline>
                        </w:rPr>
                      </w:pPr>
                      <w:r w:rsidRPr="005D3205">
                        <w:rPr>
                          <w:color w:val="002060"/>
                          <w:sz w:val="16"/>
                          <w:szCs w:val="16"/>
                          <w14:textOutline w14:w="12700" w14:cap="rnd" w14:cmpd="sng" w14:algn="ctr">
                            <w14:noFill/>
                            <w14:prstDash w14:val="solid"/>
                            <w14:bevel/>
                          </w14:textOutline>
                        </w:rPr>
                        <w:t>Brief #</w:t>
                      </w:r>
                      <w:r>
                        <w:rPr>
                          <w:color w:val="002060"/>
                          <w:sz w:val="16"/>
                          <w:szCs w:val="16"/>
                          <w14:textOutline w14:w="12700" w14:cap="rnd" w14:cmpd="sng" w14:algn="ctr">
                            <w14:noFill/>
                            <w14:prstDash w14:val="solid"/>
                            <w14:bevel/>
                          </w14:textOutline>
                        </w:rPr>
                        <w:t>6</w:t>
                      </w:r>
                      <w:r>
                        <w:rPr>
                          <w:b w:val="0"/>
                          <w:bCs w:val="0"/>
                          <w:color w:val="002060"/>
                          <w:sz w:val="16"/>
                          <w:szCs w:val="16"/>
                          <w14:textOutline w14:w="12700" w14:cap="rnd" w14:cmpd="sng" w14:algn="ctr">
                            <w14:noFill/>
                            <w14:prstDash w14:val="solid"/>
                            <w14:bevel/>
                          </w14:textOutline>
                        </w:rPr>
                        <w:t>: ICTP Implementation Support Practice at the Regional Level, section</w:t>
                      </w:r>
                      <w:r w:rsidRPr="00FF209C">
                        <w:rPr>
                          <w:b w:val="0"/>
                          <w:bCs w:val="0"/>
                          <w:color w:val="002060"/>
                          <w:sz w:val="16"/>
                          <w:szCs w:val="16"/>
                          <w14:textOutline w14:w="12700" w14:cap="rnd" w14:cmpd="sng" w14:algn="ctr">
                            <w14:noFill/>
                            <w14:prstDash w14:val="solid"/>
                            <w14:bevel/>
                          </w14:textOutline>
                        </w:rPr>
                        <w:t xml:space="preserve"> </w:t>
                      </w:r>
                      <w:hyperlink r:id="rId15" w:history="1">
                        <w:r w:rsidRPr="003F5F00">
                          <w:rPr>
                            <w:rStyle w:val="Hyperlink"/>
                            <w:b w:val="0"/>
                            <w:bCs w:val="0"/>
                            <w:sz w:val="16"/>
                            <w:szCs w:val="16"/>
                            <w14:textOutline w14:w="12700" w14:cap="rnd" w14:cmpd="sng" w14:algn="ctr">
                              <w14:noFill/>
                              <w14:prstDash w14:val="solid"/>
                              <w14:bevel/>
                            </w14:textOutline>
                          </w:rPr>
                          <w:t>Dynamic Implementation Support</w:t>
                        </w:r>
                      </w:hyperlink>
                      <w:r w:rsidR="00FB7EB3">
                        <w:rPr>
                          <w:b w:val="0"/>
                          <w:bCs w:val="0"/>
                          <w:color w:val="002060"/>
                          <w:sz w:val="16"/>
                          <w:szCs w:val="16"/>
                          <w14:textOutline w14:w="12700" w14:cap="rnd" w14:cmpd="sng" w14:algn="ctr">
                            <w14:noFill/>
                            <w14:prstDash w14:val="solid"/>
                            <w14:bevel/>
                          </w14:textOutline>
                        </w:rPr>
                        <w:t xml:space="preserve"> (docx).</w:t>
                      </w:r>
                    </w:p>
                  </w:txbxContent>
                </v:textbox>
                <w10:wrap type="through" side="right"/>
              </v:shape>
            </w:pict>
          </mc:Fallback>
        </mc:AlternateContent>
      </w:r>
      <w:r w:rsidR="000A4F46" w:rsidRPr="001D4F1F">
        <w:t xml:space="preserve">Providing ICTP regional implementation support in the context of limited partner readiness will greatly limit the effectiveness of support. At best, progress may be slow or stall. At worst, relationships between the ICTP project team and regional partners may become strained. Therefore, when regional partners and the ICTP project team reach a consensus that </w:t>
      </w:r>
      <w:r w:rsidR="000A4F46" w:rsidRPr="001D4F1F">
        <w:rPr>
          <w:i/>
          <w:iCs/>
        </w:rPr>
        <w:t>sufficient</w:t>
      </w:r>
      <w:r w:rsidR="000A4F46" w:rsidRPr="001D4F1F">
        <w:t xml:space="preserve"> </w:t>
      </w:r>
      <w:r w:rsidR="000A4F46" w:rsidRPr="001D4F1F">
        <w:rPr>
          <w:i/>
          <w:iCs/>
        </w:rPr>
        <w:t>readiness</w:t>
      </w:r>
      <w:r w:rsidR="000A4F46" w:rsidRPr="001D4F1F">
        <w:t xml:space="preserve"> for engaging in ICTP regional support is not present, they may discuss alternative support options and activities offered by the ICTP project team and allowable within the scope of regional partner agreements with their funders and state Triple P leaders. For example, </w:t>
      </w:r>
      <w:r w:rsidR="000A4F46" w:rsidRPr="00B33543">
        <w:rPr>
          <w:shd w:val="clear" w:color="auto" w:fill="EEF6FA"/>
        </w:rPr>
        <w:t>universal support</w:t>
      </w:r>
      <w:r w:rsidR="000A4F46" w:rsidRPr="00B33543">
        <w:rPr>
          <w:i/>
          <w:iCs/>
          <w:shd w:val="clear" w:color="auto" w:fill="EEF6FA"/>
        </w:rPr>
        <w:t xml:space="preserve"> </w:t>
      </w:r>
      <w:r w:rsidR="000A4F46" w:rsidRPr="00B33543">
        <w:rPr>
          <w:shd w:val="clear" w:color="auto" w:fill="EEF6FA"/>
        </w:rPr>
        <w:t>activities</w:t>
      </w:r>
      <w:r w:rsidR="000A4F46" w:rsidRPr="001D4F1F">
        <w:t xml:space="preserve"> or design and consultation support activities</w:t>
      </w:r>
      <w:r>
        <w:t xml:space="preserve"> (Refer to </w:t>
      </w:r>
      <w:hyperlink r:id="rId16" w:history="1">
        <w:r w:rsidRPr="00875974">
          <w:rPr>
            <w:rStyle w:val="Hyperlink"/>
          </w:rPr>
          <w:t>Brief #8, ICTP Design and Consultation Support</w:t>
        </w:r>
      </w:hyperlink>
      <w:r>
        <w:rPr>
          <w:rStyle w:val="Hyperlink"/>
        </w:rPr>
        <w:t>)</w:t>
      </w:r>
      <w:r w:rsidR="000A4F46" w:rsidRPr="001D4F1F">
        <w:t xml:space="preserve"> may be deemed more feasible or appropriate.</w:t>
      </w:r>
    </w:p>
    <w:p w14:paraId="50213AF8" w14:textId="77777777" w:rsidR="000A4F46" w:rsidRPr="001D4F1F" w:rsidRDefault="000A4F46" w:rsidP="000A4F46"/>
    <w:p w14:paraId="25E01D21" w14:textId="77777777" w:rsidR="000A4F46" w:rsidRPr="001D4F1F" w:rsidRDefault="000A4F46" w:rsidP="000A4F46">
      <w:r w:rsidRPr="001D4F1F">
        <w:t xml:space="preserve">At times, the readiness assumptions may become insufficiently met </w:t>
      </w:r>
      <w:proofErr w:type="gramStart"/>
      <w:r w:rsidRPr="001D4F1F">
        <w:t>in the course of</w:t>
      </w:r>
      <w:proofErr w:type="gramEnd"/>
      <w:r w:rsidRPr="001D4F1F">
        <w:t xml:space="preserve"> an existing support engagement, or existing support participants may become unable to consistently meet the expectations in the “Partnering” document. In these cases, ICTP regional support teams should meet with regional Triple P leaders and implementation team members to review assumptions and expectations, determine adjustments or strategies that </w:t>
      </w:r>
      <w:r w:rsidRPr="001D4F1F">
        <w:lastRenderedPageBreak/>
        <w:t>might enable expectations to be met, or revisit the current nature of the support relationship, as discussed above.</w:t>
      </w:r>
    </w:p>
    <w:p w14:paraId="21CA3715" w14:textId="77777777" w:rsidR="000A4F46" w:rsidRPr="001D4F1F" w:rsidRDefault="000A4F46" w:rsidP="000A4F46"/>
    <w:p w14:paraId="65AFEE07" w14:textId="77777777" w:rsidR="000A4F46" w:rsidRPr="00DA2764" w:rsidRDefault="000A4F46" w:rsidP="000A4F46">
      <w:r w:rsidRPr="001D4F1F">
        <w:t>Regardless, the ICTP practice model at the regional level is not intended to be used with individuals as the sole focus of support or with implementation teams without active, involved organizational and system leaders who can create opportunities for change and nurture change once it is underway [2].</w:t>
      </w:r>
      <w:r w:rsidRPr="00DA2764">
        <w:t xml:space="preserve"> </w:t>
      </w:r>
    </w:p>
    <w:p w14:paraId="294B74BC" w14:textId="77777777" w:rsidR="000A4F46" w:rsidRPr="00582626" w:rsidRDefault="000A4F46" w:rsidP="000A4F46">
      <w:pPr>
        <w:pStyle w:val="Heading2"/>
        <w:spacing w:before="240"/>
        <w:rPr>
          <w:rFonts w:cstheme="majorHAnsi"/>
        </w:rPr>
      </w:pPr>
      <w:bookmarkStart w:id="0" w:name="_Toc111053438"/>
      <w:r w:rsidRPr="00582626">
        <w:rPr>
          <w:rFonts w:cstheme="majorHAnsi"/>
        </w:rPr>
        <w:t>Support Participants, Partners</w:t>
      </w:r>
      <w:bookmarkEnd w:id="0"/>
      <w:r w:rsidRPr="00582626">
        <w:rPr>
          <w:rFonts w:cstheme="majorHAnsi"/>
        </w:rPr>
        <w:t xml:space="preserve">, &amp; Activities </w:t>
      </w:r>
    </w:p>
    <w:p w14:paraId="4ECA233E" w14:textId="77777777" w:rsidR="000A4F46" w:rsidRPr="00582626" w:rsidRDefault="000A4F46" w:rsidP="000A4F46">
      <w:r w:rsidRPr="00582626">
        <w:t xml:space="preserve">ICTP regional support teams are present to support the entire region of partners scaling the Triple P system of interventions. This includes its full collection of current and potential partners and intended beneficiaries. Regions may be differentially defined, sometimes limited to a single community or county scaling Triple P through a local backbone organization. At other times, they may be defined as collections of neighboring communities or counties scaling Triple P through semi-autonomous efforts organized under a regional backbone organization. </w:t>
      </w:r>
    </w:p>
    <w:p w14:paraId="3BB6DE49" w14:textId="77777777" w:rsidR="000A4F46" w:rsidRPr="00582626" w:rsidRDefault="000A4F46" w:rsidP="000A4F46"/>
    <w:p w14:paraId="717A6B69" w14:textId="77777777" w:rsidR="000A4F46" w:rsidRPr="00582626" w:rsidRDefault="000A4F46" w:rsidP="000A4F46">
      <w:r w:rsidRPr="00582626">
        <w:t xml:space="preserve">Additionally, regions may have different collections of partners involved in Triple P scaling processes and may define partners and partnership roles differently. For example, regional partners may be defined as broadly as any child and family support partners, participants, and advocates in the region. Alternatively, they may be defined in more limited ways, such as community Triple P coalition members. Because definitions may vary across and even within regions over time, ICTP regional support teams should have conversations with regional Triple P leaders about how they define this group at any given time. </w:t>
      </w:r>
    </w:p>
    <w:p w14:paraId="007793A2" w14:textId="77777777" w:rsidR="000A4F46" w:rsidRPr="00582626" w:rsidRDefault="000A4F46" w:rsidP="000A4F46"/>
    <w:p w14:paraId="06676454" w14:textId="77777777" w:rsidR="000A4F46" w:rsidRPr="00582626" w:rsidRDefault="000A4F46" w:rsidP="000A4F46">
      <w:r w:rsidRPr="00582626">
        <w:t xml:space="preserve">Because engaging directly with all regional partners is impractical and oversteps the primary role and relationships of the Triple P backbone organization within the region, ICTP regional support teams must be considerate and intentional about </w:t>
      </w:r>
      <w:r w:rsidRPr="00582626">
        <w:rPr>
          <w:i/>
          <w:iCs/>
        </w:rPr>
        <w:t>how</w:t>
      </w:r>
      <w:r w:rsidRPr="00582626">
        <w:t xml:space="preserve"> they engage a Triple P region. </w:t>
      </w:r>
    </w:p>
    <w:p w14:paraId="4780A004" w14:textId="77777777" w:rsidR="000A4F46" w:rsidRPr="00582626" w:rsidRDefault="000A4F46" w:rsidP="000A4F46"/>
    <w:p w14:paraId="2C8792F5" w14:textId="77777777" w:rsidR="000A4F46" w:rsidRPr="00582626" w:rsidRDefault="000A4F46" w:rsidP="000A4F46">
      <w:r w:rsidRPr="00582626">
        <w:rPr>
          <w:i/>
          <w:iCs/>
        </w:rPr>
        <w:t xml:space="preserve">Primary support participants </w:t>
      </w:r>
      <w:r w:rsidRPr="00582626">
        <w:t>include</w:t>
      </w:r>
      <w:r w:rsidRPr="00582626">
        <w:rPr>
          <w:i/>
          <w:iCs/>
        </w:rPr>
        <w:t xml:space="preserve"> </w:t>
      </w:r>
      <w:r w:rsidRPr="00582626">
        <w:t xml:space="preserve">community Triple P leaders and </w:t>
      </w:r>
      <w:r>
        <w:t xml:space="preserve">community </w:t>
      </w:r>
      <w:r w:rsidRPr="00582626">
        <w:t xml:space="preserve">implementation team </w:t>
      </w:r>
      <w:r>
        <w:t xml:space="preserve">(CIT) </w:t>
      </w:r>
      <w:r w:rsidRPr="00582626">
        <w:t xml:space="preserve">members supporting Triple P scale-up in their region. Community Triple P leaders include those with executive authority for Triple P implementation or scale-up activities—those who make </w:t>
      </w:r>
      <w:r w:rsidRPr="00582626">
        <w:lastRenderedPageBreak/>
        <w:t xml:space="preserve">consequential decisions about community Triple P activities and related structural and procedural systems. This may include executive Triple P leaders within Triple P backbone organizations (e.g., the health director or individual to whom the health director has delegated executive authority for regional Triple P activities) and community-wide Triple P leaders represented within cross-sector community Triple P leadership teams across partner organizations (e.g., executives or delegated authorities from community Triple P service provider organizations). </w:t>
      </w:r>
    </w:p>
    <w:p w14:paraId="681D8689" w14:textId="77777777" w:rsidR="000A4F46" w:rsidRPr="00582626" w:rsidRDefault="000A4F46" w:rsidP="000A4F46"/>
    <w:p w14:paraId="4FBF2530" w14:textId="77777777" w:rsidR="000A4F46" w:rsidRPr="00582626" w:rsidRDefault="000A4F46" w:rsidP="000A4F46">
      <w:r>
        <w:t>CIT</w:t>
      </w:r>
      <w:r w:rsidRPr="00582626">
        <w:t xml:space="preserve"> members include those individuals with day-to-day roles and responsibilities managing or otherwise ensuring Triple P implementation and scale-up activities across the community. These individuals are typically housed within Triple P backbone organizations and may be referred to as regional or community “Triple P coordinators.” While ideally these individuals are well identified, highly supported, and well organized in teaming structures, these factors may not always be present, especially early in support engagements.</w:t>
      </w:r>
    </w:p>
    <w:p w14:paraId="73028018" w14:textId="77777777" w:rsidR="000A4F46" w:rsidRPr="00582626" w:rsidRDefault="000A4F46" w:rsidP="000A4F46">
      <w:pPr>
        <w:rPr>
          <w:rFonts w:ascii="Libre Baskerville" w:hAnsi="Libre Baskerville" w:cs="Merriweather"/>
        </w:rPr>
      </w:pPr>
    </w:p>
    <w:p w14:paraId="41F91ADF" w14:textId="77777777" w:rsidR="000A4F46" w:rsidRPr="00582626" w:rsidRDefault="000A4F46" w:rsidP="000A4F46">
      <w:r w:rsidRPr="00582626">
        <w:t xml:space="preserve">ICTP regional support teams contribute to regional Triple P activities and outcomes by recognizing and shaping community leaders and implementation team members as </w:t>
      </w:r>
      <w:r w:rsidRPr="00582626">
        <w:rPr>
          <w:i/>
          <w:iCs/>
        </w:rPr>
        <w:t>active and effective change agents</w:t>
      </w:r>
      <w:r w:rsidRPr="00582626">
        <w:t xml:space="preserve"> within their community-based, collective Triple P efforts. Community Triple P efforts are typically complex and evolving, at times becoming diminished in whole or in part. Therefore, within collaborative working relationships, ICTP regional support teams contribute to the conditions through which the behaviors of community leaders and implementation team members are shaped to generate more equitable, stable, and positive expressions of collective community Triple P scaling efforts. </w:t>
      </w:r>
    </w:p>
    <w:p w14:paraId="0C88A41F" w14:textId="77777777" w:rsidR="000A4F46" w:rsidRPr="00582626" w:rsidRDefault="000A4F46" w:rsidP="000A4F46"/>
    <w:p w14:paraId="710CFB32" w14:textId="55343C1F" w:rsidR="000A4F46" w:rsidRPr="00582626" w:rsidRDefault="000A4F46" w:rsidP="000A4F46">
      <w:r w:rsidRPr="00582626">
        <w:rPr>
          <w:i/>
          <w:iCs/>
        </w:rPr>
        <w:t>Secondary</w:t>
      </w:r>
      <w:r w:rsidRPr="00582626">
        <w:t xml:space="preserve"> </w:t>
      </w:r>
      <w:r w:rsidRPr="00582626">
        <w:rPr>
          <w:i/>
          <w:iCs/>
        </w:rPr>
        <w:t xml:space="preserve">support participants </w:t>
      </w:r>
      <w:r w:rsidRPr="00582626">
        <w:t>include</w:t>
      </w:r>
      <w:r w:rsidRPr="00582626">
        <w:rPr>
          <w:i/>
          <w:iCs/>
        </w:rPr>
        <w:t xml:space="preserve"> </w:t>
      </w:r>
      <w:r w:rsidRPr="00582626">
        <w:t>broader regional Triple P partners. Support activities with secondary participants are frequently co-designed and are often carried out in partnership with community Triple P leaders and implementation teams. However, in recognition of their roles and relationships, community leaders and implementation teams should be the primary agents when carrying out support activities with secondary support participants.</w:t>
      </w:r>
    </w:p>
    <w:p w14:paraId="1A0DA760" w14:textId="537E8071" w:rsidR="000A4F46" w:rsidRPr="00582626" w:rsidRDefault="000A4F46" w:rsidP="000A4F46"/>
    <w:p w14:paraId="18DACB3E" w14:textId="4FF36360" w:rsidR="000A4F46" w:rsidRPr="00582626" w:rsidRDefault="000A4F46" w:rsidP="000A4F46">
      <w:r w:rsidRPr="00582626">
        <w:t xml:space="preserve">ICTP regional support teams must also recognize that as a co-creation partner, they are one contributor to regional Triple P outcomes. The actions and decisions of other </w:t>
      </w:r>
      <w:hyperlink r:id="rId17" w:history="1">
        <w:r w:rsidRPr="00B33543">
          <w:rPr>
            <w:rStyle w:val="Hyperlink"/>
          </w:rPr>
          <w:t>co-creation partners</w:t>
        </w:r>
      </w:hyperlink>
      <w:r w:rsidRPr="00582626">
        <w:t xml:space="preserve"> participating at the community level are consequential to support efforts. This may include not only co-creation partners living within the region, but also statewide co-creation </w:t>
      </w:r>
      <w:r w:rsidR="00716FDC">
        <w:rPr>
          <w:rFonts w:eastAsia="Libre Baskerville"/>
          <w:noProof/>
        </w:rPr>
        <w:lastRenderedPageBreak/>
        <mc:AlternateContent>
          <mc:Choice Requires="wps">
            <w:drawing>
              <wp:anchor distT="0" distB="0" distL="114300" distR="274320" simplePos="0" relativeHeight="251697152" behindDoc="0" locked="0" layoutInCell="1" allowOverlap="0" wp14:anchorId="75369C9A" wp14:editId="4DCF15F1">
                <wp:simplePos x="0" y="0"/>
                <wp:positionH relativeFrom="margin">
                  <wp:posOffset>-233045</wp:posOffset>
                </wp:positionH>
                <wp:positionV relativeFrom="margin">
                  <wp:posOffset>-204081</wp:posOffset>
                </wp:positionV>
                <wp:extent cx="1353820" cy="1645920"/>
                <wp:effectExtent l="0" t="0" r="17780" b="17780"/>
                <wp:wrapNone/>
                <wp:docPr id="1578474721" name="Rectangle 3"/>
                <wp:cNvGraphicFramePr/>
                <a:graphic xmlns:a="http://schemas.openxmlformats.org/drawingml/2006/main">
                  <a:graphicData uri="http://schemas.microsoft.com/office/word/2010/wordprocessingShape">
                    <wps:wsp>
                      <wps:cNvSpPr/>
                      <wps:spPr>
                        <a:xfrm>
                          <a:off x="0" y="0"/>
                          <a:ext cx="1353820" cy="1645920"/>
                        </a:xfrm>
                        <a:prstGeom prst="rightArrowCallout">
                          <a:avLst>
                            <a:gd name="adj1" fmla="val 0"/>
                            <a:gd name="adj2" fmla="val 0"/>
                            <a:gd name="adj3" fmla="val 25000"/>
                            <a:gd name="adj4" fmla="val 64977"/>
                          </a:avLst>
                        </a:prstGeom>
                        <a:noFill/>
                        <a:ln w="12700" cmpd="sng">
                          <a:solidFill>
                            <a:srgbClr val="20BEC7"/>
                          </a:solidFill>
                          <a:prstDash val="solid"/>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a:effectLst/>
                      </wps:spPr>
                      <wps:style>
                        <a:lnRef idx="2">
                          <a:schemeClr val="accent6"/>
                        </a:lnRef>
                        <a:fillRef idx="1">
                          <a:schemeClr val="lt1"/>
                        </a:fillRef>
                        <a:effectRef idx="0">
                          <a:schemeClr val="accent6"/>
                        </a:effectRef>
                        <a:fontRef idx="minor">
                          <a:schemeClr val="dk1"/>
                        </a:fontRef>
                      </wps:style>
                      <wps:txbx>
                        <w:txbxContent>
                          <w:p w14:paraId="4ED58F71" w14:textId="77777777" w:rsidR="00A01436" w:rsidRPr="00245ACC" w:rsidRDefault="00A01436" w:rsidP="00A01436">
                            <w:pPr>
                              <w:pStyle w:val="FigureTitles"/>
                              <w:jc w:val="center"/>
                              <w:rPr>
                                <w:color w:val="0060AE"/>
                                <w:sz w:val="16"/>
                                <w:szCs w:val="16"/>
                                <w14:textOutline w14:w="12700" w14:cap="rnd" w14:cmpd="sng" w14:algn="ctr">
                                  <w14:noFill/>
                                  <w14:prstDash w14:val="solid"/>
                                  <w14:bevel/>
                                </w14:textOutline>
                              </w:rPr>
                            </w:pPr>
                            <w:r>
                              <w:rPr>
                                <w:color w:val="0060AE"/>
                                <w:sz w:val="16"/>
                                <w:szCs w:val="16"/>
                                <w14:textOutline w14:w="12700" w14:cap="rnd" w14:cmpd="sng" w14:algn="ctr">
                                  <w14:noFill/>
                                  <w14:prstDash w14:val="solid"/>
                                  <w14:bevel/>
                                </w14:textOutline>
                              </w:rPr>
                              <w:t>DIVE DEEPER</w:t>
                            </w:r>
                          </w:p>
                          <w:p w14:paraId="7155BAA4" w14:textId="2FC8794B" w:rsidR="00A01436" w:rsidRPr="00856661" w:rsidRDefault="00716FDC" w:rsidP="00A01436">
                            <w:pPr>
                              <w:pStyle w:val="FigureTitles"/>
                              <w:rPr>
                                <w:b w:val="0"/>
                                <w:bCs w:val="0"/>
                                <w:sz w:val="16"/>
                                <w:szCs w:val="16"/>
                                <w14:textOutline w14:w="12700" w14:cap="rnd" w14:cmpd="sng" w14:algn="ctr">
                                  <w14:noFill/>
                                  <w14:prstDash w14:val="solid"/>
                                  <w14:bevel/>
                                </w14:textOutline>
                              </w:rPr>
                            </w:pPr>
                            <w:r>
                              <w:rPr>
                                <w:b w:val="0"/>
                                <w:bCs w:val="0"/>
                                <w:sz w:val="16"/>
                                <w:szCs w:val="16"/>
                                <w14:textOutline w14:w="12700" w14:cap="rnd" w14:cmpd="sng" w14:algn="ctr">
                                  <w14:noFill/>
                                  <w14:prstDash w14:val="solid"/>
                                  <w14:bevel/>
                                </w14:textOutline>
                              </w:rPr>
                              <w:t>Refer to</w:t>
                            </w:r>
                            <w:r w:rsidR="00A01436" w:rsidRPr="00856661">
                              <w:rPr>
                                <w:b w:val="0"/>
                                <w:bCs w:val="0"/>
                                <w:sz w:val="16"/>
                                <w:szCs w:val="16"/>
                                <w14:textOutline w14:w="12700" w14:cap="rnd" w14:cmpd="sng" w14:algn="ctr">
                                  <w14:noFill/>
                                  <w14:prstDash w14:val="solid"/>
                                  <w14:bevel/>
                                </w14:textOutline>
                              </w:rPr>
                              <w:t xml:space="preserve"> </w:t>
                            </w:r>
                            <w:r w:rsidR="00A01436" w:rsidRPr="00856661">
                              <w:rPr>
                                <w:sz w:val="16"/>
                                <w:szCs w:val="16"/>
                                <w14:textOutline w14:w="12700" w14:cap="rnd" w14:cmpd="sng" w14:algn="ctr">
                                  <w14:noFill/>
                                  <w14:prstDash w14:val="solid"/>
                                  <w14:bevel/>
                                </w14:textOutline>
                              </w:rPr>
                              <w:t xml:space="preserve">Brief </w:t>
                            </w:r>
                            <w:r w:rsidR="00B33543">
                              <w:rPr>
                                <w:sz w:val="16"/>
                                <w:szCs w:val="16"/>
                                <w14:textOutline w14:w="12700" w14:cap="rnd" w14:cmpd="sng" w14:algn="ctr">
                                  <w14:noFill/>
                                  <w14:prstDash w14:val="solid"/>
                                  <w14:bevel/>
                                </w14:textOutline>
                              </w:rPr>
                              <w:t>1</w:t>
                            </w:r>
                            <w:r w:rsidR="00A01436" w:rsidRPr="00856661">
                              <w:rPr>
                                <w:b w:val="0"/>
                                <w:bCs w:val="0"/>
                                <w:sz w:val="16"/>
                                <w:szCs w:val="16"/>
                                <w14:textOutline w14:w="12700" w14:cap="rnd" w14:cmpd="sng" w14:algn="ctr">
                                  <w14:noFill/>
                                  <w14:prstDash w14:val="solid"/>
                                  <w14:bevel/>
                                </w14:textOutline>
                              </w:rPr>
                              <w:t xml:space="preserve">: </w:t>
                            </w:r>
                            <w:hyperlink r:id="rId18" w:history="1">
                              <w:r w:rsidR="00B33543" w:rsidRPr="00B33543">
                                <w:rPr>
                                  <w:rStyle w:val="Hyperlink"/>
                                  <w:b w:val="0"/>
                                  <w:bCs w:val="0"/>
                                  <w:sz w:val="16"/>
                                  <w:szCs w:val="16"/>
                                  <w14:textOutline w14:w="12700" w14:cap="rnd" w14:cmpd="sng" w14:algn="ctr">
                                    <w14:noFill/>
                                    <w14:prstDash w14:val="solid"/>
                                    <w14:bevel/>
                                  </w14:textOutline>
                                </w:rPr>
                                <w:t>NC Triple P System Overview</w:t>
                              </w:r>
                            </w:hyperlink>
                            <w:r w:rsidR="00B33543">
                              <w:rPr>
                                <w:b w:val="0"/>
                                <w:bCs w:val="0"/>
                                <w:sz w:val="16"/>
                                <w:szCs w:val="16"/>
                                <w14:textOutline w14:w="12700" w14:cap="rnd" w14:cmpd="sng" w14:algn="ctr">
                                  <w14:noFill/>
                                  <w14:prstDash w14:val="solid"/>
                                  <w14:bevel/>
                                </w14:textOutline>
                              </w:rPr>
                              <w:t xml:space="preserve"> for more information about the PSG and Support System.</w:t>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369C9A" id="_x0000_s1031" type="#_x0000_t78" style="position:absolute;left:0;text-align:left;margin-left:-18.35pt;margin-top:-16.05pt;width:106.6pt;height:129.6pt;z-index:251697152;visibility:visible;mso-wrap-style:square;mso-width-percent:0;mso-height-percent:0;mso-wrap-distance-left:9pt;mso-wrap-distance-top:0;mso-wrap-distance-right:21.6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" o:allowoverlap="f" adj="14035,10800,16200,10800" filled="f" strokecolor="#20bec7" strokeweight="1pt">
                <v:textbox inset=",7.2pt,,0">
                  <w:txbxContent>
                    <w:p w14:paraId="4ED58F71" w14:textId="77777777" w:rsidR="00A01436" w:rsidRPr="00245ACC" w:rsidRDefault="00A01436" w:rsidP="00A01436">
                      <w:pPr>
                        <w:pStyle w:val="FigureTitles"/>
                        <w:jc w:val="center"/>
                        <w:rPr>
                          <w:color w:val="0060AE"/>
                          <w:sz w:val="16"/>
                          <w:szCs w:val="16"/>
                          <w14:textOutline w14:w="12700" w14:cap="rnd" w14:cmpd="sng" w14:algn="ctr">
                            <w14:noFill/>
                            <w14:prstDash w14:val="solid"/>
                            <w14:bevel/>
                          </w14:textOutline>
                        </w:rPr>
                      </w:pPr>
                      <w:r>
                        <w:rPr>
                          <w:color w:val="0060AE"/>
                          <w:sz w:val="16"/>
                          <w:szCs w:val="16"/>
                          <w14:textOutline w14:w="12700" w14:cap="rnd" w14:cmpd="sng" w14:algn="ctr">
                            <w14:noFill/>
                            <w14:prstDash w14:val="solid"/>
                            <w14:bevel/>
                          </w14:textOutline>
                        </w:rPr>
                        <w:t>DIVE DEEPER</w:t>
                      </w:r>
                    </w:p>
                    <w:p w14:paraId="7155BAA4" w14:textId="2FC8794B" w:rsidR="00A01436" w:rsidRPr="00856661" w:rsidRDefault="00716FDC" w:rsidP="00A01436">
                      <w:pPr>
                        <w:pStyle w:val="FigureTitles"/>
                        <w:rPr>
                          <w:b w:val="0"/>
                          <w:bCs w:val="0"/>
                          <w:sz w:val="16"/>
                          <w:szCs w:val="16"/>
                          <w14:textOutline w14:w="12700" w14:cap="rnd" w14:cmpd="sng" w14:algn="ctr">
                            <w14:noFill/>
                            <w14:prstDash w14:val="solid"/>
                            <w14:bevel/>
                          </w14:textOutline>
                        </w:rPr>
                      </w:pPr>
                      <w:r>
                        <w:rPr>
                          <w:b w:val="0"/>
                          <w:bCs w:val="0"/>
                          <w:sz w:val="16"/>
                          <w:szCs w:val="16"/>
                          <w14:textOutline w14:w="12700" w14:cap="rnd" w14:cmpd="sng" w14:algn="ctr">
                            <w14:noFill/>
                            <w14:prstDash w14:val="solid"/>
                            <w14:bevel/>
                          </w14:textOutline>
                        </w:rPr>
                        <w:t>Refer to</w:t>
                      </w:r>
                      <w:r w:rsidR="00A01436" w:rsidRPr="00856661">
                        <w:rPr>
                          <w:b w:val="0"/>
                          <w:bCs w:val="0"/>
                          <w:sz w:val="16"/>
                          <w:szCs w:val="16"/>
                          <w14:textOutline w14:w="12700" w14:cap="rnd" w14:cmpd="sng" w14:algn="ctr">
                            <w14:noFill/>
                            <w14:prstDash w14:val="solid"/>
                            <w14:bevel/>
                          </w14:textOutline>
                        </w:rPr>
                        <w:t xml:space="preserve"> </w:t>
                      </w:r>
                      <w:r w:rsidR="00A01436" w:rsidRPr="00856661">
                        <w:rPr>
                          <w:sz w:val="16"/>
                          <w:szCs w:val="16"/>
                          <w14:textOutline w14:w="12700" w14:cap="rnd" w14:cmpd="sng" w14:algn="ctr">
                            <w14:noFill/>
                            <w14:prstDash w14:val="solid"/>
                            <w14:bevel/>
                          </w14:textOutline>
                        </w:rPr>
                        <w:t xml:space="preserve">Brief </w:t>
                      </w:r>
                      <w:r w:rsidR="00B33543">
                        <w:rPr>
                          <w:sz w:val="16"/>
                          <w:szCs w:val="16"/>
                          <w14:textOutline w14:w="12700" w14:cap="rnd" w14:cmpd="sng" w14:algn="ctr">
                            <w14:noFill/>
                            <w14:prstDash w14:val="solid"/>
                            <w14:bevel/>
                          </w14:textOutline>
                        </w:rPr>
                        <w:t>1</w:t>
                      </w:r>
                      <w:r w:rsidR="00A01436" w:rsidRPr="00856661">
                        <w:rPr>
                          <w:b w:val="0"/>
                          <w:bCs w:val="0"/>
                          <w:sz w:val="16"/>
                          <w:szCs w:val="16"/>
                          <w14:textOutline w14:w="12700" w14:cap="rnd" w14:cmpd="sng" w14:algn="ctr">
                            <w14:noFill/>
                            <w14:prstDash w14:val="solid"/>
                            <w14:bevel/>
                          </w14:textOutline>
                        </w:rPr>
                        <w:t xml:space="preserve">: </w:t>
                      </w:r>
                      <w:hyperlink r:id="rId19" w:history="1">
                        <w:r w:rsidR="00B33543" w:rsidRPr="00B33543">
                          <w:rPr>
                            <w:rStyle w:val="Hyperlink"/>
                            <w:b w:val="0"/>
                            <w:bCs w:val="0"/>
                            <w:sz w:val="16"/>
                            <w:szCs w:val="16"/>
                            <w14:textOutline w14:w="12700" w14:cap="rnd" w14:cmpd="sng" w14:algn="ctr">
                              <w14:noFill/>
                              <w14:prstDash w14:val="solid"/>
                              <w14:bevel/>
                            </w14:textOutline>
                          </w:rPr>
                          <w:t>NC Triple P System Overview</w:t>
                        </w:r>
                      </w:hyperlink>
                      <w:r w:rsidR="00B33543">
                        <w:rPr>
                          <w:b w:val="0"/>
                          <w:bCs w:val="0"/>
                          <w:sz w:val="16"/>
                          <w:szCs w:val="16"/>
                          <w14:textOutline w14:w="12700" w14:cap="rnd" w14:cmpd="sng" w14:algn="ctr">
                            <w14:noFill/>
                            <w14:prstDash w14:val="solid"/>
                            <w14:bevel/>
                          </w14:textOutline>
                        </w:rPr>
                        <w:t xml:space="preserve"> for more information about the PSG and Support System.</w:t>
                      </w:r>
                    </w:p>
                  </w:txbxContent>
                </v:textbox>
                <w10:wrap anchorx="margin" anchory="margin"/>
              </v:shape>
            </w:pict>
          </mc:Fallback>
        </mc:AlternateContent>
      </w:r>
      <w:r w:rsidRPr="00582626">
        <w:t xml:space="preserve">partners acting at state or regional levels, such as </w:t>
      </w:r>
      <w:r w:rsidRPr="00FB6916">
        <w:rPr>
          <w:shd w:val="clear" w:color="auto" w:fill="EEF6FA"/>
        </w:rPr>
        <w:t>NC Triple P Partnership for Governance and Strategy</w:t>
      </w:r>
      <w:r w:rsidRPr="00582626">
        <w:t xml:space="preserve"> members and NC Triple P Support System partners. </w:t>
      </w:r>
    </w:p>
    <w:p w14:paraId="717CD301" w14:textId="1A0C2D43" w:rsidR="00B33543" w:rsidRDefault="00B33543" w:rsidP="00B33543">
      <w:pPr>
        <w:ind w:left="0"/>
      </w:pPr>
    </w:p>
    <w:p w14:paraId="3ACA681B" w14:textId="32B87DFB" w:rsidR="000A4F46" w:rsidRPr="00582626" w:rsidRDefault="000A4F46" w:rsidP="00B33543">
      <w:r w:rsidRPr="00582626">
        <w:t xml:space="preserve">The more that ICTP ISPs can harness and guide co-creation partner activities toward productive processes and outcomes, the more impactful regional support contributions may be, and the more successful community Triple P scale-up efforts may be. Different ICTP ISPs have different roles and responsibilities for regular interactions and support activities with co-creation partners at different system levels. This may include working with ICTP ISPs within the broader project team. </w:t>
      </w:r>
    </w:p>
    <w:p w14:paraId="0208AD21" w14:textId="77777777" w:rsidR="000A4F46" w:rsidRPr="00582626" w:rsidRDefault="000A4F46" w:rsidP="000A4F46">
      <w:pPr>
        <w:rPr>
          <w:rFonts w:ascii="Libre Baskerville" w:hAnsi="Libre Baskerville" w:cs="Merriweather"/>
        </w:rPr>
      </w:pPr>
    </w:p>
    <w:p w14:paraId="21E66BE2" w14:textId="4D7557D5" w:rsidR="000A4F46" w:rsidRDefault="000A4F46" w:rsidP="000A4F46">
      <w:r w:rsidRPr="00582626">
        <w:t xml:space="preserve">These support relationships and partnerships are quite complex and share characteristics with the principles and mechanisms of emergent engineering </w:t>
      </w:r>
      <w:r w:rsidRPr="00582626">
        <w:fldChar w:fldCharType="begin"/>
      </w:r>
      <w:r w:rsidRPr="00582626">
        <w:instrText xml:space="preserve"> ADDIN EN.CITE &lt;EndNote&gt;&lt;Cite&gt;&lt;Author&gt;Doursat&lt;/Author&gt;&lt;Year&gt;2008&lt;/Year&gt;&lt;RecNum&gt;11591&lt;/RecNum&gt;&lt;DisplayText&gt;[107]&lt;/DisplayText&gt;&lt;record&gt;&lt;rec-number&gt;11591&lt;/rec-number&gt;&lt;foreign-keys&gt;&lt;key app="EN" db-id="92tw0sxaredrdoeva2ovde9md0ept0ezp55z" timestamp="1660017590"&gt;11591&lt;/key&gt;&lt;/foreign-keys&gt;&lt;ref-type name="Book"&gt;6&lt;/ref-type&gt;&lt;contributors&gt;&lt;authors&gt;&lt;author&gt;Doursat, René&lt;/author&gt;&lt;author&gt;Ulieru, Mihaela&lt;/author&gt;&lt;/authors&gt;&lt;/contributors&gt;&lt;titles&gt;&lt;title&gt;Emergent Engineering for the Management of Complex Situations&lt;/title&gt;&lt;alt-title&gt;AUTONOMICS 2008: Proceedings of the 2nd International Conference on Autonomic Computing and Communication Systems&lt;/alt-title&gt;&lt;/titles&gt;&lt;pages&gt;14&lt;/pages&gt;&lt;dates&gt;&lt;year&gt;2008&lt;/year&gt;&lt;/dates&gt;&lt;urls&gt;&lt;/urls&gt;&lt;electronic-resource-num&gt;10.1145/1487652.1487666&lt;/electronic-resource-num&gt;&lt;/record&gt;&lt;/Cite&gt;&lt;/EndNote&gt;</w:instrText>
      </w:r>
      <w:r w:rsidRPr="00582626">
        <w:fldChar w:fldCharType="separate"/>
      </w:r>
      <w:r w:rsidRPr="00582626">
        <w:rPr>
          <w:noProof/>
        </w:rPr>
        <w:t>[3]</w:t>
      </w:r>
      <w:r w:rsidRPr="00582626">
        <w:fldChar w:fldCharType="end"/>
      </w:r>
      <w:r w:rsidRPr="00582626">
        <w:t xml:space="preserve">. Cause and effect </w:t>
      </w:r>
      <w:proofErr w:type="gramStart"/>
      <w:r w:rsidRPr="00582626">
        <w:t>is</w:t>
      </w:r>
      <w:proofErr w:type="gramEnd"/>
      <w:r w:rsidRPr="00582626">
        <w:t xml:space="preserve"> not a simple assumption. Moreover, rather than trying to control the details of regional change processes, ICTP ISPs better consider their role as helping to establish a set of conditions for system improvement and evolution that align with effective implementation practices and are yet still recognizable and self-organized within community context. Primary support participants, working directly with ICTP regional support teams, are essential to this set of conditions and afford the principal levers for broad regional change processes. ICTP ISPs further influence necessary conditions through partnerships, supportive training and coaching, small tests of change, guided evolution, and creating the conditions for other co-creation partners to maximize their contributions to community Triple P successes.</w:t>
      </w:r>
    </w:p>
    <w:p w14:paraId="1FC58CFB" w14:textId="6E74B771" w:rsidR="000A4F46" w:rsidRPr="00FF7FEC" w:rsidRDefault="000A4F46" w:rsidP="000A4F46">
      <w:pPr>
        <w:pStyle w:val="Heading2"/>
        <w:spacing w:before="240"/>
        <w:rPr>
          <w:rFonts w:cstheme="majorHAnsi"/>
        </w:rPr>
      </w:pPr>
      <w:bookmarkStart w:id="1" w:name="_Toc111053439"/>
      <w:r w:rsidRPr="00FF7FEC">
        <w:rPr>
          <w:rFonts w:cstheme="majorHAnsi"/>
        </w:rPr>
        <w:t xml:space="preserve">Regional Implementation Support </w:t>
      </w:r>
      <w:bookmarkEnd w:id="1"/>
      <w:r w:rsidRPr="00FF7FEC">
        <w:rPr>
          <w:rFonts w:cstheme="majorHAnsi"/>
        </w:rPr>
        <w:t>Objectives &amp; Practice Outcomes</w:t>
      </w:r>
    </w:p>
    <w:p w14:paraId="78BE356C" w14:textId="4B873969" w:rsidR="000A4F46" w:rsidRPr="008565A6" w:rsidRDefault="000A4F46" w:rsidP="000A4F46">
      <w:r w:rsidRPr="008565A6">
        <w:t xml:space="preserve">ICTP implementation support, across all forms and activities, seeks to strengthen the </w:t>
      </w:r>
      <w:r w:rsidRPr="008565A6">
        <w:rPr>
          <w:bCs/>
        </w:rPr>
        <w:t>multilevel system of NC Triple P implementation—</w:t>
      </w:r>
      <w:r w:rsidRPr="008565A6">
        <w:t xml:space="preserve">from state to </w:t>
      </w:r>
      <w:r>
        <w:t xml:space="preserve">regions to </w:t>
      </w:r>
      <w:r w:rsidRPr="008565A6">
        <w:t>communities to agencies to practitioners to families</w:t>
      </w:r>
      <w:r w:rsidR="00D1502D">
        <w:t xml:space="preserve"> </w:t>
      </w:r>
      <w:r w:rsidR="000C235D">
        <w:t>[</w:t>
      </w:r>
      <w:r w:rsidR="00F141FE" w:rsidRPr="000C235D">
        <w:rPr>
          <w:i/>
          <w:iCs/>
        </w:rPr>
        <w:t xml:space="preserve">Refer Brief #1 NC Triple P System Overview, </w:t>
      </w:r>
      <w:r w:rsidR="00716FDC">
        <w:rPr>
          <w:i/>
          <w:iCs/>
        </w:rPr>
        <w:t xml:space="preserve">and download </w:t>
      </w:r>
      <w:r w:rsidR="00F141FE" w:rsidRPr="000C235D">
        <w:rPr>
          <w:i/>
          <w:iCs/>
        </w:rPr>
        <w:t xml:space="preserve">section </w:t>
      </w:r>
      <w:hyperlink r:id="rId20" w:history="1">
        <w:r w:rsidR="00F141FE" w:rsidRPr="000C235D">
          <w:rPr>
            <w:rStyle w:val="Hyperlink"/>
            <w:i/>
            <w:iCs/>
          </w:rPr>
          <w:t>Interactive Systems</w:t>
        </w:r>
      </w:hyperlink>
      <w:r w:rsidR="00F141FE" w:rsidRPr="000C235D">
        <w:rPr>
          <w:i/>
          <w:iCs/>
        </w:rPr>
        <w:t xml:space="preserve"> </w:t>
      </w:r>
      <w:r w:rsidR="00716FDC">
        <w:rPr>
          <w:i/>
          <w:iCs/>
        </w:rPr>
        <w:t xml:space="preserve">(docx) </w:t>
      </w:r>
      <w:r w:rsidR="00F141FE" w:rsidRPr="000C235D">
        <w:rPr>
          <w:i/>
          <w:iCs/>
        </w:rPr>
        <w:t>to Figure 1.7 “Ideal Model of Triple P Support Across North Carolina”</w:t>
      </w:r>
      <w:r w:rsidR="000C235D" w:rsidRPr="000C235D">
        <w:rPr>
          <w:i/>
          <w:iCs/>
        </w:rPr>
        <w:t>]</w:t>
      </w:r>
      <w:r w:rsidR="00D1502D">
        <w:t>.</w:t>
      </w:r>
      <w:r w:rsidRPr="008565A6">
        <w:t xml:space="preserve"> The objectives of </w:t>
      </w:r>
      <w:r w:rsidRPr="008565A6">
        <w:rPr>
          <w:i/>
          <w:iCs/>
        </w:rPr>
        <w:t>regional-level</w:t>
      </w:r>
      <w:r w:rsidRPr="008565A6">
        <w:t xml:space="preserve"> ICTP implementation support include</w:t>
      </w:r>
    </w:p>
    <w:p w14:paraId="341471F0" w14:textId="4D027C6B" w:rsidR="000A4F46" w:rsidRPr="000A4F46" w:rsidRDefault="000A4F46" w:rsidP="000A4F46">
      <w:pPr>
        <w:pStyle w:val="ListBullet"/>
      </w:pPr>
      <w:r w:rsidRPr="000A4F46">
        <w:t xml:space="preserve">scaling the Triple P system in a way that is inclusive of community voice; supported by equitable partnerships; and directly responsive to identified </w:t>
      </w:r>
      <w:r w:rsidR="00716FDC">
        <w:rPr>
          <w:rFonts w:eastAsia="Libre Baskerville"/>
          <w:noProof/>
        </w:rPr>
        <w:lastRenderedPageBreak/>
        <mc:AlternateContent>
          <mc:Choice Requires="wps">
            <w:drawing>
              <wp:anchor distT="0" distB="0" distL="114300" distR="274320" simplePos="0" relativeHeight="251727872" behindDoc="0" locked="0" layoutInCell="1" allowOverlap="0" wp14:anchorId="1BED7C86" wp14:editId="038557C1">
                <wp:simplePos x="0" y="0"/>
                <wp:positionH relativeFrom="column">
                  <wp:posOffset>-305435</wp:posOffset>
                </wp:positionH>
                <wp:positionV relativeFrom="paragraph">
                  <wp:posOffset>0</wp:posOffset>
                </wp:positionV>
                <wp:extent cx="1571625" cy="2833370"/>
                <wp:effectExtent l="0" t="0" r="15875" b="11430"/>
                <wp:wrapThrough wrapText="right">
                  <wp:wrapPolygon edited="0">
                    <wp:start x="0" y="0"/>
                    <wp:lineTo x="0" y="21590"/>
                    <wp:lineTo x="14487" y="21590"/>
                    <wp:lineTo x="14487" y="4647"/>
                    <wp:lineTo x="17629" y="3098"/>
                    <wp:lineTo x="21644" y="1549"/>
                    <wp:lineTo x="21644" y="1259"/>
                    <wp:lineTo x="14487" y="0"/>
                    <wp:lineTo x="0" y="0"/>
                  </wp:wrapPolygon>
                </wp:wrapThrough>
                <wp:docPr id="1510260902" name="Rectangle 3"/>
                <wp:cNvGraphicFramePr/>
                <a:graphic xmlns:a="http://schemas.openxmlformats.org/drawingml/2006/main">
                  <a:graphicData uri="http://schemas.microsoft.com/office/word/2010/wordprocessingShape">
                    <wps:wsp>
                      <wps:cNvSpPr/>
                      <wps:spPr>
                        <a:xfrm>
                          <a:off x="0" y="0"/>
                          <a:ext cx="1571625" cy="2833370"/>
                        </a:xfrm>
                        <a:custGeom>
                          <a:avLst/>
                          <a:gdLst>
                            <a:gd name="connsiteX0" fmla="*/ 0 w 1528445"/>
                            <a:gd name="connsiteY0" fmla="*/ 0 h 3020060"/>
                            <a:gd name="connsiteX1" fmla="*/ 993138 w 1528445"/>
                            <a:gd name="connsiteY1" fmla="*/ 0 h 3020060"/>
                            <a:gd name="connsiteX2" fmla="*/ 993138 w 1528445"/>
                            <a:gd name="connsiteY2" fmla="*/ 1510030 h 3020060"/>
                            <a:gd name="connsiteX3" fmla="*/ 1146334 w 1528445"/>
                            <a:gd name="connsiteY3" fmla="*/ 1510030 h 3020060"/>
                            <a:gd name="connsiteX4" fmla="*/ 1146334 w 1528445"/>
                            <a:gd name="connsiteY4" fmla="*/ 1510030 h 3020060"/>
                            <a:gd name="connsiteX5" fmla="*/ 1528445 w 1528445"/>
                            <a:gd name="connsiteY5" fmla="*/ 1510030 h 3020060"/>
                            <a:gd name="connsiteX6" fmla="*/ 1146334 w 1528445"/>
                            <a:gd name="connsiteY6" fmla="*/ 1510030 h 3020060"/>
                            <a:gd name="connsiteX7" fmla="*/ 1146334 w 1528445"/>
                            <a:gd name="connsiteY7" fmla="*/ 1510030 h 3020060"/>
                            <a:gd name="connsiteX8" fmla="*/ 993138 w 1528445"/>
                            <a:gd name="connsiteY8" fmla="*/ 1510030 h 3020060"/>
                            <a:gd name="connsiteX9" fmla="*/ 993138 w 1528445"/>
                            <a:gd name="connsiteY9" fmla="*/ 3020060 h 3020060"/>
                            <a:gd name="connsiteX10" fmla="*/ 0 w 1528445"/>
                            <a:gd name="connsiteY10" fmla="*/ 3020060 h 3020060"/>
                            <a:gd name="connsiteX11" fmla="*/ 0 w 1528445"/>
                            <a:gd name="connsiteY11" fmla="*/ 0 h 3020060"/>
                            <a:gd name="connsiteX0" fmla="*/ 0 w 1146334"/>
                            <a:gd name="connsiteY0" fmla="*/ 0 h 3020060"/>
                            <a:gd name="connsiteX1" fmla="*/ 993138 w 1146334"/>
                            <a:gd name="connsiteY1" fmla="*/ 0 h 3020060"/>
                            <a:gd name="connsiteX2" fmla="*/ 993138 w 1146334"/>
                            <a:gd name="connsiteY2" fmla="*/ 1510030 h 3020060"/>
                            <a:gd name="connsiteX3" fmla="*/ 1146334 w 1146334"/>
                            <a:gd name="connsiteY3" fmla="*/ 1510030 h 3020060"/>
                            <a:gd name="connsiteX4" fmla="*/ 1146334 w 1146334"/>
                            <a:gd name="connsiteY4" fmla="*/ 1510030 h 3020060"/>
                            <a:gd name="connsiteX5" fmla="*/ 1146334 w 1146334"/>
                            <a:gd name="connsiteY5" fmla="*/ 1510030 h 3020060"/>
                            <a:gd name="connsiteX6" fmla="*/ 1146334 w 1146334"/>
                            <a:gd name="connsiteY6" fmla="*/ 1510030 h 3020060"/>
                            <a:gd name="connsiteX7" fmla="*/ 993138 w 1146334"/>
                            <a:gd name="connsiteY7" fmla="*/ 1510030 h 3020060"/>
                            <a:gd name="connsiteX8" fmla="*/ 993138 w 1146334"/>
                            <a:gd name="connsiteY8" fmla="*/ 3020060 h 3020060"/>
                            <a:gd name="connsiteX9" fmla="*/ 0 w 1146334"/>
                            <a:gd name="connsiteY9" fmla="*/ 3020060 h 3020060"/>
                            <a:gd name="connsiteX10" fmla="*/ 0 w 1146334"/>
                            <a:gd name="connsiteY10" fmla="*/ 0 h 3020060"/>
                            <a:gd name="connsiteX0" fmla="*/ 0 w 1436783"/>
                            <a:gd name="connsiteY0" fmla="*/ 0 h 3020060"/>
                            <a:gd name="connsiteX1" fmla="*/ 993138 w 1436783"/>
                            <a:gd name="connsiteY1" fmla="*/ 0 h 3020060"/>
                            <a:gd name="connsiteX2" fmla="*/ 993138 w 1436783"/>
                            <a:gd name="connsiteY2" fmla="*/ 1510030 h 3020060"/>
                            <a:gd name="connsiteX3" fmla="*/ 1146334 w 1436783"/>
                            <a:gd name="connsiteY3" fmla="*/ 1510030 h 3020060"/>
                            <a:gd name="connsiteX4" fmla="*/ 1146334 w 1436783"/>
                            <a:gd name="connsiteY4" fmla="*/ 1510030 h 3020060"/>
                            <a:gd name="connsiteX5" fmla="*/ 1146334 w 1436783"/>
                            <a:gd name="connsiteY5" fmla="*/ 1510030 h 3020060"/>
                            <a:gd name="connsiteX6" fmla="*/ 1436783 w 1436783"/>
                            <a:gd name="connsiteY6" fmla="*/ 1510030 h 3020060"/>
                            <a:gd name="connsiteX7" fmla="*/ 993138 w 1436783"/>
                            <a:gd name="connsiteY7" fmla="*/ 1510030 h 3020060"/>
                            <a:gd name="connsiteX8" fmla="*/ 993138 w 1436783"/>
                            <a:gd name="connsiteY8" fmla="*/ 3020060 h 3020060"/>
                            <a:gd name="connsiteX9" fmla="*/ 0 w 1436783"/>
                            <a:gd name="connsiteY9" fmla="*/ 3020060 h 3020060"/>
                            <a:gd name="connsiteX10" fmla="*/ 0 w 1436783"/>
                            <a:gd name="connsiteY10" fmla="*/ 0 h 3020060"/>
                            <a:gd name="connsiteX0" fmla="*/ 0 w 1436783"/>
                            <a:gd name="connsiteY0" fmla="*/ 0 h 3020060"/>
                            <a:gd name="connsiteX1" fmla="*/ 993138 w 1436783"/>
                            <a:gd name="connsiteY1" fmla="*/ 0 h 3020060"/>
                            <a:gd name="connsiteX2" fmla="*/ 993138 w 1436783"/>
                            <a:gd name="connsiteY2" fmla="*/ 1510030 h 3020060"/>
                            <a:gd name="connsiteX3" fmla="*/ 1146334 w 1436783"/>
                            <a:gd name="connsiteY3" fmla="*/ 1510030 h 3020060"/>
                            <a:gd name="connsiteX4" fmla="*/ 1146334 w 1436783"/>
                            <a:gd name="connsiteY4" fmla="*/ 1510030 h 3020060"/>
                            <a:gd name="connsiteX5" fmla="*/ 1146334 w 1436783"/>
                            <a:gd name="connsiteY5" fmla="*/ 1510030 h 3020060"/>
                            <a:gd name="connsiteX6" fmla="*/ 1436783 w 1436783"/>
                            <a:gd name="connsiteY6" fmla="*/ 1510030 h 3020060"/>
                            <a:gd name="connsiteX7" fmla="*/ 974452 w 1436783"/>
                            <a:gd name="connsiteY7" fmla="*/ 607197 h 3020060"/>
                            <a:gd name="connsiteX8" fmla="*/ 993138 w 1436783"/>
                            <a:gd name="connsiteY8" fmla="*/ 3020060 h 3020060"/>
                            <a:gd name="connsiteX9" fmla="*/ 0 w 1436783"/>
                            <a:gd name="connsiteY9" fmla="*/ 3020060 h 3020060"/>
                            <a:gd name="connsiteX10" fmla="*/ 0 w 1436783"/>
                            <a:gd name="connsiteY10" fmla="*/ 0 h 3020060"/>
                            <a:gd name="connsiteX0" fmla="*/ 0 w 1436783"/>
                            <a:gd name="connsiteY0" fmla="*/ 0 h 3020060"/>
                            <a:gd name="connsiteX1" fmla="*/ 993138 w 1436783"/>
                            <a:gd name="connsiteY1" fmla="*/ 0 h 3020060"/>
                            <a:gd name="connsiteX2" fmla="*/ 983796 w 1436783"/>
                            <a:gd name="connsiteY2" fmla="*/ 596938 h 3020060"/>
                            <a:gd name="connsiteX3" fmla="*/ 1146334 w 1436783"/>
                            <a:gd name="connsiteY3" fmla="*/ 1510030 h 3020060"/>
                            <a:gd name="connsiteX4" fmla="*/ 1146334 w 1436783"/>
                            <a:gd name="connsiteY4" fmla="*/ 1510030 h 3020060"/>
                            <a:gd name="connsiteX5" fmla="*/ 1146334 w 1436783"/>
                            <a:gd name="connsiteY5" fmla="*/ 1510030 h 3020060"/>
                            <a:gd name="connsiteX6" fmla="*/ 1436783 w 1436783"/>
                            <a:gd name="connsiteY6" fmla="*/ 1510030 h 3020060"/>
                            <a:gd name="connsiteX7" fmla="*/ 974452 w 1436783"/>
                            <a:gd name="connsiteY7" fmla="*/ 607197 h 3020060"/>
                            <a:gd name="connsiteX8" fmla="*/ 993138 w 1436783"/>
                            <a:gd name="connsiteY8" fmla="*/ 3020060 h 3020060"/>
                            <a:gd name="connsiteX9" fmla="*/ 0 w 1436783"/>
                            <a:gd name="connsiteY9" fmla="*/ 3020060 h 3020060"/>
                            <a:gd name="connsiteX10" fmla="*/ 0 w 1436783"/>
                            <a:gd name="connsiteY10" fmla="*/ 0 h 3020060"/>
                            <a:gd name="connsiteX0" fmla="*/ 0 w 1436783"/>
                            <a:gd name="connsiteY0" fmla="*/ 0 h 3020060"/>
                            <a:gd name="connsiteX1" fmla="*/ 993138 w 1436783"/>
                            <a:gd name="connsiteY1" fmla="*/ 0 h 3020060"/>
                            <a:gd name="connsiteX2" fmla="*/ 983796 w 1436783"/>
                            <a:gd name="connsiteY2" fmla="*/ 596938 h 3020060"/>
                            <a:gd name="connsiteX3" fmla="*/ 1146334 w 1436783"/>
                            <a:gd name="connsiteY3" fmla="*/ 1510030 h 3020060"/>
                            <a:gd name="connsiteX4" fmla="*/ 1146334 w 1436783"/>
                            <a:gd name="connsiteY4" fmla="*/ 1510030 h 3020060"/>
                            <a:gd name="connsiteX5" fmla="*/ 959473 w 1436783"/>
                            <a:gd name="connsiteY5" fmla="*/ 576418 h 3020060"/>
                            <a:gd name="connsiteX6" fmla="*/ 1436783 w 1436783"/>
                            <a:gd name="connsiteY6" fmla="*/ 1510030 h 3020060"/>
                            <a:gd name="connsiteX7" fmla="*/ 974452 w 1436783"/>
                            <a:gd name="connsiteY7" fmla="*/ 607197 h 3020060"/>
                            <a:gd name="connsiteX8" fmla="*/ 993138 w 1436783"/>
                            <a:gd name="connsiteY8" fmla="*/ 3020060 h 3020060"/>
                            <a:gd name="connsiteX9" fmla="*/ 0 w 1436783"/>
                            <a:gd name="connsiteY9" fmla="*/ 3020060 h 3020060"/>
                            <a:gd name="connsiteX10" fmla="*/ 0 w 1436783"/>
                            <a:gd name="connsiteY10" fmla="*/ 0 h 3020060"/>
                            <a:gd name="connsiteX0" fmla="*/ 0 w 1436783"/>
                            <a:gd name="connsiteY0" fmla="*/ 0 h 3020060"/>
                            <a:gd name="connsiteX1" fmla="*/ 993138 w 1436783"/>
                            <a:gd name="connsiteY1" fmla="*/ 0 h 3020060"/>
                            <a:gd name="connsiteX2" fmla="*/ 983796 w 1436783"/>
                            <a:gd name="connsiteY2" fmla="*/ 596938 h 3020060"/>
                            <a:gd name="connsiteX3" fmla="*/ 1146334 w 1436783"/>
                            <a:gd name="connsiteY3" fmla="*/ 1510030 h 3020060"/>
                            <a:gd name="connsiteX4" fmla="*/ 996845 w 1436783"/>
                            <a:gd name="connsiteY4" fmla="*/ 658495 h 3020060"/>
                            <a:gd name="connsiteX5" fmla="*/ 959473 w 1436783"/>
                            <a:gd name="connsiteY5" fmla="*/ 576418 h 3020060"/>
                            <a:gd name="connsiteX6" fmla="*/ 1436783 w 1436783"/>
                            <a:gd name="connsiteY6" fmla="*/ 1510030 h 3020060"/>
                            <a:gd name="connsiteX7" fmla="*/ 974452 w 1436783"/>
                            <a:gd name="connsiteY7" fmla="*/ 607197 h 3020060"/>
                            <a:gd name="connsiteX8" fmla="*/ 993138 w 1436783"/>
                            <a:gd name="connsiteY8" fmla="*/ 3020060 h 3020060"/>
                            <a:gd name="connsiteX9" fmla="*/ 0 w 1436783"/>
                            <a:gd name="connsiteY9" fmla="*/ 3020060 h 3020060"/>
                            <a:gd name="connsiteX10" fmla="*/ 0 w 1436783"/>
                            <a:gd name="connsiteY10" fmla="*/ 0 h 3020060"/>
                            <a:gd name="connsiteX0" fmla="*/ 0 w 1436783"/>
                            <a:gd name="connsiteY0" fmla="*/ 0 h 3020060"/>
                            <a:gd name="connsiteX1" fmla="*/ 993138 w 1436783"/>
                            <a:gd name="connsiteY1" fmla="*/ 0 h 3020060"/>
                            <a:gd name="connsiteX2" fmla="*/ 983796 w 1436783"/>
                            <a:gd name="connsiteY2" fmla="*/ 596938 h 3020060"/>
                            <a:gd name="connsiteX3" fmla="*/ 1146334 w 1436783"/>
                            <a:gd name="connsiteY3" fmla="*/ 1510030 h 3020060"/>
                            <a:gd name="connsiteX4" fmla="*/ 996845 w 1436783"/>
                            <a:gd name="connsiteY4" fmla="*/ 658495 h 3020060"/>
                            <a:gd name="connsiteX5" fmla="*/ 959473 w 1436783"/>
                            <a:gd name="connsiteY5" fmla="*/ 576418 h 3020060"/>
                            <a:gd name="connsiteX6" fmla="*/ 1436783 w 1436783"/>
                            <a:gd name="connsiteY6" fmla="*/ 586679 h 3020060"/>
                            <a:gd name="connsiteX7" fmla="*/ 974452 w 1436783"/>
                            <a:gd name="connsiteY7" fmla="*/ 607197 h 3020060"/>
                            <a:gd name="connsiteX8" fmla="*/ 993138 w 1436783"/>
                            <a:gd name="connsiteY8" fmla="*/ 3020060 h 3020060"/>
                            <a:gd name="connsiteX9" fmla="*/ 0 w 1436783"/>
                            <a:gd name="connsiteY9" fmla="*/ 3020060 h 3020060"/>
                            <a:gd name="connsiteX10" fmla="*/ 0 w 1436783"/>
                            <a:gd name="connsiteY10" fmla="*/ 0 h 3020060"/>
                            <a:gd name="connsiteX0" fmla="*/ 0 w 1436783"/>
                            <a:gd name="connsiteY0" fmla="*/ 0 h 3020060"/>
                            <a:gd name="connsiteX1" fmla="*/ 993138 w 1436783"/>
                            <a:gd name="connsiteY1" fmla="*/ 0 h 3020060"/>
                            <a:gd name="connsiteX2" fmla="*/ 983796 w 1436783"/>
                            <a:gd name="connsiteY2" fmla="*/ 596938 h 3020060"/>
                            <a:gd name="connsiteX3" fmla="*/ 1436783 w 1436783"/>
                            <a:gd name="connsiteY3" fmla="*/ 596938 h 3020060"/>
                            <a:gd name="connsiteX4" fmla="*/ 996845 w 1436783"/>
                            <a:gd name="connsiteY4" fmla="*/ 658495 h 3020060"/>
                            <a:gd name="connsiteX5" fmla="*/ 959473 w 1436783"/>
                            <a:gd name="connsiteY5" fmla="*/ 576418 h 3020060"/>
                            <a:gd name="connsiteX6" fmla="*/ 1436783 w 1436783"/>
                            <a:gd name="connsiteY6" fmla="*/ 586679 h 3020060"/>
                            <a:gd name="connsiteX7" fmla="*/ 974452 w 1436783"/>
                            <a:gd name="connsiteY7" fmla="*/ 607197 h 3020060"/>
                            <a:gd name="connsiteX8" fmla="*/ 993138 w 1436783"/>
                            <a:gd name="connsiteY8" fmla="*/ 3020060 h 3020060"/>
                            <a:gd name="connsiteX9" fmla="*/ 0 w 1436783"/>
                            <a:gd name="connsiteY9" fmla="*/ 3020060 h 3020060"/>
                            <a:gd name="connsiteX10" fmla="*/ 0 w 1436783"/>
                            <a:gd name="connsiteY10" fmla="*/ 0 h 3020060"/>
                            <a:gd name="connsiteX0" fmla="*/ 0 w 1436783"/>
                            <a:gd name="connsiteY0" fmla="*/ 0 h 3020060"/>
                            <a:gd name="connsiteX1" fmla="*/ 993138 w 1436783"/>
                            <a:gd name="connsiteY1" fmla="*/ 0 h 3020060"/>
                            <a:gd name="connsiteX2" fmla="*/ 983796 w 1436783"/>
                            <a:gd name="connsiteY2" fmla="*/ 596938 h 3020060"/>
                            <a:gd name="connsiteX3" fmla="*/ 1436783 w 1436783"/>
                            <a:gd name="connsiteY3" fmla="*/ 596938 h 3020060"/>
                            <a:gd name="connsiteX4" fmla="*/ 996845 w 1436783"/>
                            <a:gd name="connsiteY4" fmla="*/ 658495 h 3020060"/>
                            <a:gd name="connsiteX5" fmla="*/ 959473 w 1436783"/>
                            <a:gd name="connsiteY5" fmla="*/ 576418 h 3020060"/>
                            <a:gd name="connsiteX6" fmla="*/ 974452 w 1436783"/>
                            <a:gd name="connsiteY6" fmla="*/ 607197 h 3020060"/>
                            <a:gd name="connsiteX7" fmla="*/ 993138 w 1436783"/>
                            <a:gd name="connsiteY7" fmla="*/ 3020060 h 3020060"/>
                            <a:gd name="connsiteX8" fmla="*/ 0 w 1436783"/>
                            <a:gd name="connsiteY8" fmla="*/ 3020060 h 3020060"/>
                            <a:gd name="connsiteX9" fmla="*/ 0 w 1436783"/>
                            <a:gd name="connsiteY9" fmla="*/ 0 h 3020060"/>
                            <a:gd name="connsiteX0" fmla="*/ 0 w 1436783"/>
                            <a:gd name="connsiteY0" fmla="*/ 0 h 3020060"/>
                            <a:gd name="connsiteX1" fmla="*/ 993138 w 1436783"/>
                            <a:gd name="connsiteY1" fmla="*/ 0 h 3020060"/>
                            <a:gd name="connsiteX2" fmla="*/ 983796 w 1436783"/>
                            <a:gd name="connsiteY2" fmla="*/ 596938 h 3020060"/>
                            <a:gd name="connsiteX3" fmla="*/ 1436783 w 1436783"/>
                            <a:gd name="connsiteY3" fmla="*/ 596938 h 3020060"/>
                            <a:gd name="connsiteX4" fmla="*/ 996845 w 1436783"/>
                            <a:gd name="connsiteY4" fmla="*/ 658495 h 3020060"/>
                            <a:gd name="connsiteX5" fmla="*/ 959473 w 1436783"/>
                            <a:gd name="connsiteY5" fmla="*/ 576418 h 3020060"/>
                            <a:gd name="connsiteX6" fmla="*/ 974452 w 1436783"/>
                            <a:gd name="connsiteY6" fmla="*/ 997057 h 3020060"/>
                            <a:gd name="connsiteX7" fmla="*/ 993138 w 1436783"/>
                            <a:gd name="connsiteY7" fmla="*/ 3020060 h 3020060"/>
                            <a:gd name="connsiteX8" fmla="*/ 0 w 1436783"/>
                            <a:gd name="connsiteY8" fmla="*/ 3020060 h 3020060"/>
                            <a:gd name="connsiteX9" fmla="*/ 0 w 1436783"/>
                            <a:gd name="connsiteY9" fmla="*/ 0 h 3020060"/>
                            <a:gd name="connsiteX0" fmla="*/ 0 w 1436783"/>
                            <a:gd name="connsiteY0" fmla="*/ 0 h 3020060"/>
                            <a:gd name="connsiteX1" fmla="*/ 993138 w 1436783"/>
                            <a:gd name="connsiteY1" fmla="*/ 0 h 3020060"/>
                            <a:gd name="connsiteX2" fmla="*/ 983796 w 1436783"/>
                            <a:gd name="connsiteY2" fmla="*/ 596938 h 3020060"/>
                            <a:gd name="connsiteX3" fmla="*/ 1436783 w 1436783"/>
                            <a:gd name="connsiteY3" fmla="*/ 596938 h 3020060"/>
                            <a:gd name="connsiteX4" fmla="*/ 1183705 w 1436783"/>
                            <a:gd name="connsiteY4" fmla="*/ 166040 h 3020060"/>
                            <a:gd name="connsiteX5" fmla="*/ 959473 w 1436783"/>
                            <a:gd name="connsiteY5" fmla="*/ 576418 h 3020060"/>
                            <a:gd name="connsiteX6" fmla="*/ 974452 w 1436783"/>
                            <a:gd name="connsiteY6" fmla="*/ 997057 h 3020060"/>
                            <a:gd name="connsiteX7" fmla="*/ 993138 w 1436783"/>
                            <a:gd name="connsiteY7" fmla="*/ 3020060 h 3020060"/>
                            <a:gd name="connsiteX8" fmla="*/ 0 w 1436783"/>
                            <a:gd name="connsiteY8" fmla="*/ 3020060 h 3020060"/>
                            <a:gd name="connsiteX9" fmla="*/ 0 w 1436783"/>
                            <a:gd name="connsiteY9" fmla="*/ 0 h 3020060"/>
                            <a:gd name="connsiteX0" fmla="*/ 1183705 w 1525542"/>
                            <a:gd name="connsiteY0" fmla="*/ 166040 h 3020060"/>
                            <a:gd name="connsiteX1" fmla="*/ 959473 w 1525542"/>
                            <a:gd name="connsiteY1" fmla="*/ 576418 h 3020060"/>
                            <a:gd name="connsiteX2" fmla="*/ 974452 w 1525542"/>
                            <a:gd name="connsiteY2" fmla="*/ 997057 h 3020060"/>
                            <a:gd name="connsiteX3" fmla="*/ 993138 w 1525542"/>
                            <a:gd name="connsiteY3" fmla="*/ 3020060 h 3020060"/>
                            <a:gd name="connsiteX4" fmla="*/ 0 w 1525542"/>
                            <a:gd name="connsiteY4" fmla="*/ 3020060 h 3020060"/>
                            <a:gd name="connsiteX5" fmla="*/ 0 w 1525542"/>
                            <a:gd name="connsiteY5" fmla="*/ 0 h 3020060"/>
                            <a:gd name="connsiteX6" fmla="*/ 993138 w 1525542"/>
                            <a:gd name="connsiteY6" fmla="*/ 0 h 3020060"/>
                            <a:gd name="connsiteX7" fmla="*/ 983796 w 1525542"/>
                            <a:gd name="connsiteY7" fmla="*/ 596938 h 3020060"/>
                            <a:gd name="connsiteX8" fmla="*/ 1525542 w 1525542"/>
                            <a:gd name="connsiteY8" fmla="*/ 694403 h 3020060"/>
                            <a:gd name="connsiteX0" fmla="*/ 959473 w 1525542"/>
                            <a:gd name="connsiteY0" fmla="*/ 576418 h 3020060"/>
                            <a:gd name="connsiteX1" fmla="*/ 974452 w 1525542"/>
                            <a:gd name="connsiteY1" fmla="*/ 997057 h 3020060"/>
                            <a:gd name="connsiteX2" fmla="*/ 993138 w 1525542"/>
                            <a:gd name="connsiteY2" fmla="*/ 3020060 h 3020060"/>
                            <a:gd name="connsiteX3" fmla="*/ 0 w 1525542"/>
                            <a:gd name="connsiteY3" fmla="*/ 3020060 h 3020060"/>
                            <a:gd name="connsiteX4" fmla="*/ 0 w 1525542"/>
                            <a:gd name="connsiteY4" fmla="*/ 0 h 3020060"/>
                            <a:gd name="connsiteX5" fmla="*/ 993138 w 1525542"/>
                            <a:gd name="connsiteY5" fmla="*/ 0 h 3020060"/>
                            <a:gd name="connsiteX6" fmla="*/ 983796 w 1525542"/>
                            <a:gd name="connsiteY6" fmla="*/ 596938 h 3020060"/>
                            <a:gd name="connsiteX7" fmla="*/ 1525542 w 1525542"/>
                            <a:gd name="connsiteY7" fmla="*/ 694403 h 3020060"/>
                            <a:gd name="connsiteX0" fmla="*/ 959473 w 1525542"/>
                            <a:gd name="connsiteY0" fmla="*/ 576418 h 3020060"/>
                            <a:gd name="connsiteX1" fmla="*/ 974452 w 1525542"/>
                            <a:gd name="connsiteY1" fmla="*/ 997057 h 3020060"/>
                            <a:gd name="connsiteX2" fmla="*/ 993138 w 1525542"/>
                            <a:gd name="connsiteY2" fmla="*/ 3020060 h 3020060"/>
                            <a:gd name="connsiteX3" fmla="*/ 0 w 1525542"/>
                            <a:gd name="connsiteY3" fmla="*/ 3020060 h 3020060"/>
                            <a:gd name="connsiteX4" fmla="*/ 0 w 1525542"/>
                            <a:gd name="connsiteY4" fmla="*/ 0 h 3020060"/>
                            <a:gd name="connsiteX5" fmla="*/ 993138 w 1525542"/>
                            <a:gd name="connsiteY5" fmla="*/ 0 h 3020060"/>
                            <a:gd name="connsiteX6" fmla="*/ 983796 w 1525542"/>
                            <a:gd name="connsiteY6" fmla="*/ 596938 h 3020060"/>
                            <a:gd name="connsiteX7" fmla="*/ 1525542 w 1525542"/>
                            <a:gd name="connsiteY7" fmla="*/ 171169 h 3020060"/>
                            <a:gd name="connsiteX0" fmla="*/ 959473 w 1525542"/>
                            <a:gd name="connsiteY0" fmla="*/ 576418 h 3020060"/>
                            <a:gd name="connsiteX1" fmla="*/ 974452 w 1525542"/>
                            <a:gd name="connsiteY1" fmla="*/ 997057 h 3020060"/>
                            <a:gd name="connsiteX2" fmla="*/ 993138 w 1525542"/>
                            <a:gd name="connsiteY2" fmla="*/ 3020060 h 3020060"/>
                            <a:gd name="connsiteX3" fmla="*/ 0 w 1525542"/>
                            <a:gd name="connsiteY3" fmla="*/ 3020060 h 3020060"/>
                            <a:gd name="connsiteX4" fmla="*/ 0 w 1525542"/>
                            <a:gd name="connsiteY4" fmla="*/ 0 h 3020060"/>
                            <a:gd name="connsiteX5" fmla="*/ 993138 w 1525542"/>
                            <a:gd name="connsiteY5" fmla="*/ 0 h 3020060"/>
                            <a:gd name="connsiteX6" fmla="*/ 983796 w 1525542"/>
                            <a:gd name="connsiteY6" fmla="*/ 596938 h 3020060"/>
                            <a:gd name="connsiteX7" fmla="*/ 1525542 w 1525542"/>
                            <a:gd name="connsiteY7" fmla="*/ 171169 h 3020060"/>
                            <a:gd name="connsiteX0" fmla="*/ 959473 w 1525542"/>
                            <a:gd name="connsiteY0" fmla="*/ 576418 h 3020060"/>
                            <a:gd name="connsiteX1" fmla="*/ 974452 w 1525542"/>
                            <a:gd name="connsiteY1" fmla="*/ 997057 h 3020060"/>
                            <a:gd name="connsiteX2" fmla="*/ 993138 w 1525542"/>
                            <a:gd name="connsiteY2" fmla="*/ 3020060 h 3020060"/>
                            <a:gd name="connsiteX3" fmla="*/ 0 w 1525542"/>
                            <a:gd name="connsiteY3" fmla="*/ 3020060 h 3020060"/>
                            <a:gd name="connsiteX4" fmla="*/ 0 w 1525542"/>
                            <a:gd name="connsiteY4" fmla="*/ 0 h 3020060"/>
                            <a:gd name="connsiteX5" fmla="*/ 993138 w 1525542"/>
                            <a:gd name="connsiteY5" fmla="*/ 0 h 3020060"/>
                            <a:gd name="connsiteX6" fmla="*/ 983796 w 1525542"/>
                            <a:gd name="connsiteY6" fmla="*/ 596938 h 3020060"/>
                            <a:gd name="connsiteX7" fmla="*/ 1525542 w 1525542"/>
                            <a:gd name="connsiteY7" fmla="*/ 191689 h 3020060"/>
                            <a:gd name="connsiteX0" fmla="*/ 983648 w 1525542"/>
                            <a:gd name="connsiteY0" fmla="*/ 602965 h 3020060"/>
                            <a:gd name="connsiteX1" fmla="*/ 974452 w 1525542"/>
                            <a:gd name="connsiteY1" fmla="*/ 997057 h 3020060"/>
                            <a:gd name="connsiteX2" fmla="*/ 993138 w 1525542"/>
                            <a:gd name="connsiteY2" fmla="*/ 3020060 h 3020060"/>
                            <a:gd name="connsiteX3" fmla="*/ 0 w 1525542"/>
                            <a:gd name="connsiteY3" fmla="*/ 3020060 h 3020060"/>
                            <a:gd name="connsiteX4" fmla="*/ 0 w 1525542"/>
                            <a:gd name="connsiteY4" fmla="*/ 0 h 3020060"/>
                            <a:gd name="connsiteX5" fmla="*/ 993138 w 1525542"/>
                            <a:gd name="connsiteY5" fmla="*/ 0 h 3020060"/>
                            <a:gd name="connsiteX6" fmla="*/ 983796 w 1525542"/>
                            <a:gd name="connsiteY6" fmla="*/ 596938 h 3020060"/>
                            <a:gd name="connsiteX7" fmla="*/ 1525542 w 1525542"/>
                            <a:gd name="connsiteY7" fmla="*/ 191689 h 3020060"/>
                            <a:gd name="connsiteX0" fmla="*/ 974452 w 1525542"/>
                            <a:gd name="connsiteY0" fmla="*/ 997057 h 3020060"/>
                            <a:gd name="connsiteX1" fmla="*/ 993138 w 1525542"/>
                            <a:gd name="connsiteY1" fmla="*/ 3020060 h 3020060"/>
                            <a:gd name="connsiteX2" fmla="*/ 0 w 1525542"/>
                            <a:gd name="connsiteY2" fmla="*/ 3020060 h 3020060"/>
                            <a:gd name="connsiteX3" fmla="*/ 0 w 1525542"/>
                            <a:gd name="connsiteY3" fmla="*/ 0 h 3020060"/>
                            <a:gd name="connsiteX4" fmla="*/ 993138 w 1525542"/>
                            <a:gd name="connsiteY4" fmla="*/ 0 h 3020060"/>
                            <a:gd name="connsiteX5" fmla="*/ 983796 w 1525542"/>
                            <a:gd name="connsiteY5" fmla="*/ 596938 h 3020060"/>
                            <a:gd name="connsiteX6" fmla="*/ 1525542 w 1525542"/>
                            <a:gd name="connsiteY6" fmla="*/ 191689 h 3020060"/>
                            <a:gd name="connsiteX0" fmla="*/ 974452 w 1525542"/>
                            <a:gd name="connsiteY0" fmla="*/ 997057 h 3020060"/>
                            <a:gd name="connsiteX1" fmla="*/ 963569 w 1525542"/>
                            <a:gd name="connsiteY1" fmla="*/ 1016366 h 3020060"/>
                            <a:gd name="connsiteX2" fmla="*/ 993138 w 1525542"/>
                            <a:gd name="connsiteY2" fmla="*/ 3020060 h 3020060"/>
                            <a:gd name="connsiteX3" fmla="*/ 0 w 1525542"/>
                            <a:gd name="connsiteY3" fmla="*/ 3020060 h 3020060"/>
                            <a:gd name="connsiteX4" fmla="*/ 0 w 1525542"/>
                            <a:gd name="connsiteY4" fmla="*/ 0 h 3020060"/>
                            <a:gd name="connsiteX5" fmla="*/ 993138 w 1525542"/>
                            <a:gd name="connsiteY5" fmla="*/ 0 h 3020060"/>
                            <a:gd name="connsiteX6" fmla="*/ 983796 w 1525542"/>
                            <a:gd name="connsiteY6" fmla="*/ 596938 h 3020060"/>
                            <a:gd name="connsiteX7" fmla="*/ 1525542 w 1525542"/>
                            <a:gd name="connsiteY7" fmla="*/ 191689 h 3020060"/>
                            <a:gd name="connsiteX0" fmla="*/ 981359 w 1525542"/>
                            <a:gd name="connsiteY0" fmla="*/ 614023 h 3020060"/>
                            <a:gd name="connsiteX1" fmla="*/ 963569 w 1525542"/>
                            <a:gd name="connsiteY1" fmla="*/ 1016366 h 3020060"/>
                            <a:gd name="connsiteX2" fmla="*/ 993138 w 1525542"/>
                            <a:gd name="connsiteY2" fmla="*/ 3020060 h 3020060"/>
                            <a:gd name="connsiteX3" fmla="*/ 0 w 1525542"/>
                            <a:gd name="connsiteY3" fmla="*/ 3020060 h 3020060"/>
                            <a:gd name="connsiteX4" fmla="*/ 0 w 1525542"/>
                            <a:gd name="connsiteY4" fmla="*/ 0 h 3020060"/>
                            <a:gd name="connsiteX5" fmla="*/ 993138 w 1525542"/>
                            <a:gd name="connsiteY5" fmla="*/ 0 h 3020060"/>
                            <a:gd name="connsiteX6" fmla="*/ 983796 w 1525542"/>
                            <a:gd name="connsiteY6" fmla="*/ 596938 h 3020060"/>
                            <a:gd name="connsiteX7" fmla="*/ 1525542 w 1525542"/>
                            <a:gd name="connsiteY7" fmla="*/ 191689 h 3020060"/>
                            <a:gd name="connsiteX0" fmla="*/ 981359 w 1525542"/>
                            <a:gd name="connsiteY0" fmla="*/ 614023 h 3020060"/>
                            <a:gd name="connsiteX1" fmla="*/ 984291 w 1525542"/>
                            <a:gd name="connsiteY1" fmla="*/ 1088422 h 3020060"/>
                            <a:gd name="connsiteX2" fmla="*/ 993138 w 1525542"/>
                            <a:gd name="connsiteY2" fmla="*/ 3020060 h 3020060"/>
                            <a:gd name="connsiteX3" fmla="*/ 0 w 1525542"/>
                            <a:gd name="connsiteY3" fmla="*/ 3020060 h 3020060"/>
                            <a:gd name="connsiteX4" fmla="*/ 0 w 1525542"/>
                            <a:gd name="connsiteY4" fmla="*/ 0 h 3020060"/>
                            <a:gd name="connsiteX5" fmla="*/ 993138 w 1525542"/>
                            <a:gd name="connsiteY5" fmla="*/ 0 h 3020060"/>
                            <a:gd name="connsiteX6" fmla="*/ 983796 w 1525542"/>
                            <a:gd name="connsiteY6" fmla="*/ 596938 h 3020060"/>
                            <a:gd name="connsiteX7" fmla="*/ 1525542 w 1525542"/>
                            <a:gd name="connsiteY7" fmla="*/ 191689 h 302006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525542" h="3020060">
                              <a:moveTo>
                                <a:pt x="981359" y="614023"/>
                              </a:moveTo>
                              <a:cubicBezTo>
                                <a:pt x="982336" y="772156"/>
                                <a:pt x="983314" y="930289"/>
                                <a:pt x="984291" y="1088422"/>
                              </a:cubicBezTo>
                              <a:lnTo>
                                <a:pt x="993138" y="3020060"/>
                              </a:lnTo>
                              <a:lnTo>
                                <a:pt x="0" y="3020060"/>
                              </a:lnTo>
                              <a:lnTo>
                                <a:pt x="0" y="0"/>
                              </a:lnTo>
                              <a:lnTo>
                                <a:pt x="993138" y="0"/>
                              </a:lnTo>
                              <a:lnTo>
                                <a:pt x="983796" y="596938"/>
                              </a:lnTo>
                              <a:cubicBezTo>
                                <a:pt x="919902" y="627715"/>
                                <a:pt x="1525542" y="191689"/>
                                <a:pt x="1525542" y="191689"/>
                              </a:cubicBezTo>
                            </a:path>
                          </a:pathLst>
                        </a:custGeom>
                        <a:noFill/>
                        <a:ln>
                          <a:solidFill>
                            <a:srgbClr val="9F396B"/>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4F2B77B4" w14:textId="77777777" w:rsidR="00716FDC" w:rsidRDefault="00716FDC" w:rsidP="00716FDC">
                            <w:pPr>
                              <w:pStyle w:val="FigureTitles"/>
                              <w:jc w:val="center"/>
                              <w:rPr>
                                <w:color w:val="000000" w:themeColor="text1"/>
                                <w:sz w:val="16"/>
                                <w:szCs w:val="16"/>
                                <w14:textOutline w14:w="12700" w14:cap="rnd" w14:cmpd="sng" w14:algn="ctr">
                                  <w14:noFill/>
                                  <w14:prstDash w14:val="solid"/>
                                  <w14:bevel/>
                                </w14:textOutline>
                              </w:rPr>
                            </w:pPr>
                            <w:r w:rsidRPr="003B6635">
                              <w:rPr>
                                <w:color w:val="000000" w:themeColor="text1"/>
                                <w:sz w:val="16"/>
                                <w:szCs w:val="16"/>
                                <w14:textOutline w14:w="12700" w14:cap="rnd" w14:cmpd="sng" w14:algn="ctr">
                                  <w14:noFill/>
                                  <w14:prstDash w14:val="solid"/>
                                  <w14:bevel/>
                                </w14:textOutline>
                              </w:rPr>
                              <w:t>EQUITY IN ACTION</w:t>
                            </w:r>
                          </w:p>
                          <w:p w14:paraId="519C04A3" w14:textId="77777777" w:rsidR="00716FDC" w:rsidRPr="003B6635" w:rsidRDefault="00716FDC" w:rsidP="00716FDC">
                            <w:pPr>
                              <w:pStyle w:val="FigureTitles"/>
                              <w:jc w:val="center"/>
                              <w:rPr>
                                <w:color w:val="000000" w:themeColor="text1"/>
                                <w:sz w:val="16"/>
                                <w:szCs w:val="16"/>
                                <w14:textOutline w14:w="12700" w14:cap="rnd" w14:cmpd="sng" w14:algn="ctr">
                                  <w14:noFill/>
                                  <w14:prstDash w14:val="solid"/>
                                  <w14:bevel/>
                                </w14:textOutline>
                              </w:rPr>
                            </w:pPr>
                          </w:p>
                          <w:p w14:paraId="696ACFA8" w14:textId="77777777" w:rsidR="00716FDC" w:rsidRDefault="00716FDC" w:rsidP="00716FDC">
                            <w:pPr>
                              <w:pStyle w:val="FigureTitles"/>
                              <w:rPr>
                                <w:b w:val="0"/>
                                <w:bCs w:val="0"/>
                                <w:color w:val="000000" w:themeColor="text1"/>
                                <w:sz w:val="16"/>
                                <w:szCs w:val="16"/>
                                <w14:textOutline w14:w="12700" w14:cap="rnd" w14:cmpd="sng" w14:algn="ctr">
                                  <w14:noFill/>
                                  <w14:prstDash w14:val="solid"/>
                                  <w14:bevel/>
                                </w14:textOutline>
                              </w:rPr>
                            </w:pPr>
                            <w:r>
                              <w:rPr>
                                <w:b w:val="0"/>
                                <w:bCs w:val="0"/>
                                <w:color w:val="000000" w:themeColor="text1"/>
                                <w:sz w:val="16"/>
                                <w:szCs w:val="16"/>
                                <w14:textOutline w14:w="12700" w14:cap="rnd" w14:cmpd="sng" w14:algn="ctr">
                                  <w14:noFill/>
                                  <w14:prstDash w14:val="solid"/>
                                  <w14:bevel/>
                                </w14:textOutline>
                              </w:rPr>
                              <w:t xml:space="preserve">Download </w:t>
                            </w:r>
                            <w:r w:rsidRPr="003B6635">
                              <w:rPr>
                                <w:color w:val="000000" w:themeColor="text1"/>
                                <w:sz w:val="16"/>
                                <w:szCs w:val="16"/>
                                <w14:textOutline w14:w="12700" w14:cap="rnd" w14:cmpd="sng" w14:algn="ctr">
                                  <w14:noFill/>
                                  <w14:prstDash w14:val="solid"/>
                                  <w14:bevel/>
                                </w14:textOutline>
                              </w:rPr>
                              <w:t>Brief #5</w:t>
                            </w:r>
                            <w:r w:rsidRPr="003B6635">
                              <w:rPr>
                                <w:b w:val="0"/>
                                <w:bCs w:val="0"/>
                                <w:color w:val="000000" w:themeColor="text1"/>
                                <w:sz w:val="16"/>
                                <w:szCs w:val="16"/>
                                <w14:textOutline w14:w="12700" w14:cap="rnd" w14:cmpd="sng" w14:algn="ctr">
                                  <w14:noFill/>
                                  <w14:prstDash w14:val="solid"/>
                                  <w14:bevel/>
                                </w14:textOutline>
                              </w:rPr>
                              <w:t xml:space="preserve">: Foundations of the ICTP Implementation Support Practice Model, </w:t>
                            </w:r>
                          </w:p>
                          <w:p w14:paraId="41AD5632" w14:textId="77777777" w:rsidR="00716FDC" w:rsidRDefault="00716FDC" w:rsidP="00716FDC">
                            <w:pPr>
                              <w:pStyle w:val="FigureTitles"/>
                              <w:rPr>
                                <w:b w:val="0"/>
                                <w:bCs w:val="0"/>
                                <w:color w:val="000000" w:themeColor="text1"/>
                                <w:sz w:val="16"/>
                                <w:szCs w:val="16"/>
                                <w14:textOutline w14:w="12700" w14:cap="rnd" w14:cmpd="sng" w14:algn="ctr">
                                  <w14:noFill/>
                                  <w14:prstDash w14:val="solid"/>
                                  <w14:bevel/>
                                </w14:textOutline>
                              </w:rPr>
                            </w:pPr>
                          </w:p>
                          <w:p w14:paraId="31D080CD" w14:textId="77777777" w:rsidR="00716FDC" w:rsidRDefault="00716FDC" w:rsidP="00716FDC">
                            <w:pPr>
                              <w:pStyle w:val="FigureTitles"/>
                              <w:rPr>
                                <w:b w:val="0"/>
                                <w:bCs w:val="0"/>
                                <w:color w:val="000000" w:themeColor="text1"/>
                                <w:sz w:val="16"/>
                                <w:szCs w:val="16"/>
                                <w14:textOutline w14:w="12700" w14:cap="rnd" w14:cmpd="sng" w14:algn="ctr">
                                  <w14:noFill/>
                                  <w14:prstDash w14:val="solid"/>
                                  <w14:bevel/>
                                </w14:textOutline>
                              </w:rPr>
                            </w:pPr>
                            <w:r w:rsidRPr="003B6635">
                              <w:rPr>
                                <w:b w:val="0"/>
                                <w:bCs w:val="0"/>
                                <w:color w:val="000000" w:themeColor="text1"/>
                                <w:sz w:val="16"/>
                                <w:szCs w:val="16"/>
                                <w14:textOutline w14:w="12700" w14:cap="rnd" w14:cmpd="sng" w14:algn="ctr">
                                  <w14:noFill/>
                                  <w14:prstDash w14:val="solid"/>
                                  <w14:bevel/>
                                </w14:textOutline>
                              </w:rPr>
                              <w:t xml:space="preserve">Section </w:t>
                            </w:r>
                            <w:hyperlink r:id="rId21" w:history="1">
                              <w:r w:rsidRPr="00D1502D">
                                <w:rPr>
                                  <w:rStyle w:val="Hyperlink"/>
                                  <w:sz w:val="16"/>
                                  <w:szCs w:val="16"/>
                                  <w14:textOutline w14:w="12700" w14:cap="rnd" w14:cmpd="sng" w14:algn="ctr">
                                    <w14:noFill/>
                                    <w14:prstDash w14:val="solid"/>
                                    <w14:bevel/>
                                  </w14:textOutline>
                                </w:rPr>
                                <w:t>Principles</w:t>
                              </w:r>
                            </w:hyperlink>
                            <w:r>
                              <w:rPr>
                                <w:color w:val="000000" w:themeColor="text1"/>
                                <w:sz w:val="16"/>
                                <w:szCs w:val="16"/>
                                <w14:textOutline w14:w="12700" w14:cap="rnd" w14:cmpd="sng" w14:algn="ctr">
                                  <w14:noFill/>
                                  <w14:prstDash w14:val="solid"/>
                                  <w14:bevel/>
                                </w14:textOutline>
                              </w:rPr>
                              <w:t xml:space="preserve">  (docx) and</w:t>
                            </w:r>
                          </w:p>
                          <w:p w14:paraId="26E9FAA3" w14:textId="77777777" w:rsidR="00716FDC" w:rsidRDefault="00716FDC" w:rsidP="00716FDC">
                            <w:pPr>
                              <w:pStyle w:val="FigureTitles"/>
                              <w:rPr>
                                <w:b w:val="0"/>
                                <w:bCs w:val="0"/>
                                <w:color w:val="000000" w:themeColor="text1"/>
                                <w:sz w:val="16"/>
                                <w:szCs w:val="16"/>
                                <w14:textOutline w14:w="12700" w14:cap="rnd" w14:cmpd="sng" w14:algn="ctr">
                                  <w14:noFill/>
                                  <w14:prstDash w14:val="solid"/>
                                  <w14:bevel/>
                                </w14:textOutline>
                              </w:rPr>
                            </w:pPr>
                          </w:p>
                          <w:p w14:paraId="79410199" w14:textId="77777777" w:rsidR="00716FDC" w:rsidRDefault="00716FDC" w:rsidP="00716FDC">
                            <w:pPr>
                              <w:pStyle w:val="FigureTitles"/>
                              <w:rPr>
                                <w:b w:val="0"/>
                                <w:bCs w:val="0"/>
                                <w:color w:val="000000" w:themeColor="text1"/>
                                <w:sz w:val="16"/>
                                <w:szCs w:val="16"/>
                                <w14:textOutline w14:w="12700" w14:cap="rnd" w14:cmpd="sng" w14:algn="ctr">
                                  <w14:noFill/>
                                  <w14:prstDash w14:val="solid"/>
                                  <w14:bevel/>
                                </w14:textOutline>
                              </w:rPr>
                            </w:pPr>
                            <w:r>
                              <w:rPr>
                                <w:b w:val="0"/>
                                <w:bCs w:val="0"/>
                                <w:color w:val="000000" w:themeColor="text1"/>
                                <w:sz w:val="16"/>
                                <w:szCs w:val="16"/>
                                <w14:textOutline w14:w="12700" w14:cap="rnd" w14:cmpd="sng" w14:algn="ctr">
                                  <w14:noFill/>
                                  <w14:prstDash w14:val="solid"/>
                                  <w14:bevel/>
                                </w14:textOutline>
                              </w:rPr>
                              <w:t>Section</w:t>
                            </w:r>
                          </w:p>
                          <w:p w14:paraId="4DE7483C" w14:textId="77777777" w:rsidR="00716FDC" w:rsidRPr="003B6635" w:rsidRDefault="00000000" w:rsidP="00716FDC">
                            <w:pPr>
                              <w:pStyle w:val="FigureTitles"/>
                              <w:rPr>
                                <w:b w:val="0"/>
                                <w:bCs w:val="0"/>
                                <w:color w:val="000000" w:themeColor="text1"/>
                                <w:sz w:val="16"/>
                                <w:szCs w:val="16"/>
                                <w14:textOutline w14:w="12700" w14:cap="rnd" w14:cmpd="sng" w14:algn="ctr">
                                  <w14:noFill/>
                                  <w14:prstDash w14:val="solid"/>
                                  <w14:bevel/>
                                </w14:textOutline>
                              </w:rPr>
                            </w:pPr>
                            <w:hyperlink r:id="rId22" w:history="1">
                              <w:r w:rsidR="00716FDC" w:rsidRPr="00D1502D">
                                <w:rPr>
                                  <w:rStyle w:val="Hyperlink"/>
                                  <w:sz w:val="16"/>
                                  <w:szCs w:val="16"/>
                                  <w14:textOutline w14:w="12700" w14:cap="rnd" w14:cmpd="sng" w14:algn="ctr">
                                    <w14:noFill/>
                                    <w14:prstDash w14:val="solid"/>
                                    <w14:bevel/>
                                  </w14:textOutline>
                                </w:rPr>
                                <w:t>Equity in Implementation Practice</w:t>
                              </w:r>
                            </w:hyperlink>
                            <w:r w:rsidR="00716FDC" w:rsidRPr="003B6635">
                              <w:rPr>
                                <w:b w:val="0"/>
                                <w:bCs w:val="0"/>
                                <w:color w:val="000000" w:themeColor="text1"/>
                                <w:sz w:val="16"/>
                                <w:szCs w:val="16"/>
                                <w14:textOutline w14:w="12700" w14:cap="rnd" w14:cmpd="sng" w14:algn="ctr">
                                  <w14:noFill/>
                                  <w14:prstDash w14:val="solid"/>
                                  <w14:bevel/>
                                </w14:textOutline>
                              </w:rPr>
                              <w:t xml:space="preserve"> </w:t>
                            </w:r>
                            <w:r w:rsidR="00716FDC">
                              <w:rPr>
                                <w:b w:val="0"/>
                                <w:bCs w:val="0"/>
                                <w:color w:val="000000" w:themeColor="text1"/>
                                <w:sz w:val="16"/>
                                <w:szCs w:val="16"/>
                                <w14:textOutline w14:w="12700" w14:cap="rnd" w14:cmpd="sng" w14:algn="ctr">
                                  <w14:noFill/>
                                  <w14:prstDash w14:val="solid"/>
                                  <w14:bevel/>
                                </w14:textOutline>
                              </w:rPr>
                              <w:t xml:space="preserve">(docx) </w:t>
                            </w:r>
                            <w:r w:rsidR="00716FDC" w:rsidRPr="003B6635">
                              <w:rPr>
                                <w:b w:val="0"/>
                                <w:bCs w:val="0"/>
                                <w:color w:val="000000" w:themeColor="text1"/>
                                <w:sz w:val="16"/>
                                <w:szCs w:val="16"/>
                                <w14:textOutline w14:w="12700" w14:cap="rnd" w14:cmpd="sng" w14:algn="ctr">
                                  <w14:noFill/>
                                  <w14:prstDash w14:val="solid"/>
                                  <w14:bevel/>
                                </w14:textOutline>
                              </w:rPr>
                              <w:t>for more information on equity in implementation.</w:t>
                            </w:r>
                          </w:p>
                          <w:p w14:paraId="3CCB172A" w14:textId="77777777" w:rsidR="00716FDC" w:rsidRPr="003B6635" w:rsidRDefault="00716FDC" w:rsidP="00716FDC">
                            <w:pPr>
                              <w:pStyle w:val="FigureTitles"/>
                              <w:rPr>
                                <w:b w:val="0"/>
                                <w:bCs w:val="0"/>
                                <w:color w:val="000000" w:themeColor="text1"/>
                                <w:sz w:val="16"/>
                                <w:szCs w:val="16"/>
                                <w14:textOutline w14:w="12700" w14:cap="rnd" w14:cmpd="sng" w14:algn="ctr">
                                  <w14:noFill/>
                                  <w14:prstDash w14:val="solid"/>
                                  <w14:bevel/>
                                </w14:textOutline>
                              </w:rPr>
                            </w:pPr>
                          </w:p>
                        </w:txbxContent>
                      </wps:txbx>
                      <wps:bodyPr rot="0" spcFirstLastPara="0" vertOverflow="overflow" horzOverflow="overflow" vert="horz" wrap="square" lIns="18288" tIns="91440" rIns="5486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ED7C86" id="_x0000_s1032" style="position:absolute;left:0;text-align:left;margin-left:-24.05pt;margin-top:0;width:123.75pt;height:223.1pt;z-index:251727872;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coordsize="1525542,3020060"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" o:allowoverlap="f" adj="-11796480,,5400" path="m981359,614023v977,158133,1955,316266,2932,474399l993138,3020060,,3020060,,,993138,r-9342,596938c919902,627715,1525542,191689,1525542,191689e" filled="f" strokecolor="#9f396b" strokeweight="1pt">
                <v:stroke joinstyle="miter"/>
                <v:formulas/>
                <v:path arrowok="t" o:connecttype="custom" o:connectlocs="1011004,576066;1014024,1021139;1023138,2833370;0,2833370;0,0;1023138,0;1013514,560037;1571625,179839" o:connectangles="0,0,0,0,0,0,0,0" textboxrect="0,0,1525542,3020060"/>
                <v:textbox inset="1.44pt,7.2pt,43.2pt,0">
                  <w:txbxContent>
                    <w:p w14:paraId="4F2B77B4" w14:textId="77777777" w:rsidR="00716FDC" w:rsidRDefault="00716FDC" w:rsidP="00716FDC">
                      <w:pPr>
                        <w:pStyle w:val="FigureTitles"/>
                        <w:jc w:val="center"/>
                        <w:rPr>
                          <w:color w:val="000000" w:themeColor="text1"/>
                          <w:sz w:val="16"/>
                          <w:szCs w:val="16"/>
                          <w14:textOutline w14:w="12700" w14:cap="rnd" w14:cmpd="sng" w14:algn="ctr">
                            <w14:noFill/>
                            <w14:prstDash w14:val="solid"/>
                            <w14:bevel/>
                          </w14:textOutline>
                        </w:rPr>
                      </w:pPr>
                      <w:r w:rsidRPr="003B6635">
                        <w:rPr>
                          <w:color w:val="000000" w:themeColor="text1"/>
                          <w:sz w:val="16"/>
                          <w:szCs w:val="16"/>
                          <w14:textOutline w14:w="12700" w14:cap="rnd" w14:cmpd="sng" w14:algn="ctr">
                            <w14:noFill/>
                            <w14:prstDash w14:val="solid"/>
                            <w14:bevel/>
                          </w14:textOutline>
                        </w:rPr>
                        <w:t>EQUITY IN ACTION</w:t>
                      </w:r>
                    </w:p>
                    <w:p w14:paraId="519C04A3" w14:textId="77777777" w:rsidR="00716FDC" w:rsidRPr="003B6635" w:rsidRDefault="00716FDC" w:rsidP="00716FDC">
                      <w:pPr>
                        <w:pStyle w:val="FigureTitles"/>
                        <w:jc w:val="center"/>
                        <w:rPr>
                          <w:color w:val="000000" w:themeColor="text1"/>
                          <w:sz w:val="16"/>
                          <w:szCs w:val="16"/>
                          <w14:textOutline w14:w="12700" w14:cap="rnd" w14:cmpd="sng" w14:algn="ctr">
                            <w14:noFill/>
                            <w14:prstDash w14:val="solid"/>
                            <w14:bevel/>
                          </w14:textOutline>
                        </w:rPr>
                      </w:pPr>
                    </w:p>
                    <w:p w14:paraId="696ACFA8" w14:textId="77777777" w:rsidR="00716FDC" w:rsidRDefault="00716FDC" w:rsidP="00716FDC">
                      <w:pPr>
                        <w:pStyle w:val="FigureTitles"/>
                        <w:rPr>
                          <w:b w:val="0"/>
                          <w:bCs w:val="0"/>
                          <w:color w:val="000000" w:themeColor="text1"/>
                          <w:sz w:val="16"/>
                          <w:szCs w:val="16"/>
                          <w14:textOutline w14:w="12700" w14:cap="rnd" w14:cmpd="sng" w14:algn="ctr">
                            <w14:noFill/>
                            <w14:prstDash w14:val="solid"/>
                            <w14:bevel/>
                          </w14:textOutline>
                        </w:rPr>
                      </w:pPr>
                      <w:r>
                        <w:rPr>
                          <w:b w:val="0"/>
                          <w:bCs w:val="0"/>
                          <w:color w:val="000000" w:themeColor="text1"/>
                          <w:sz w:val="16"/>
                          <w:szCs w:val="16"/>
                          <w14:textOutline w14:w="12700" w14:cap="rnd" w14:cmpd="sng" w14:algn="ctr">
                            <w14:noFill/>
                            <w14:prstDash w14:val="solid"/>
                            <w14:bevel/>
                          </w14:textOutline>
                        </w:rPr>
                        <w:t xml:space="preserve">Download </w:t>
                      </w:r>
                      <w:r w:rsidRPr="003B6635">
                        <w:rPr>
                          <w:color w:val="000000" w:themeColor="text1"/>
                          <w:sz w:val="16"/>
                          <w:szCs w:val="16"/>
                          <w14:textOutline w14:w="12700" w14:cap="rnd" w14:cmpd="sng" w14:algn="ctr">
                            <w14:noFill/>
                            <w14:prstDash w14:val="solid"/>
                            <w14:bevel/>
                          </w14:textOutline>
                        </w:rPr>
                        <w:t>Brief #5</w:t>
                      </w:r>
                      <w:r w:rsidRPr="003B6635">
                        <w:rPr>
                          <w:b w:val="0"/>
                          <w:bCs w:val="0"/>
                          <w:color w:val="000000" w:themeColor="text1"/>
                          <w:sz w:val="16"/>
                          <w:szCs w:val="16"/>
                          <w14:textOutline w14:w="12700" w14:cap="rnd" w14:cmpd="sng" w14:algn="ctr">
                            <w14:noFill/>
                            <w14:prstDash w14:val="solid"/>
                            <w14:bevel/>
                          </w14:textOutline>
                        </w:rPr>
                        <w:t xml:space="preserve">: Foundations of the ICTP Implementation Support Practice Model, </w:t>
                      </w:r>
                    </w:p>
                    <w:p w14:paraId="41AD5632" w14:textId="77777777" w:rsidR="00716FDC" w:rsidRDefault="00716FDC" w:rsidP="00716FDC">
                      <w:pPr>
                        <w:pStyle w:val="FigureTitles"/>
                        <w:rPr>
                          <w:b w:val="0"/>
                          <w:bCs w:val="0"/>
                          <w:color w:val="000000" w:themeColor="text1"/>
                          <w:sz w:val="16"/>
                          <w:szCs w:val="16"/>
                          <w14:textOutline w14:w="12700" w14:cap="rnd" w14:cmpd="sng" w14:algn="ctr">
                            <w14:noFill/>
                            <w14:prstDash w14:val="solid"/>
                            <w14:bevel/>
                          </w14:textOutline>
                        </w:rPr>
                      </w:pPr>
                    </w:p>
                    <w:p w14:paraId="31D080CD" w14:textId="77777777" w:rsidR="00716FDC" w:rsidRDefault="00716FDC" w:rsidP="00716FDC">
                      <w:pPr>
                        <w:pStyle w:val="FigureTitles"/>
                        <w:rPr>
                          <w:b w:val="0"/>
                          <w:bCs w:val="0"/>
                          <w:color w:val="000000" w:themeColor="text1"/>
                          <w:sz w:val="16"/>
                          <w:szCs w:val="16"/>
                          <w14:textOutline w14:w="12700" w14:cap="rnd" w14:cmpd="sng" w14:algn="ctr">
                            <w14:noFill/>
                            <w14:prstDash w14:val="solid"/>
                            <w14:bevel/>
                          </w14:textOutline>
                        </w:rPr>
                      </w:pPr>
                      <w:r w:rsidRPr="003B6635">
                        <w:rPr>
                          <w:b w:val="0"/>
                          <w:bCs w:val="0"/>
                          <w:color w:val="000000" w:themeColor="text1"/>
                          <w:sz w:val="16"/>
                          <w:szCs w:val="16"/>
                          <w14:textOutline w14:w="12700" w14:cap="rnd" w14:cmpd="sng" w14:algn="ctr">
                            <w14:noFill/>
                            <w14:prstDash w14:val="solid"/>
                            <w14:bevel/>
                          </w14:textOutline>
                        </w:rPr>
                        <w:t xml:space="preserve">Section </w:t>
                      </w:r>
                      <w:hyperlink r:id="rId23" w:history="1">
                        <w:r w:rsidRPr="00D1502D">
                          <w:rPr>
                            <w:rStyle w:val="Hyperlink"/>
                            <w:sz w:val="16"/>
                            <w:szCs w:val="16"/>
                            <w14:textOutline w14:w="12700" w14:cap="rnd" w14:cmpd="sng" w14:algn="ctr">
                              <w14:noFill/>
                              <w14:prstDash w14:val="solid"/>
                              <w14:bevel/>
                            </w14:textOutline>
                          </w:rPr>
                          <w:t>Principles</w:t>
                        </w:r>
                      </w:hyperlink>
                      <w:r>
                        <w:rPr>
                          <w:color w:val="000000" w:themeColor="text1"/>
                          <w:sz w:val="16"/>
                          <w:szCs w:val="16"/>
                          <w14:textOutline w14:w="12700" w14:cap="rnd" w14:cmpd="sng" w14:algn="ctr">
                            <w14:noFill/>
                            <w14:prstDash w14:val="solid"/>
                            <w14:bevel/>
                          </w14:textOutline>
                        </w:rPr>
                        <w:t xml:space="preserve">  (docx) and</w:t>
                      </w:r>
                    </w:p>
                    <w:p w14:paraId="26E9FAA3" w14:textId="77777777" w:rsidR="00716FDC" w:rsidRDefault="00716FDC" w:rsidP="00716FDC">
                      <w:pPr>
                        <w:pStyle w:val="FigureTitles"/>
                        <w:rPr>
                          <w:b w:val="0"/>
                          <w:bCs w:val="0"/>
                          <w:color w:val="000000" w:themeColor="text1"/>
                          <w:sz w:val="16"/>
                          <w:szCs w:val="16"/>
                          <w14:textOutline w14:w="12700" w14:cap="rnd" w14:cmpd="sng" w14:algn="ctr">
                            <w14:noFill/>
                            <w14:prstDash w14:val="solid"/>
                            <w14:bevel/>
                          </w14:textOutline>
                        </w:rPr>
                      </w:pPr>
                    </w:p>
                    <w:p w14:paraId="79410199" w14:textId="77777777" w:rsidR="00716FDC" w:rsidRDefault="00716FDC" w:rsidP="00716FDC">
                      <w:pPr>
                        <w:pStyle w:val="FigureTitles"/>
                        <w:rPr>
                          <w:b w:val="0"/>
                          <w:bCs w:val="0"/>
                          <w:color w:val="000000" w:themeColor="text1"/>
                          <w:sz w:val="16"/>
                          <w:szCs w:val="16"/>
                          <w14:textOutline w14:w="12700" w14:cap="rnd" w14:cmpd="sng" w14:algn="ctr">
                            <w14:noFill/>
                            <w14:prstDash w14:val="solid"/>
                            <w14:bevel/>
                          </w14:textOutline>
                        </w:rPr>
                      </w:pPr>
                      <w:r>
                        <w:rPr>
                          <w:b w:val="0"/>
                          <w:bCs w:val="0"/>
                          <w:color w:val="000000" w:themeColor="text1"/>
                          <w:sz w:val="16"/>
                          <w:szCs w:val="16"/>
                          <w14:textOutline w14:w="12700" w14:cap="rnd" w14:cmpd="sng" w14:algn="ctr">
                            <w14:noFill/>
                            <w14:prstDash w14:val="solid"/>
                            <w14:bevel/>
                          </w14:textOutline>
                        </w:rPr>
                        <w:t>Section</w:t>
                      </w:r>
                    </w:p>
                    <w:p w14:paraId="4DE7483C" w14:textId="77777777" w:rsidR="00716FDC" w:rsidRPr="003B6635" w:rsidRDefault="00716FDC" w:rsidP="00716FDC">
                      <w:pPr>
                        <w:pStyle w:val="FigureTitles"/>
                        <w:rPr>
                          <w:b w:val="0"/>
                          <w:bCs w:val="0"/>
                          <w:color w:val="000000" w:themeColor="text1"/>
                          <w:sz w:val="16"/>
                          <w:szCs w:val="16"/>
                          <w14:textOutline w14:w="12700" w14:cap="rnd" w14:cmpd="sng" w14:algn="ctr">
                            <w14:noFill/>
                            <w14:prstDash w14:val="solid"/>
                            <w14:bevel/>
                          </w14:textOutline>
                        </w:rPr>
                      </w:pPr>
                      <w:hyperlink r:id="rId24" w:history="1">
                        <w:r w:rsidRPr="00D1502D">
                          <w:rPr>
                            <w:rStyle w:val="Hyperlink"/>
                            <w:sz w:val="16"/>
                            <w:szCs w:val="16"/>
                            <w14:textOutline w14:w="12700" w14:cap="rnd" w14:cmpd="sng" w14:algn="ctr">
                              <w14:noFill/>
                              <w14:prstDash w14:val="solid"/>
                              <w14:bevel/>
                            </w14:textOutline>
                          </w:rPr>
                          <w:t>Equity in Implementation Practice</w:t>
                        </w:r>
                      </w:hyperlink>
                      <w:r w:rsidRPr="003B6635">
                        <w:rPr>
                          <w:b w:val="0"/>
                          <w:bCs w:val="0"/>
                          <w:color w:val="000000" w:themeColor="text1"/>
                          <w:sz w:val="16"/>
                          <w:szCs w:val="16"/>
                          <w14:textOutline w14:w="12700" w14:cap="rnd" w14:cmpd="sng" w14:algn="ctr">
                            <w14:noFill/>
                            <w14:prstDash w14:val="solid"/>
                            <w14:bevel/>
                          </w14:textOutline>
                        </w:rPr>
                        <w:t xml:space="preserve"> </w:t>
                      </w:r>
                      <w:r>
                        <w:rPr>
                          <w:b w:val="0"/>
                          <w:bCs w:val="0"/>
                          <w:color w:val="000000" w:themeColor="text1"/>
                          <w:sz w:val="16"/>
                          <w:szCs w:val="16"/>
                          <w14:textOutline w14:w="12700" w14:cap="rnd" w14:cmpd="sng" w14:algn="ctr">
                            <w14:noFill/>
                            <w14:prstDash w14:val="solid"/>
                            <w14:bevel/>
                          </w14:textOutline>
                        </w:rPr>
                        <w:t xml:space="preserve">(docx) </w:t>
                      </w:r>
                      <w:r w:rsidRPr="003B6635">
                        <w:rPr>
                          <w:b w:val="0"/>
                          <w:bCs w:val="0"/>
                          <w:color w:val="000000" w:themeColor="text1"/>
                          <w:sz w:val="16"/>
                          <w:szCs w:val="16"/>
                          <w14:textOutline w14:w="12700" w14:cap="rnd" w14:cmpd="sng" w14:algn="ctr">
                            <w14:noFill/>
                            <w14:prstDash w14:val="solid"/>
                            <w14:bevel/>
                          </w14:textOutline>
                        </w:rPr>
                        <w:t>for more information on equity in implementation.</w:t>
                      </w:r>
                    </w:p>
                    <w:p w14:paraId="3CCB172A" w14:textId="77777777" w:rsidR="00716FDC" w:rsidRPr="003B6635" w:rsidRDefault="00716FDC" w:rsidP="00716FDC">
                      <w:pPr>
                        <w:pStyle w:val="FigureTitles"/>
                        <w:rPr>
                          <w:b w:val="0"/>
                          <w:bCs w:val="0"/>
                          <w:color w:val="000000" w:themeColor="text1"/>
                          <w:sz w:val="16"/>
                          <w:szCs w:val="16"/>
                          <w14:textOutline w14:w="12700" w14:cap="rnd" w14:cmpd="sng" w14:algn="ctr">
                            <w14:noFill/>
                            <w14:prstDash w14:val="solid"/>
                            <w14:bevel/>
                          </w14:textOutline>
                        </w:rPr>
                      </w:pPr>
                    </w:p>
                  </w:txbxContent>
                </v:textbox>
                <w10:wrap type="through" side="right"/>
              </v:shape>
            </w:pict>
          </mc:Fallback>
        </mc:AlternateContent>
      </w:r>
      <w:r w:rsidRPr="000A4F46">
        <w:t>community needs, readiness, and characteristics, including historical inequities and current disparities; and</w:t>
      </w:r>
    </w:p>
    <w:p w14:paraId="0F63C7DA" w14:textId="0A4E2706" w:rsidR="000A4F46" w:rsidRPr="000A4F46" w:rsidRDefault="000A4F46" w:rsidP="000A4F46">
      <w:pPr>
        <w:pStyle w:val="ListBullet"/>
      </w:pPr>
      <w:r w:rsidRPr="000A4F46">
        <w:t>optimizing regional Triple P implementation and scale-up outcomes, an expected precursor to the optimization of regional Triple P programmatic and population outcomes [4].</w:t>
      </w:r>
    </w:p>
    <w:p w14:paraId="6EF79BBB" w14:textId="3CABC120" w:rsidR="000A4F46" w:rsidRPr="008565A6" w:rsidRDefault="000A4F46" w:rsidP="00716FDC">
      <w:r w:rsidRPr="008565A6">
        <w:t xml:space="preserve">These practice objectives are complex, may be long term, and are not fully in the control or direct influence of ICTP regional support teams. Therefore, more short- and intermediate-term implementation support practice outcomes are needed to guide ICTP regional support team interactions with regional Triple P partners. </w:t>
      </w:r>
      <w:r>
        <w:t>I</w:t>
      </w:r>
      <w:r w:rsidRPr="008565A6">
        <w:t xml:space="preserve">n this section </w:t>
      </w:r>
      <w:r>
        <w:t>w</w:t>
      </w:r>
      <w:r w:rsidRPr="008565A6">
        <w:t xml:space="preserve">e detail five practice outcomes (see Figure </w:t>
      </w:r>
      <w:r>
        <w:t>6.</w:t>
      </w:r>
      <w:r w:rsidRPr="008565A6">
        <w:t xml:space="preserve">1), drawing from an earlier description by Aldridge and colleagues </w:t>
      </w:r>
      <w:r w:rsidRPr="008565A6">
        <w:fldChar w:fldCharType="begin"/>
      </w:r>
      <w:r w:rsidRPr="008565A6">
        <w:instrText xml:space="preserve"> ADDIN EN.CITE &lt;EndNote&gt;&lt;Cite&gt;&lt;Author&gt;Aldridge&lt;/Author&gt;&lt;Year&gt;2022&lt;/Year&gt;&lt;RecNum&gt;3735&lt;/RecNum&gt;&lt;DisplayText&gt;[13]&lt;/DisplayText&gt;&lt;record&gt;&lt;rec-number&gt;3735&lt;/rec-number&gt;&lt;foreign-keys&gt;&lt;key app="EN" db-id="92tw0sxaredrdoeva2ovde9md0ept0ezp55z" timestamp="0"&gt;3735&lt;/key&gt;&lt;/foreign-keys&gt;&lt;ref-type name="Journal Article"&gt;17&lt;/ref-type&gt;&lt;contributors&gt;&lt;authors&gt;&lt;author&gt;Aldridge, W. A., II&lt;/author&gt;&lt;author&gt;Roppolo, R. H.&lt;/author&gt;&lt;author&gt;Brown, J.&lt;/author&gt;&lt;author&gt;Bumbarger, B. K.&lt;/author&gt;&lt;author&gt;Boothroyd, R. I.&lt;/author&gt;&lt;/authors&gt;&lt;/contributors&gt;&lt;titles&gt;&lt;title&gt;Core Practice Components and Outcomes of External Implementation Support: A Conceptual Model and Case Examples to Guide Research and Practice [Manuscript submitted for publication]&lt;/title&gt;&lt;/titles&gt;&lt;dates&gt;&lt;year&gt;2022&lt;/year&gt;&lt;/dates&gt;&lt;urls&gt;&lt;/urls&gt;&lt;/record&gt;&lt;/Cite&gt;&lt;/EndNote&gt;</w:instrText>
      </w:r>
      <w:r w:rsidRPr="008565A6">
        <w:fldChar w:fldCharType="separate"/>
      </w:r>
      <w:r w:rsidRPr="008565A6">
        <w:rPr>
          <w:noProof/>
        </w:rPr>
        <w:t>[1]</w:t>
      </w:r>
      <w:r w:rsidRPr="008565A6">
        <w:fldChar w:fldCharType="end"/>
      </w:r>
      <w:r w:rsidRPr="008565A6">
        <w:t xml:space="preserve">: </w:t>
      </w:r>
    </w:p>
    <w:p w14:paraId="2C1E4DB9" w14:textId="24FF02EA" w:rsidR="000A4F46" w:rsidRPr="008565A6" w:rsidRDefault="000A4F46" w:rsidP="000A4F46">
      <w:pPr>
        <w:pStyle w:val="ListBullet"/>
      </w:pPr>
      <w:r w:rsidRPr="008565A6">
        <w:t xml:space="preserve">working alliance between ICTP regional support teams and support participants and their </w:t>
      </w:r>
      <w:proofErr w:type="gramStart"/>
      <w:r w:rsidRPr="008565A6">
        <w:t>partners;</w:t>
      </w:r>
      <w:proofErr w:type="gramEnd"/>
      <w:r w:rsidRPr="008565A6">
        <w:t xml:space="preserve"> </w:t>
      </w:r>
    </w:p>
    <w:p w14:paraId="2198751F" w14:textId="4664A912" w:rsidR="000A4F46" w:rsidRPr="008565A6" w:rsidRDefault="000A4F46" w:rsidP="000A4F46">
      <w:pPr>
        <w:pStyle w:val="ListBullet"/>
      </w:pPr>
      <w:r w:rsidRPr="008565A6">
        <w:t xml:space="preserve">regional implementation performance goals on which to focus </w:t>
      </w:r>
      <w:proofErr w:type="gramStart"/>
      <w:r w:rsidRPr="008565A6">
        <w:t>support;</w:t>
      </w:r>
      <w:proofErr w:type="gramEnd"/>
    </w:p>
    <w:p w14:paraId="70D1E19A" w14:textId="1597F433" w:rsidR="000A4F46" w:rsidRPr="008565A6" w:rsidRDefault="000A4F46" w:rsidP="000A4F46">
      <w:pPr>
        <w:pStyle w:val="ListBullet"/>
      </w:pPr>
      <w:r w:rsidRPr="008565A6">
        <w:t xml:space="preserve">effective implementation practice knowledge, skills, abilities, and behaviors among community leaders and implementation team members participating in </w:t>
      </w:r>
      <w:proofErr w:type="gramStart"/>
      <w:r w:rsidRPr="008565A6">
        <w:t>support;</w:t>
      </w:r>
      <w:proofErr w:type="gramEnd"/>
      <w:r w:rsidRPr="008565A6">
        <w:t xml:space="preserve"> </w:t>
      </w:r>
    </w:p>
    <w:p w14:paraId="3EC8CBC1" w14:textId="6B57AD85" w:rsidR="000A4F46" w:rsidRPr="008565A6" w:rsidRDefault="000A4F46" w:rsidP="000A4F46">
      <w:pPr>
        <w:pStyle w:val="ListBullet"/>
      </w:pPr>
      <w:r w:rsidRPr="008565A6">
        <w:t>regional Triple P capacity and performance for implementation and scale-up; and</w:t>
      </w:r>
    </w:p>
    <w:p w14:paraId="383D79DD" w14:textId="0945A57E" w:rsidR="000A4F46" w:rsidRPr="008565A6" w:rsidRDefault="000A4F46" w:rsidP="000A4F46">
      <w:pPr>
        <w:pStyle w:val="ListBullet"/>
      </w:pPr>
      <w:r w:rsidRPr="008565A6">
        <w:t>community leaders’ and teams’ ability to self-regulate effective implementation performance.</w:t>
      </w:r>
    </w:p>
    <w:p w14:paraId="2978E974" w14:textId="19872872" w:rsidR="000A4F46" w:rsidRPr="008565A6" w:rsidRDefault="000A4F46" w:rsidP="000A4F46">
      <w:pPr>
        <w:rPr>
          <w:rFonts w:ascii="Libre Baskerville" w:hAnsi="Libre Baskerville" w:cs="Merriweather"/>
          <w:i/>
          <w:iCs/>
        </w:rPr>
      </w:pPr>
    </w:p>
    <w:p w14:paraId="00A02D38" w14:textId="7EF826F6" w:rsidR="000A4F46" w:rsidRPr="008565A6" w:rsidRDefault="000A4F46" w:rsidP="00716FDC">
      <w:r w:rsidRPr="008565A6">
        <w:t xml:space="preserve">A working alliance between ICTP regional support teams and support participants sets the foundation for all practice outcomes; it is the basis through which all other practice components and outcomes are nurtured. Through collaborative, equitable, and inclusive relationship-building activities, working alliance is the foremost practice outcome to influence during any, if not all, support interactions. </w:t>
      </w:r>
      <w:r w:rsidRPr="00936D9D">
        <w:t xml:space="preserve">Implementation capacity and performance are well anchored in the </w:t>
      </w:r>
      <w:hyperlink r:id="rId25" w:history="1">
        <w:r w:rsidRPr="00716FDC">
          <w:rPr>
            <w:rStyle w:val="Hyperlink"/>
          </w:rPr>
          <w:t>ICTP integrated theory of change</w:t>
        </w:r>
      </w:hyperlink>
      <w:r w:rsidRPr="00936D9D">
        <w:t xml:space="preserve"> and set the ultimate outcomes of most external implementation support models in the field. </w:t>
      </w:r>
      <w:r w:rsidRPr="008565A6">
        <w:t>In the ICTP projects, the consideration of regional implementation capacity and performance—particularly across community leadership teams</w:t>
      </w:r>
      <w:r>
        <w:t xml:space="preserve"> (CLTs)</w:t>
      </w:r>
      <w:r w:rsidRPr="008565A6">
        <w:t xml:space="preserve">, </w:t>
      </w:r>
      <w:r>
        <w:t>CITs</w:t>
      </w:r>
      <w:r w:rsidRPr="008565A6">
        <w:t>, and community Triple P service providers—is essential. This recognizes both the horizontal (across service providers) and vertical (</w:t>
      </w:r>
      <w:r>
        <w:t>CLT</w:t>
      </w:r>
      <w:r w:rsidRPr="008565A6">
        <w:t xml:space="preserve">, </w:t>
      </w:r>
      <w:r>
        <w:t>CIT</w:t>
      </w:r>
      <w:r w:rsidRPr="008565A6">
        <w:t xml:space="preserve"> with a specific role supporting service providers implementing Triple P) scaling activities present in most regional Triple P efforts. Still, organization and system capacities may take months, if not years, to influence and require the active engagement of support participants to shape their own environments, likely in partnership with a broad array of co-creation partners and local actors. These environments are also influenced by external factors, such as funding, organizational and </w:t>
      </w:r>
      <w:r w:rsidRPr="008565A6">
        <w:lastRenderedPageBreak/>
        <w:t>system priorities, turnover, and ongoing readiness and buy-in for change. Consequently, these are likely the most complex practice outcomes to influence. They take vision and intentionality to pursue and persistence and strong working alliances to achieve.</w:t>
      </w:r>
    </w:p>
    <w:p w14:paraId="1BF368CE" w14:textId="77777777" w:rsidR="000A4F46" w:rsidRPr="008565A6" w:rsidRDefault="000A4F46" w:rsidP="000A4F46"/>
    <w:p w14:paraId="1154E78A" w14:textId="2CF9B46F" w:rsidR="000A4F46" w:rsidRDefault="000A4F46" w:rsidP="00B33C37">
      <w:r w:rsidRPr="008565A6">
        <w:t>The remaining three practice outcomes are the building blocks of effective implementation support practice: (1) jointly established regional implementation performance goals on which to focus support; (2) community Triple P leaders’ and implementation team members’ knowledge, skills, abilities, and behaviors with regard to effective implementation practice; and (3) their abilities to collectively self-regulate effective implementation performance over time and without dependence on external implementation support. These short-term practice outcomes are directly influenced by ISPs through co-design activities, adult learning, coaching, and facilitation best practices that promote and reinforce self-regulation behaviors that maintain these outcomes.</w:t>
      </w:r>
      <w:r w:rsidR="00B33C37">
        <w:t xml:space="preserve"> </w:t>
      </w:r>
      <w:r w:rsidRPr="00B33C37">
        <w:rPr>
          <w:b/>
          <w:bCs/>
        </w:rPr>
        <w:t>Figure 6.1</w:t>
      </w:r>
      <w:r w:rsidRPr="008565A6">
        <w:t xml:space="preserve"> shows how the various practice outcomes are believed to influence, and be influenced by, each other. Primary influences are represented by dark arrows and secondary influences by grey arrows. For example, although increases in leaders’ and teams’ implementation knowledge, skills, and abilities (left middle box) are believed to primarily influence their abilities to self-regulate effective implementation practices (left bottom box), this self-regulation of effective implementation will likely create reciprocal opportunities to generalize implementation skills and abilities. Likewise, although self-regulation of effective implementation will primarily improve and sustain the implementation capacity and performance of an organization or system (right middle box), the presence of such capacities and performance will increase reciprocal opportunities and demands for leaders and teams to self-regulate implementation.</w:t>
      </w:r>
    </w:p>
    <w:p w14:paraId="01E25AB2" w14:textId="77777777" w:rsidR="000A4F46" w:rsidRDefault="000A4F46" w:rsidP="000A4F46">
      <w:pPr>
        <w:pStyle w:val="Caption"/>
      </w:pPr>
      <w:r w:rsidRPr="00862AC5">
        <w:rPr>
          <w:b/>
          <w:bCs/>
        </w:rPr>
        <w:t>Figure 6.1</w:t>
      </w:r>
      <w:r w:rsidRPr="000A4F46">
        <w:t xml:space="preserve"> Conceptual Model of ICTP Implementation Support Practice Outcomes </w:t>
      </w:r>
      <w:r w:rsidRPr="000A4F46">
        <w:fldChar w:fldCharType="begin"/>
      </w:r>
      <w:r w:rsidRPr="000A4F46">
        <w:instrText xml:space="preserve"> ADDIN EN.CITE &lt;EndNote&gt;&lt;Cite&gt;&lt;Author&gt;Aldridge&lt;/Author&gt;&lt;Year&gt;2022&lt;/Year&gt;&lt;RecNum&gt;3735&lt;/RecNum&gt;&lt;DisplayText&gt;[13]&lt;/DisplayText&gt;&lt;record&gt;&lt;rec-number&gt;3735&lt;/rec-number&gt;&lt;foreign-keys&gt;&lt;key app="EN" db-id="92tw0sxaredrdoeva2ovde9md0ept0ezp55z" timestamp="0"&gt;3735&lt;/key&gt;&lt;/foreign-keys&gt;&lt;ref-type name="Journal Article"&gt;17&lt;/ref-type&gt;&lt;contributors&gt;&lt;authors&gt;&lt;author&gt;Aldridge, W. A., II&lt;/author&gt;&lt;author&gt;Roppolo, R. H.&lt;/author&gt;&lt;author&gt;Brown, J.&lt;/author&gt;&lt;author&gt;Bumbarger, B. K.&lt;/author&gt;&lt;author&gt;Boothroyd, R. I.&lt;/author&gt;&lt;/authors&gt;&lt;/contributors&gt;&lt;titles&gt;&lt;title&gt;Core Practice Components and Outcomes of External Implementation Support: A Conceptual Model and Case Examples to Guide Research and Practice [Manuscript submitted for publication]&lt;/title&gt;&lt;/titles&gt;&lt;dates&gt;&lt;year&gt;2022&lt;/year&gt;&lt;/dates&gt;&lt;urls&gt;&lt;/urls&gt;&lt;/record&gt;&lt;/Cite&gt;&lt;/EndNote&gt;</w:instrText>
      </w:r>
      <w:r w:rsidRPr="000A4F46">
        <w:fldChar w:fldCharType="separate"/>
      </w:r>
      <w:r w:rsidRPr="000A4F46">
        <w:t>[1]</w:t>
      </w:r>
      <w:r w:rsidRPr="000A4F46">
        <w:fldChar w:fldCharType="end"/>
      </w:r>
      <w:r w:rsidRPr="000A4F46">
        <w:t xml:space="preserve"> </w:t>
      </w:r>
    </w:p>
    <w:p w14:paraId="0C5DB12E" w14:textId="385FC285" w:rsidR="000A4F46" w:rsidRDefault="00B33C37" w:rsidP="00B33C37">
      <w:r>
        <w:rPr>
          <w:noProof/>
        </w:rPr>
        <w:drawing>
          <wp:inline distT="0" distB="0" distL="0" distR="0" wp14:anchorId="66276D11" wp14:editId="36DD569E">
            <wp:extent cx="3310890" cy="2062497"/>
            <wp:effectExtent l="0" t="0" r="3810" b="0"/>
            <wp:docPr id="442738546" name="Picture 1" descr="A diagram of a work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738546" name="Picture 1" descr="A diagram of a work plan&#10;&#10;Description automatically generated"/>
                    <pic:cNvPicPr/>
                  </pic:nvPicPr>
                  <pic:blipFill rotWithShape="1">
                    <a:blip r:embed="rId26" cstate="print">
                      <a:extLst>
                        <a:ext uri="{28A0092B-C50C-407E-A947-70E740481C1C}">
                          <a14:useLocalDpi xmlns:a14="http://schemas.microsoft.com/office/drawing/2010/main" val="0"/>
                        </a:ext>
                      </a:extLst>
                    </a:blip>
                    <a:srcRect r="14528"/>
                    <a:stretch/>
                  </pic:blipFill>
                  <pic:spPr bwMode="auto">
                    <a:xfrm>
                      <a:off x="0" y="0"/>
                      <a:ext cx="3335507" cy="2077832"/>
                    </a:xfrm>
                    <a:prstGeom prst="rect">
                      <a:avLst/>
                    </a:prstGeom>
                    <a:ln>
                      <a:noFill/>
                    </a:ln>
                    <a:extLst>
                      <a:ext uri="{53640926-AAD7-44D8-BBD7-CCE9431645EC}">
                        <a14:shadowObscured xmlns:a14="http://schemas.microsoft.com/office/drawing/2010/main"/>
                      </a:ext>
                    </a:extLst>
                  </pic:spPr>
                </pic:pic>
              </a:graphicData>
            </a:graphic>
          </wp:inline>
        </w:drawing>
      </w:r>
    </w:p>
    <w:p w14:paraId="0162EE08" w14:textId="6970D103" w:rsidR="000A4F46" w:rsidRPr="00DC53E1" w:rsidRDefault="000A4F46" w:rsidP="000A4F46">
      <w:pPr>
        <w:pStyle w:val="Heading2"/>
        <w:spacing w:before="240"/>
      </w:pPr>
      <w:bookmarkStart w:id="2" w:name="_Toc111053450"/>
      <w:r w:rsidRPr="00DC53E1">
        <w:lastRenderedPageBreak/>
        <w:t xml:space="preserve">Implementation Support Core Practice Components </w:t>
      </w:r>
      <w:r>
        <w:t>&amp;</w:t>
      </w:r>
      <w:r w:rsidRPr="00DC53E1">
        <w:t xml:space="preserve"> Practice Activities</w:t>
      </w:r>
      <w:bookmarkEnd w:id="2"/>
    </w:p>
    <w:p w14:paraId="4B5264D9" w14:textId="280F51C2" w:rsidR="000A4F46" w:rsidRPr="00DC53E1" w:rsidRDefault="00716FDC" w:rsidP="000A4F46">
      <w:r>
        <w:rPr>
          <w:rFonts w:eastAsia="Libre Baskerville"/>
          <w:noProof/>
        </w:rPr>
        <mc:AlternateContent>
          <mc:Choice Requires="wps">
            <w:drawing>
              <wp:anchor distT="0" distB="0" distL="114300" distR="274320" simplePos="0" relativeHeight="251705344" behindDoc="0" locked="0" layoutInCell="1" allowOverlap="0" wp14:anchorId="475F9615" wp14:editId="1CEF8793">
                <wp:simplePos x="0" y="0"/>
                <wp:positionH relativeFrom="margin">
                  <wp:posOffset>-337820</wp:posOffset>
                </wp:positionH>
                <wp:positionV relativeFrom="margin">
                  <wp:posOffset>1088834</wp:posOffset>
                </wp:positionV>
                <wp:extent cx="1608455" cy="2810976"/>
                <wp:effectExtent l="0" t="0" r="17145" b="8890"/>
                <wp:wrapNone/>
                <wp:docPr id="1107055541" name="Rectangle 3"/>
                <wp:cNvGraphicFramePr/>
                <a:graphic xmlns:a="http://schemas.openxmlformats.org/drawingml/2006/main">
                  <a:graphicData uri="http://schemas.microsoft.com/office/word/2010/wordprocessingShape">
                    <wps:wsp>
                      <wps:cNvSpPr/>
                      <wps:spPr>
                        <a:xfrm>
                          <a:off x="0" y="0"/>
                          <a:ext cx="1608455" cy="2810976"/>
                        </a:xfrm>
                        <a:prstGeom prst="rightArrowCallout">
                          <a:avLst>
                            <a:gd name="adj1" fmla="val 0"/>
                            <a:gd name="adj2" fmla="val 0"/>
                            <a:gd name="adj3" fmla="val 25000"/>
                            <a:gd name="adj4" fmla="val 64977"/>
                          </a:avLst>
                        </a:prstGeom>
                        <a:ln>
                          <a:solidFill>
                            <a:srgbClr val="00037E"/>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45361482" w14:textId="77777777" w:rsidR="00260CEA" w:rsidRPr="00245ACC" w:rsidRDefault="00260CEA" w:rsidP="00260CEA">
                            <w:pPr>
                              <w:pStyle w:val="FigureTitles"/>
                              <w:jc w:val="center"/>
                              <w:rPr>
                                <w:color w:val="0060AE"/>
                                <w:sz w:val="16"/>
                                <w:szCs w:val="16"/>
                                <w14:textOutline w14:w="12700" w14:cap="rnd" w14:cmpd="sng" w14:algn="ctr">
                                  <w14:noFill/>
                                  <w14:prstDash w14:val="solid"/>
                                  <w14:bevel/>
                                </w14:textOutline>
                              </w:rPr>
                            </w:pPr>
                            <w:r>
                              <w:rPr>
                                <w:color w:val="0060AE"/>
                                <w:sz w:val="16"/>
                                <w:szCs w:val="16"/>
                                <w14:textOutline w14:w="12700" w14:cap="rnd" w14:cmpd="sng" w14:algn="ctr">
                                  <w14:noFill/>
                                  <w14:prstDash w14:val="solid"/>
                                  <w14:bevel/>
                                </w14:textOutline>
                              </w:rPr>
                              <w:t>DIVE DEEPER</w:t>
                            </w:r>
                          </w:p>
                          <w:p w14:paraId="51D7952C" w14:textId="076B1222" w:rsidR="00BA0EC3" w:rsidRDefault="00FB7EB3" w:rsidP="00260CEA">
                            <w:pPr>
                              <w:pStyle w:val="FigureTitles"/>
                              <w:rPr>
                                <w:b w:val="0"/>
                                <w:bCs w:val="0"/>
                                <w:sz w:val="16"/>
                                <w:szCs w:val="16"/>
                                <w14:textOutline w14:w="12700" w14:cap="rnd" w14:cmpd="sng" w14:algn="ctr">
                                  <w14:noFill/>
                                  <w14:prstDash w14:val="solid"/>
                                  <w14:bevel/>
                                </w14:textOutline>
                              </w:rPr>
                            </w:pPr>
                            <w:r>
                              <w:rPr>
                                <w:b w:val="0"/>
                                <w:bCs w:val="0"/>
                                <w:sz w:val="16"/>
                                <w:szCs w:val="16"/>
                                <w14:textOutline w14:w="12700" w14:cap="rnd" w14:cmpd="sng" w14:algn="ctr">
                                  <w14:noFill/>
                                  <w14:prstDash w14:val="solid"/>
                                  <w14:bevel/>
                                </w14:textOutline>
                              </w:rPr>
                              <w:t>Download</w:t>
                            </w:r>
                            <w:r w:rsidR="00260CEA" w:rsidRPr="00856661">
                              <w:rPr>
                                <w:b w:val="0"/>
                                <w:bCs w:val="0"/>
                                <w:sz w:val="16"/>
                                <w:szCs w:val="16"/>
                                <w14:textOutline w14:w="12700" w14:cap="rnd" w14:cmpd="sng" w14:algn="ctr">
                                  <w14:noFill/>
                                  <w14:prstDash w14:val="solid"/>
                                  <w14:bevel/>
                                </w14:textOutline>
                              </w:rPr>
                              <w:t xml:space="preserve"> </w:t>
                            </w:r>
                            <w:r w:rsidR="00260CEA" w:rsidRPr="00856661">
                              <w:rPr>
                                <w:sz w:val="16"/>
                                <w:szCs w:val="16"/>
                                <w14:textOutline w14:w="12700" w14:cap="rnd" w14:cmpd="sng" w14:algn="ctr">
                                  <w14:noFill/>
                                  <w14:prstDash w14:val="solid"/>
                                  <w14:bevel/>
                                </w14:textOutline>
                              </w:rPr>
                              <w:t>Brief #</w:t>
                            </w:r>
                            <w:r w:rsidR="00BA0EC3">
                              <w:rPr>
                                <w:sz w:val="16"/>
                                <w:szCs w:val="16"/>
                                <w14:textOutline w14:w="12700" w14:cap="rnd" w14:cmpd="sng" w14:algn="ctr">
                                  <w14:noFill/>
                                  <w14:prstDash w14:val="solid"/>
                                  <w14:bevel/>
                                </w14:textOutline>
                              </w:rPr>
                              <w:t>5</w:t>
                            </w:r>
                            <w:r w:rsidR="00260CEA" w:rsidRPr="00856661">
                              <w:rPr>
                                <w:b w:val="0"/>
                                <w:bCs w:val="0"/>
                                <w:sz w:val="16"/>
                                <w:szCs w:val="16"/>
                                <w14:textOutline w14:w="12700" w14:cap="rnd" w14:cmpd="sng" w14:algn="ctr">
                                  <w14:noFill/>
                                  <w14:prstDash w14:val="solid"/>
                                  <w14:bevel/>
                                </w14:textOutline>
                              </w:rPr>
                              <w:t xml:space="preserve">: </w:t>
                            </w:r>
                            <w:r w:rsidR="00BA0EC3">
                              <w:rPr>
                                <w:b w:val="0"/>
                                <w:bCs w:val="0"/>
                                <w:sz w:val="16"/>
                                <w:szCs w:val="16"/>
                                <w14:textOutline w14:w="12700" w14:cap="rnd" w14:cmpd="sng" w14:algn="ctr">
                                  <w14:noFill/>
                                  <w14:prstDash w14:val="solid"/>
                                  <w14:bevel/>
                                </w14:textOutline>
                              </w:rPr>
                              <w:t>Foundations of the ICTP Implementation Support Practice Model, Section</w:t>
                            </w:r>
                          </w:p>
                          <w:p w14:paraId="26F4C693" w14:textId="1D8A830A" w:rsidR="00BA0EC3" w:rsidRDefault="00000000" w:rsidP="00260CEA">
                            <w:pPr>
                              <w:pStyle w:val="FigureTitles"/>
                              <w:rPr>
                                <w:b w:val="0"/>
                                <w:bCs w:val="0"/>
                                <w:sz w:val="16"/>
                                <w:szCs w:val="16"/>
                                <w14:textOutline w14:w="12700" w14:cap="rnd" w14:cmpd="sng" w14:algn="ctr">
                                  <w14:noFill/>
                                  <w14:prstDash w14:val="solid"/>
                                  <w14:bevel/>
                                </w14:textOutline>
                              </w:rPr>
                            </w:pPr>
                            <w:hyperlink r:id="rId27" w:history="1">
                              <w:r w:rsidR="00BA0EC3" w:rsidRPr="00BA0EC3">
                                <w:rPr>
                                  <w:rStyle w:val="Hyperlink"/>
                                  <w:b w:val="0"/>
                                  <w:bCs w:val="0"/>
                                  <w:sz w:val="16"/>
                                  <w:szCs w:val="16"/>
                                  <w14:textOutline w14:w="12700" w14:cap="rnd" w14:cmpd="sng" w14:algn="ctr">
                                    <w14:noFill/>
                                    <w14:prstDash w14:val="solid"/>
                                    <w14:bevel/>
                                  </w14:textOutline>
                                </w:rPr>
                                <w:t>Theoretical Underpinnings</w:t>
                              </w:r>
                            </w:hyperlink>
                            <w:r w:rsidR="00BA0EC3">
                              <w:rPr>
                                <w:b w:val="0"/>
                                <w:bCs w:val="0"/>
                                <w:sz w:val="16"/>
                                <w:szCs w:val="16"/>
                                <w14:textOutline w14:w="12700" w14:cap="rnd" w14:cmpd="sng" w14:algn="ctr">
                                  <w14:noFill/>
                                  <w14:prstDash w14:val="solid"/>
                                  <w14:bevel/>
                                </w14:textOutline>
                              </w:rPr>
                              <w:t xml:space="preserve"> </w:t>
                            </w:r>
                            <w:r w:rsidR="00FB7EB3">
                              <w:rPr>
                                <w:b w:val="0"/>
                                <w:bCs w:val="0"/>
                                <w:sz w:val="16"/>
                                <w:szCs w:val="16"/>
                                <w14:textOutline w14:w="12700" w14:cap="rnd" w14:cmpd="sng" w14:algn="ctr">
                                  <w14:noFill/>
                                  <w14:prstDash w14:val="solid"/>
                                  <w14:bevel/>
                                </w14:textOutline>
                              </w:rPr>
                              <w:t>(docx)</w:t>
                            </w:r>
                          </w:p>
                          <w:p w14:paraId="54F9C48E" w14:textId="77777777" w:rsidR="00BA0EC3" w:rsidRDefault="00BA0EC3" w:rsidP="00260CEA">
                            <w:pPr>
                              <w:pStyle w:val="FigureTitles"/>
                              <w:rPr>
                                <w:b w:val="0"/>
                                <w:bCs w:val="0"/>
                                <w:sz w:val="16"/>
                                <w:szCs w:val="16"/>
                                <w14:textOutline w14:w="12700" w14:cap="rnd" w14:cmpd="sng" w14:algn="ctr">
                                  <w14:noFill/>
                                  <w14:prstDash w14:val="solid"/>
                                  <w14:bevel/>
                                </w14:textOutline>
                              </w:rPr>
                            </w:pPr>
                          </w:p>
                          <w:p w14:paraId="602F942A" w14:textId="63CBC120" w:rsidR="00BA0EC3" w:rsidRDefault="00000000" w:rsidP="00260CEA">
                            <w:pPr>
                              <w:pStyle w:val="FigureTitles"/>
                              <w:rPr>
                                <w:b w:val="0"/>
                                <w:bCs w:val="0"/>
                                <w:sz w:val="16"/>
                                <w:szCs w:val="16"/>
                                <w14:textOutline w14:w="12700" w14:cap="rnd" w14:cmpd="sng" w14:algn="ctr">
                                  <w14:noFill/>
                                  <w14:prstDash w14:val="solid"/>
                                  <w14:bevel/>
                                </w14:textOutline>
                              </w:rPr>
                            </w:pPr>
                            <w:hyperlink r:id="rId28" w:history="1">
                              <w:r w:rsidR="00BA0EC3" w:rsidRPr="00BA0EC3">
                                <w:rPr>
                                  <w:rStyle w:val="Hyperlink"/>
                                  <w:b w:val="0"/>
                                  <w:bCs w:val="0"/>
                                  <w:sz w:val="16"/>
                                  <w:szCs w:val="16"/>
                                  <w14:textOutline w14:w="12700" w14:cap="rnd" w14:cmpd="sng" w14:algn="ctr">
                                    <w14:noFill/>
                                    <w14:prstDash w14:val="solid"/>
                                    <w14:bevel/>
                                  </w14:textOutline>
                                </w:rPr>
                                <w:t>Values</w:t>
                              </w:r>
                            </w:hyperlink>
                            <w:r w:rsidR="00FB7EB3">
                              <w:rPr>
                                <w:rStyle w:val="Hyperlink"/>
                                <w:b w:val="0"/>
                                <w:bCs w:val="0"/>
                                <w:sz w:val="16"/>
                                <w:szCs w:val="16"/>
                                <w14:textOutline w14:w="12700" w14:cap="rnd" w14:cmpd="sng" w14:algn="ctr">
                                  <w14:noFill/>
                                  <w14:prstDash w14:val="solid"/>
                                  <w14:bevel/>
                                </w14:textOutline>
                              </w:rPr>
                              <w:t xml:space="preserve"> (docx)</w:t>
                            </w:r>
                            <w:r w:rsidR="00BA0EC3">
                              <w:rPr>
                                <w:b w:val="0"/>
                                <w:bCs w:val="0"/>
                                <w:sz w:val="16"/>
                                <w:szCs w:val="16"/>
                                <w14:textOutline w14:w="12700" w14:cap="rnd" w14:cmpd="sng" w14:algn="ctr">
                                  <w14:noFill/>
                                  <w14:prstDash w14:val="solid"/>
                                  <w14:bevel/>
                                </w14:textOutline>
                              </w:rPr>
                              <w:t xml:space="preserve"> </w:t>
                            </w:r>
                          </w:p>
                          <w:p w14:paraId="11531F2F" w14:textId="77777777" w:rsidR="00BA0EC3" w:rsidRDefault="00BA0EC3" w:rsidP="00260CEA">
                            <w:pPr>
                              <w:pStyle w:val="FigureTitles"/>
                              <w:rPr>
                                <w:b w:val="0"/>
                                <w:bCs w:val="0"/>
                                <w:sz w:val="16"/>
                                <w:szCs w:val="16"/>
                                <w14:textOutline w14:w="12700" w14:cap="rnd" w14:cmpd="sng" w14:algn="ctr">
                                  <w14:noFill/>
                                  <w14:prstDash w14:val="solid"/>
                                  <w14:bevel/>
                                </w14:textOutline>
                              </w:rPr>
                            </w:pPr>
                          </w:p>
                          <w:p w14:paraId="7B03F4BC" w14:textId="4040662D" w:rsidR="00BA0EC3" w:rsidRDefault="00000000" w:rsidP="00260CEA">
                            <w:pPr>
                              <w:pStyle w:val="FigureTitles"/>
                              <w:rPr>
                                <w:b w:val="0"/>
                                <w:bCs w:val="0"/>
                                <w:sz w:val="16"/>
                                <w:szCs w:val="16"/>
                                <w14:textOutline w14:w="12700" w14:cap="rnd" w14:cmpd="sng" w14:algn="ctr">
                                  <w14:noFill/>
                                  <w14:prstDash w14:val="solid"/>
                                  <w14:bevel/>
                                </w14:textOutline>
                              </w:rPr>
                            </w:pPr>
                            <w:hyperlink r:id="rId29" w:history="1">
                              <w:r w:rsidR="00BA0EC3" w:rsidRPr="00BA0EC3">
                                <w:rPr>
                                  <w:rStyle w:val="Hyperlink"/>
                                  <w:b w:val="0"/>
                                  <w:bCs w:val="0"/>
                                  <w:sz w:val="16"/>
                                  <w:szCs w:val="16"/>
                                  <w14:textOutline w14:w="12700" w14:cap="rnd" w14:cmpd="sng" w14:algn="ctr">
                                    <w14:noFill/>
                                    <w14:prstDash w14:val="solid"/>
                                    <w14:bevel/>
                                  </w14:textOutline>
                                </w:rPr>
                                <w:t>Principles</w:t>
                              </w:r>
                            </w:hyperlink>
                            <w:r w:rsidR="00FB7EB3">
                              <w:rPr>
                                <w:rStyle w:val="Hyperlink"/>
                                <w:b w:val="0"/>
                                <w:bCs w:val="0"/>
                                <w:sz w:val="16"/>
                                <w:szCs w:val="16"/>
                                <w14:textOutline w14:w="12700" w14:cap="rnd" w14:cmpd="sng" w14:algn="ctr">
                                  <w14:noFill/>
                                  <w14:prstDash w14:val="solid"/>
                                  <w14:bevel/>
                                </w14:textOutline>
                              </w:rPr>
                              <w:t xml:space="preserve"> (docx)</w:t>
                            </w:r>
                          </w:p>
                          <w:p w14:paraId="2996B9EE" w14:textId="77777777" w:rsidR="00BA0EC3" w:rsidRDefault="00BA0EC3" w:rsidP="00260CEA">
                            <w:pPr>
                              <w:pStyle w:val="FigureTitles"/>
                              <w:rPr>
                                <w:b w:val="0"/>
                                <w:bCs w:val="0"/>
                                <w:sz w:val="16"/>
                                <w:szCs w:val="16"/>
                                <w14:textOutline w14:w="12700" w14:cap="rnd" w14:cmpd="sng" w14:algn="ctr">
                                  <w14:noFill/>
                                  <w14:prstDash w14:val="solid"/>
                                  <w14:bevel/>
                                </w14:textOutline>
                              </w:rPr>
                            </w:pPr>
                          </w:p>
                          <w:p w14:paraId="7B6C1C0E" w14:textId="23C4448F" w:rsidR="00260CEA" w:rsidRPr="00856661" w:rsidRDefault="00260CEA" w:rsidP="00260CEA">
                            <w:pPr>
                              <w:pStyle w:val="FigureTitles"/>
                              <w:rPr>
                                <w:b w:val="0"/>
                                <w:bCs w:val="0"/>
                                <w:sz w:val="16"/>
                                <w:szCs w:val="16"/>
                                <w14:textOutline w14:w="12700" w14:cap="rnd" w14:cmpd="sng" w14:algn="ctr">
                                  <w14:noFill/>
                                  <w14:prstDash w14:val="solid"/>
                                  <w14:bevel/>
                                </w14:textOutline>
                              </w:rPr>
                            </w:pPr>
                            <w:r w:rsidRPr="00856661">
                              <w:rPr>
                                <w:b w:val="0"/>
                                <w:bCs w:val="0"/>
                                <w:sz w:val="16"/>
                                <w:szCs w:val="16"/>
                                <w14:textOutline w14:w="12700" w14:cap="rnd" w14:cmpd="sng" w14:algn="ctr">
                                  <w14:noFill/>
                                  <w14:prstDash w14:val="solid"/>
                                  <w14:bevel/>
                                </w14:textOutline>
                              </w:rPr>
                              <w:t>for more informatio</w:t>
                            </w:r>
                            <w:r w:rsidR="00BA0EC3">
                              <w:rPr>
                                <w:b w:val="0"/>
                                <w:bCs w:val="0"/>
                                <w:sz w:val="16"/>
                                <w:szCs w:val="16"/>
                                <w14:textOutline w14:w="12700" w14:cap="rnd" w14:cmpd="sng" w14:algn="ctr">
                                  <w14:noFill/>
                                  <w14:prstDash w14:val="solid"/>
                                  <w14:bevel/>
                                </w14:textOutline>
                              </w:rPr>
                              <w:t>n and discussion.</w:t>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5F9615" id="_x0000_s1033" type="#_x0000_t78" style="position:absolute;left:0;text-align:left;margin-left:-26.6pt;margin-top:85.75pt;width:126.65pt;height:221.35pt;z-index:251705344;visibility:visible;mso-wrap-style:square;mso-width-percent:0;mso-height-percent:0;mso-wrap-distance-left:9pt;mso-wrap-distance-top:0;mso-wrap-distance-right:21.6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" o:allowoverlap="f" adj="14035,10800,16200,10800" fillcolor="white [3201]" strokecolor="#00037e" strokeweight="1pt">
                <v:textbox inset=",7.2pt,,0">
                  <w:txbxContent>
                    <w:p w14:paraId="45361482" w14:textId="77777777" w:rsidR="00260CEA" w:rsidRPr="00245ACC" w:rsidRDefault="00260CEA" w:rsidP="00260CEA">
                      <w:pPr>
                        <w:pStyle w:val="FigureTitles"/>
                        <w:jc w:val="center"/>
                        <w:rPr>
                          <w:color w:val="0060AE"/>
                          <w:sz w:val="16"/>
                          <w:szCs w:val="16"/>
                          <w14:textOutline w14:w="12700" w14:cap="rnd" w14:cmpd="sng" w14:algn="ctr">
                            <w14:noFill/>
                            <w14:prstDash w14:val="solid"/>
                            <w14:bevel/>
                          </w14:textOutline>
                        </w:rPr>
                      </w:pPr>
                      <w:r>
                        <w:rPr>
                          <w:color w:val="0060AE"/>
                          <w:sz w:val="16"/>
                          <w:szCs w:val="16"/>
                          <w14:textOutline w14:w="12700" w14:cap="rnd" w14:cmpd="sng" w14:algn="ctr">
                            <w14:noFill/>
                            <w14:prstDash w14:val="solid"/>
                            <w14:bevel/>
                          </w14:textOutline>
                        </w:rPr>
                        <w:t>DIVE DEEPER</w:t>
                      </w:r>
                    </w:p>
                    <w:p w14:paraId="51D7952C" w14:textId="076B1222" w:rsidR="00BA0EC3" w:rsidRDefault="00FB7EB3" w:rsidP="00260CEA">
                      <w:pPr>
                        <w:pStyle w:val="FigureTitles"/>
                        <w:rPr>
                          <w:b w:val="0"/>
                          <w:bCs w:val="0"/>
                          <w:sz w:val="16"/>
                          <w:szCs w:val="16"/>
                          <w14:textOutline w14:w="12700" w14:cap="rnd" w14:cmpd="sng" w14:algn="ctr">
                            <w14:noFill/>
                            <w14:prstDash w14:val="solid"/>
                            <w14:bevel/>
                          </w14:textOutline>
                        </w:rPr>
                      </w:pPr>
                      <w:r>
                        <w:rPr>
                          <w:b w:val="0"/>
                          <w:bCs w:val="0"/>
                          <w:sz w:val="16"/>
                          <w:szCs w:val="16"/>
                          <w14:textOutline w14:w="12700" w14:cap="rnd" w14:cmpd="sng" w14:algn="ctr">
                            <w14:noFill/>
                            <w14:prstDash w14:val="solid"/>
                            <w14:bevel/>
                          </w14:textOutline>
                        </w:rPr>
                        <w:t>Download</w:t>
                      </w:r>
                      <w:r w:rsidR="00260CEA" w:rsidRPr="00856661">
                        <w:rPr>
                          <w:b w:val="0"/>
                          <w:bCs w:val="0"/>
                          <w:sz w:val="16"/>
                          <w:szCs w:val="16"/>
                          <w14:textOutline w14:w="12700" w14:cap="rnd" w14:cmpd="sng" w14:algn="ctr">
                            <w14:noFill/>
                            <w14:prstDash w14:val="solid"/>
                            <w14:bevel/>
                          </w14:textOutline>
                        </w:rPr>
                        <w:t xml:space="preserve"> </w:t>
                      </w:r>
                      <w:r w:rsidR="00260CEA" w:rsidRPr="00856661">
                        <w:rPr>
                          <w:sz w:val="16"/>
                          <w:szCs w:val="16"/>
                          <w14:textOutline w14:w="12700" w14:cap="rnd" w14:cmpd="sng" w14:algn="ctr">
                            <w14:noFill/>
                            <w14:prstDash w14:val="solid"/>
                            <w14:bevel/>
                          </w14:textOutline>
                        </w:rPr>
                        <w:t>Brief #</w:t>
                      </w:r>
                      <w:r w:rsidR="00BA0EC3">
                        <w:rPr>
                          <w:sz w:val="16"/>
                          <w:szCs w:val="16"/>
                          <w14:textOutline w14:w="12700" w14:cap="rnd" w14:cmpd="sng" w14:algn="ctr">
                            <w14:noFill/>
                            <w14:prstDash w14:val="solid"/>
                            <w14:bevel/>
                          </w14:textOutline>
                        </w:rPr>
                        <w:t>5</w:t>
                      </w:r>
                      <w:r w:rsidR="00260CEA" w:rsidRPr="00856661">
                        <w:rPr>
                          <w:b w:val="0"/>
                          <w:bCs w:val="0"/>
                          <w:sz w:val="16"/>
                          <w:szCs w:val="16"/>
                          <w14:textOutline w14:w="12700" w14:cap="rnd" w14:cmpd="sng" w14:algn="ctr">
                            <w14:noFill/>
                            <w14:prstDash w14:val="solid"/>
                            <w14:bevel/>
                          </w14:textOutline>
                        </w:rPr>
                        <w:t xml:space="preserve">: </w:t>
                      </w:r>
                      <w:r w:rsidR="00BA0EC3">
                        <w:rPr>
                          <w:b w:val="0"/>
                          <w:bCs w:val="0"/>
                          <w:sz w:val="16"/>
                          <w:szCs w:val="16"/>
                          <w14:textOutline w14:w="12700" w14:cap="rnd" w14:cmpd="sng" w14:algn="ctr">
                            <w14:noFill/>
                            <w14:prstDash w14:val="solid"/>
                            <w14:bevel/>
                          </w14:textOutline>
                        </w:rPr>
                        <w:t>Foundations of the ICTP Implementation Support Practice Model, Section</w:t>
                      </w:r>
                    </w:p>
                    <w:p w14:paraId="26F4C693" w14:textId="1D8A830A" w:rsidR="00BA0EC3" w:rsidRDefault="00000000" w:rsidP="00260CEA">
                      <w:pPr>
                        <w:pStyle w:val="FigureTitles"/>
                        <w:rPr>
                          <w:b w:val="0"/>
                          <w:bCs w:val="0"/>
                          <w:sz w:val="16"/>
                          <w:szCs w:val="16"/>
                          <w14:textOutline w14:w="12700" w14:cap="rnd" w14:cmpd="sng" w14:algn="ctr">
                            <w14:noFill/>
                            <w14:prstDash w14:val="solid"/>
                            <w14:bevel/>
                          </w14:textOutline>
                        </w:rPr>
                      </w:pPr>
                      <w:hyperlink r:id="rId30" w:history="1">
                        <w:r w:rsidR="00BA0EC3" w:rsidRPr="00BA0EC3">
                          <w:rPr>
                            <w:rStyle w:val="Hyperlink"/>
                            <w:b w:val="0"/>
                            <w:bCs w:val="0"/>
                            <w:sz w:val="16"/>
                            <w:szCs w:val="16"/>
                            <w14:textOutline w14:w="12700" w14:cap="rnd" w14:cmpd="sng" w14:algn="ctr">
                              <w14:noFill/>
                              <w14:prstDash w14:val="solid"/>
                              <w14:bevel/>
                            </w14:textOutline>
                          </w:rPr>
                          <w:t>Theoretical Underpinnings</w:t>
                        </w:r>
                      </w:hyperlink>
                      <w:r w:rsidR="00BA0EC3">
                        <w:rPr>
                          <w:b w:val="0"/>
                          <w:bCs w:val="0"/>
                          <w:sz w:val="16"/>
                          <w:szCs w:val="16"/>
                          <w14:textOutline w14:w="12700" w14:cap="rnd" w14:cmpd="sng" w14:algn="ctr">
                            <w14:noFill/>
                            <w14:prstDash w14:val="solid"/>
                            <w14:bevel/>
                          </w14:textOutline>
                        </w:rPr>
                        <w:t xml:space="preserve"> </w:t>
                      </w:r>
                      <w:r w:rsidR="00FB7EB3">
                        <w:rPr>
                          <w:b w:val="0"/>
                          <w:bCs w:val="0"/>
                          <w:sz w:val="16"/>
                          <w:szCs w:val="16"/>
                          <w14:textOutline w14:w="12700" w14:cap="rnd" w14:cmpd="sng" w14:algn="ctr">
                            <w14:noFill/>
                            <w14:prstDash w14:val="solid"/>
                            <w14:bevel/>
                          </w14:textOutline>
                        </w:rPr>
                        <w:t>(docx)</w:t>
                      </w:r>
                    </w:p>
                    <w:p w14:paraId="54F9C48E" w14:textId="77777777" w:rsidR="00BA0EC3" w:rsidRDefault="00BA0EC3" w:rsidP="00260CEA">
                      <w:pPr>
                        <w:pStyle w:val="FigureTitles"/>
                        <w:rPr>
                          <w:b w:val="0"/>
                          <w:bCs w:val="0"/>
                          <w:sz w:val="16"/>
                          <w:szCs w:val="16"/>
                          <w14:textOutline w14:w="12700" w14:cap="rnd" w14:cmpd="sng" w14:algn="ctr">
                            <w14:noFill/>
                            <w14:prstDash w14:val="solid"/>
                            <w14:bevel/>
                          </w14:textOutline>
                        </w:rPr>
                      </w:pPr>
                    </w:p>
                    <w:p w14:paraId="602F942A" w14:textId="63CBC120" w:rsidR="00BA0EC3" w:rsidRDefault="00000000" w:rsidP="00260CEA">
                      <w:pPr>
                        <w:pStyle w:val="FigureTitles"/>
                        <w:rPr>
                          <w:b w:val="0"/>
                          <w:bCs w:val="0"/>
                          <w:sz w:val="16"/>
                          <w:szCs w:val="16"/>
                          <w14:textOutline w14:w="12700" w14:cap="rnd" w14:cmpd="sng" w14:algn="ctr">
                            <w14:noFill/>
                            <w14:prstDash w14:val="solid"/>
                            <w14:bevel/>
                          </w14:textOutline>
                        </w:rPr>
                      </w:pPr>
                      <w:hyperlink r:id="rId31" w:history="1">
                        <w:r w:rsidR="00BA0EC3" w:rsidRPr="00BA0EC3">
                          <w:rPr>
                            <w:rStyle w:val="Hyperlink"/>
                            <w:b w:val="0"/>
                            <w:bCs w:val="0"/>
                            <w:sz w:val="16"/>
                            <w:szCs w:val="16"/>
                            <w14:textOutline w14:w="12700" w14:cap="rnd" w14:cmpd="sng" w14:algn="ctr">
                              <w14:noFill/>
                              <w14:prstDash w14:val="solid"/>
                              <w14:bevel/>
                            </w14:textOutline>
                          </w:rPr>
                          <w:t>Values</w:t>
                        </w:r>
                      </w:hyperlink>
                      <w:r w:rsidR="00FB7EB3">
                        <w:rPr>
                          <w:rStyle w:val="Hyperlink"/>
                          <w:b w:val="0"/>
                          <w:bCs w:val="0"/>
                          <w:sz w:val="16"/>
                          <w:szCs w:val="16"/>
                          <w14:textOutline w14:w="12700" w14:cap="rnd" w14:cmpd="sng" w14:algn="ctr">
                            <w14:noFill/>
                            <w14:prstDash w14:val="solid"/>
                            <w14:bevel/>
                          </w14:textOutline>
                        </w:rPr>
                        <w:t xml:space="preserve"> (docx)</w:t>
                      </w:r>
                      <w:r w:rsidR="00BA0EC3">
                        <w:rPr>
                          <w:b w:val="0"/>
                          <w:bCs w:val="0"/>
                          <w:sz w:val="16"/>
                          <w:szCs w:val="16"/>
                          <w14:textOutline w14:w="12700" w14:cap="rnd" w14:cmpd="sng" w14:algn="ctr">
                            <w14:noFill/>
                            <w14:prstDash w14:val="solid"/>
                            <w14:bevel/>
                          </w14:textOutline>
                        </w:rPr>
                        <w:t xml:space="preserve"> </w:t>
                      </w:r>
                    </w:p>
                    <w:p w14:paraId="11531F2F" w14:textId="77777777" w:rsidR="00BA0EC3" w:rsidRDefault="00BA0EC3" w:rsidP="00260CEA">
                      <w:pPr>
                        <w:pStyle w:val="FigureTitles"/>
                        <w:rPr>
                          <w:b w:val="0"/>
                          <w:bCs w:val="0"/>
                          <w:sz w:val="16"/>
                          <w:szCs w:val="16"/>
                          <w14:textOutline w14:w="12700" w14:cap="rnd" w14:cmpd="sng" w14:algn="ctr">
                            <w14:noFill/>
                            <w14:prstDash w14:val="solid"/>
                            <w14:bevel/>
                          </w14:textOutline>
                        </w:rPr>
                      </w:pPr>
                    </w:p>
                    <w:p w14:paraId="7B03F4BC" w14:textId="4040662D" w:rsidR="00BA0EC3" w:rsidRDefault="00000000" w:rsidP="00260CEA">
                      <w:pPr>
                        <w:pStyle w:val="FigureTitles"/>
                        <w:rPr>
                          <w:b w:val="0"/>
                          <w:bCs w:val="0"/>
                          <w:sz w:val="16"/>
                          <w:szCs w:val="16"/>
                          <w14:textOutline w14:w="12700" w14:cap="rnd" w14:cmpd="sng" w14:algn="ctr">
                            <w14:noFill/>
                            <w14:prstDash w14:val="solid"/>
                            <w14:bevel/>
                          </w14:textOutline>
                        </w:rPr>
                      </w:pPr>
                      <w:hyperlink r:id="rId32" w:history="1">
                        <w:r w:rsidR="00BA0EC3" w:rsidRPr="00BA0EC3">
                          <w:rPr>
                            <w:rStyle w:val="Hyperlink"/>
                            <w:b w:val="0"/>
                            <w:bCs w:val="0"/>
                            <w:sz w:val="16"/>
                            <w:szCs w:val="16"/>
                            <w14:textOutline w14:w="12700" w14:cap="rnd" w14:cmpd="sng" w14:algn="ctr">
                              <w14:noFill/>
                              <w14:prstDash w14:val="solid"/>
                              <w14:bevel/>
                            </w14:textOutline>
                          </w:rPr>
                          <w:t>Principles</w:t>
                        </w:r>
                      </w:hyperlink>
                      <w:r w:rsidR="00FB7EB3">
                        <w:rPr>
                          <w:rStyle w:val="Hyperlink"/>
                          <w:b w:val="0"/>
                          <w:bCs w:val="0"/>
                          <w:sz w:val="16"/>
                          <w:szCs w:val="16"/>
                          <w14:textOutline w14:w="12700" w14:cap="rnd" w14:cmpd="sng" w14:algn="ctr">
                            <w14:noFill/>
                            <w14:prstDash w14:val="solid"/>
                            <w14:bevel/>
                          </w14:textOutline>
                        </w:rPr>
                        <w:t xml:space="preserve"> (docx)</w:t>
                      </w:r>
                    </w:p>
                    <w:p w14:paraId="2996B9EE" w14:textId="77777777" w:rsidR="00BA0EC3" w:rsidRDefault="00BA0EC3" w:rsidP="00260CEA">
                      <w:pPr>
                        <w:pStyle w:val="FigureTitles"/>
                        <w:rPr>
                          <w:b w:val="0"/>
                          <w:bCs w:val="0"/>
                          <w:sz w:val="16"/>
                          <w:szCs w:val="16"/>
                          <w14:textOutline w14:w="12700" w14:cap="rnd" w14:cmpd="sng" w14:algn="ctr">
                            <w14:noFill/>
                            <w14:prstDash w14:val="solid"/>
                            <w14:bevel/>
                          </w14:textOutline>
                        </w:rPr>
                      </w:pPr>
                    </w:p>
                    <w:p w14:paraId="7B6C1C0E" w14:textId="23C4448F" w:rsidR="00260CEA" w:rsidRPr="00856661" w:rsidRDefault="00260CEA" w:rsidP="00260CEA">
                      <w:pPr>
                        <w:pStyle w:val="FigureTitles"/>
                        <w:rPr>
                          <w:b w:val="0"/>
                          <w:bCs w:val="0"/>
                          <w:sz w:val="16"/>
                          <w:szCs w:val="16"/>
                          <w14:textOutline w14:w="12700" w14:cap="rnd" w14:cmpd="sng" w14:algn="ctr">
                            <w14:noFill/>
                            <w14:prstDash w14:val="solid"/>
                            <w14:bevel/>
                          </w14:textOutline>
                        </w:rPr>
                      </w:pPr>
                      <w:r w:rsidRPr="00856661">
                        <w:rPr>
                          <w:b w:val="0"/>
                          <w:bCs w:val="0"/>
                          <w:sz w:val="16"/>
                          <w:szCs w:val="16"/>
                          <w14:textOutline w14:w="12700" w14:cap="rnd" w14:cmpd="sng" w14:algn="ctr">
                            <w14:noFill/>
                            <w14:prstDash w14:val="solid"/>
                            <w14:bevel/>
                          </w14:textOutline>
                        </w:rPr>
                        <w:t>for more informatio</w:t>
                      </w:r>
                      <w:r w:rsidR="00BA0EC3">
                        <w:rPr>
                          <w:b w:val="0"/>
                          <w:bCs w:val="0"/>
                          <w:sz w:val="16"/>
                          <w:szCs w:val="16"/>
                          <w14:textOutline w14:w="12700" w14:cap="rnd" w14:cmpd="sng" w14:algn="ctr">
                            <w14:noFill/>
                            <w14:prstDash w14:val="solid"/>
                            <w14:bevel/>
                          </w14:textOutline>
                        </w:rPr>
                        <w:t>n and discussion.</w:t>
                      </w:r>
                    </w:p>
                  </w:txbxContent>
                </v:textbox>
                <w10:wrap anchorx="margin" anchory="margin"/>
              </v:shape>
            </w:pict>
          </mc:Fallback>
        </mc:AlternateContent>
      </w:r>
      <w:r w:rsidR="000A4F46" w:rsidRPr="00DC53E1">
        <w:t>As described in “</w:t>
      </w:r>
      <w:hyperlink r:id="rId33" w:history="1">
        <w:r w:rsidR="000A4F46" w:rsidRPr="00BA0EC3">
          <w:rPr>
            <w:rStyle w:val="Hyperlink"/>
          </w:rPr>
          <w:t>Historical Development and Current Status of the ICTP Practice Model</w:t>
        </w:r>
      </w:hyperlink>
      <w:r w:rsidR="000A4F46" w:rsidRPr="00DC53E1">
        <w:t xml:space="preserve">,” the ICTP projects are based on a detailed model and robust theory of how external implementation support creates changes and how ISPs might influence implementation support practice outcomes over time. The ICTP implementation support practice model outlines 10 CPCs; these are believed to be the essential components, or active ingredients, of implementation practice. These CPCs are grounded in </w:t>
      </w:r>
      <w:r w:rsidR="000A4F46" w:rsidRPr="00BA0EC3">
        <w:rPr>
          <w:shd w:val="clear" w:color="auto" w:fill="EEF6FA"/>
        </w:rPr>
        <w:t>social cognitive theory and bolstered by 11 practice values and eight implementation support practice principles.</w:t>
      </w:r>
      <w:r w:rsidR="000A4F46" w:rsidRPr="00DC53E1">
        <w:t xml:space="preserve"> In this section, we introduce two models that illustrate (1) the theory of change for how these CPCs work together to contribute to favorable practice outcomes and (2) the typical patterns through which these CPCs are used to co-design implementation support activities and influence changes at the regional level. We also introduce practice activities, which further operationalize the CPCs.</w:t>
      </w:r>
    </w:p>
    <w:p w14:paraId="32F3BEA9" w14:textId="69E29F09" w:rsidR="000A4F46" w:rsidRPr="00505A9E" w:rsidRDefault="000A4F46" w:rsidP="00A02F5C">
      <w:pPr>
        <w:pStyle w:val="Heading3"/>
      </w:pPr>
      <w:bookmarkStart w:id="3" w:name="_Toc111053451"/>
      <w:r w:rsidRPr="00505A9E">
        <w:t>Core Practice Components</w:t>
      </w:r>
      <w:bookmarkEnd w:id="3"/>
      <w:r w:rsidRPr="00505A9E">
        <w:t xml:space="preserve"> </w:t>
      </w:r>
    </w:p>
    <w:p w14:paraId="3A7C3A14" w14:textId="4F913C52" w:rsidR="00A01436" w:rsidRDefault="000A4F46" w:rsidP="00F60EE3">
      <w:r w:rsidRPr="00505A9E">
        <w:t xml:space="preserve">The 10 </w:t>
      </w:r>
      <w:r>
        <w:t>CPCs</w:t>
      </w:r>
      <w:r w:rsidRPr="00505A9E">
        <w:t xml:space="preserve"> are listed in Table </w:t>
      </w:r>
      <w:r>
        <w:t>6.</w:t>
      </w:r>
      <w:r w:rsidRPr="00505A9E">
        <w:t xml:space="preserve">2, along with their primary focus of change and most direct practice outcome(s). There are several key features of these CPCs to be aware of when using them in practice. Here we highlight two features that are central when considering ICTP implementation support at the regional level. (See Aldridge and colleagues [1] for a discussion of other important features.) </w:t>
      </w:r>
    </w:p>
    <w:p w14:paraId="7DC19C3F" w14:textId="2935B810" w:rsidR="000A4F46" w:rsidRDefault="00A01436" w:rsidP="00806A17">
      <w:pPr>
        <w:pStyle w:val="Caption"/>
        <w:ind w:left="90"/>
      </w:pPr>
      <w:r w:rsidRPr="00A01436">
        <w:rPr>
          <w:b/>
          <w:bCs/>
        </w:rPr>
        <w:t>Table 6.2</w:t>
      </w:r>
      <w:r w:rsidRPr="00A01436">
        <w:t xml:space="preserve"> Core Practice Components, Focus of Change, and Proximal Practice Outcomes</w:t>
      </w:r>
    </w:p>
    <w:tbl>
      <w:tblPr>
        <w:tblStyle w:val="GridTable5Dark-Accent2"/>
        <w:tblW w:w="10350" w:type="dxa"/>
        <w:tblInd w:w="-95" w:type="dxa"/>
        <w:tblBorders>
          <w:top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1"/>
        <w:gridCol w:w="2166"/>
        <w:gridCol w:w="4053"/>
      </w:tblGrid>
      <w:tr w:rsidR="007C21E5" w14:paraId="3718F89C" w14:textId="62686A43" w:rsidTr="00F60E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Borders>
              <w:bottom w:val="nil"/>
            </w:tcBorders>
            <w:shd w:val="clear" w:color="auto" w:fill="0060AE"/>
            <w:vAlign w:val="center"/>
          </w:tcPr>
          <w:p w14:paraId="7F14DAB4" w14:textId="704B998D" w:rsidR="007C21E5" w:rsidRPr="00043857" w:rsidRDefault="007C21E5" w:rsidP="007C21E5">
            <w:pPr>
              <w:pStyle w:val="TableHeaders"/>
              <w:rPr>
                <w:color w:val="FFFFFF" w:themeColor="background1"/>
              </w:rPr>
            </w:pPr>
            <w:r w:rsidRPr="007C21E5">
              <w:rPr>
                <w:color w:val="FFFFFF" w:themeColor="background1"/>
              </w:rPr>
              <w:t>Core Practice Component</w:t>
            </w:r>
          </w:p>
        </w:tc>
        <w:tc>
          <w:tcPr>
            <w:tcW w:w="1800" w:type="dxa"/>
            <w:tcBorders>
              <w:bottom w:val="nil"/>
            </w:tcBorders>
            <w:shd w:val="clear" w:color="auto" w:fill="1A1863"/>
            <w:vAlign w:val="center"/>
          </w:tcPr>
          <w:p w14:paraId="5E1718A2" w14:textId="205C566A" w:rsidR="007C21E5" w:rsidRPr="00043857" w:rsidRDefault="007C21E5" w:rsidP="007C21E5">
            <w:pPr>
              <w:pStyle w:val="TableHeaders"/>
              <w:cnfStyle w:val="100000000000" w:firstRow="1" w:lastRow="0" w:firstColumn="0" w:lastColumn="0" w:oddVBand="0" w:evenVBand="0" w:oddHBand="0" w:evenHBand="0" w:firstRowFirstColumn="0" w:firstRowLastColumn="0" w:lastRowFirstColumn="0" w:lastRowLastColumn="0"/>
              <w:rPr>
                <w:color w:val="FFFFFF" w:themeColor="background1"/>
              </w:rPr>
            </w:pPr>
            <w:r w:rsidRPr="007C21E5">
              <w:rPr>
                <w:color w:val="FFFFFF" w:themeColor="background1"/>
              </w:rPr>
              <w:t>Primary Focus of Change</w:t>
            </w:r>
          </w:p>
        </w:tc>
        <w:tc>
          <w:tcPr>
            <w:tcW w:w="4230" w:type="dxa"/>
            <w:tcBorders>
              <w:bottom w:val="nil"/>
            </w:tcBorders>
            <w:shd w:val="clear" w:color="auto" w:fill="20BEC7"/>
            <w:vAlign w:val="center"/>
          </w:tcPr>
          <w:p w14:paraId="5AC17CE1" w14:textId="70993D40" w:rsidR="007C21E5" w:rsidRPr="00043857" w:rsidRDefault="007C21E5" w:rsidP="007C21E5">
            <w:pPr>
              <w:pStyle w:val="TableHeaders"/>
              <w:cnfStyle w:val="100000000000" w:firstRow="1" w:lastRow="0" w:firstColumn="0" w:lastColumn="0" w:oddVBand="0" w:evenVBand="0" w:oddHBand="0" w:evenHBand="0" w:firstRowFirstColumn="0" w:firstRowLastColumn="0" w:lastRowFirstColumn="0" w:lastRowLastColumn="0"/>
            </w:pPr>
            <w:r w:rsidRPr="007C21E5">
              <w:rPr>
                <w:color w:val="auto"/>
              </w:rPr>
              <w:t>Proximal Implementation Support Practice Outcomes</w:t>
            </w:r>
          </w:p>
        </w:tc>
      </w:tr>
      <w:tr w:rsidR="00043857" w14:paraId="51F7E303" w14:textId="4BE0BD32" w:rsidTr="00F60E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Borders>
              <w:bottom w:val="single" w:sz="4" w:space="0" w:color="1A1863"/>
              <w:right w:val="nil"/>
            </w:tcBorders>
            <w:shd w:val="clear" w:color="auto" w:fill="auto"/>
          </w:tcPr>
          <w:p w14:paraId="540658E1" w14:textId="78BA2D22" w:rsidR="00043857" w:rsidRPr="00366B4C" w:rsidRDefault="00043857" w:rsidP="00043857">
            <w:pPr>
              <w:pStyle w:val="TableBody"/>
              <w:rPr>
                <w:b w:val="0"/>
                <w:bCs w:val="0"/>
              </w:rPr>
            </w:pPr>
            <w:r w:rsidRPr="002F3C35">
              <w:rPr>
                <w:b w:val="0"/>
                <w:bCs w:val="0"/>
              </w:rPr>
              <w:t xml:space="preserve">Build </w:t>
            </w:r>
            <w:r w:rsidRPr="00B33C37">
              <w:rPr>
                <w:b w:val="0"/>
                <w:bCs w:val="0"/>
                <w:shd w:val="clear" w:color="auto" w:fill="EEF6FA"/>
              </w:rPr>
              <w:t>collaborative relationships</w:t>
            </w:r>
          </w:p>
        </w:tc>
        <w:tc>
          <w:tcPr>
            <w:tcW w:w="1800" w:type="dxa"/>
            <w:tcBorders>
              <w:left w:val="nil"/>
              <w:bottom w:val="single" w:sz="4" w:space="0" w:color="1A1863"/>
              <w:right w:val="nil"/>
            </w:tcBorders>
            <w:shd w:val="clear" w:color="auto" w:fill="FFFFFF" w:themeFill="background1"/>
          </w:tcPr>
          <w:p w14:paraId="2912D165" w14:textId="1418D6A5" w:rsidR="00043857" w:rsidRPr="00043857" w:rsidRDefault="00043857" w:rsidP="00043857">
            <w:pPr>
              <w:pStyle w:val="TableBody"/>
              <w:cnfStyle w:val="000000100000" w:firstRow="0" w:lastRow="0" w:firstColumn="0" w:lastColumn="0" w:oddVBand="0" w:evenVBand="0" w:oddHBand="1" w:evenHBand="0" w:firstRowFirstColumn="0" w:firstRowLastColumn="0" w:lastRowFirstColumn="0" w:lastRowLastColumn="0"/>
            </w:pPr>
            <w:r w:rsidRPr="00043857">
              <w:t>Individuals, Teams</w:t>
            </w:r>
          </w:p>
        </w:tc>
        <w:tc>
          <w:tcPr>
            <w:tcW w:w="4230" w:type="dxa"/>
            <w:tcBorders>
              <w:left w:val="nil"/>
              <w:bottom w:val="single" w:sz="4" w:space="0" w:color="1A1863"/>
              <w:right w:val="nil"/>
            </w:tcBorders>
            <w:shd w:val="clear" w:color="auto" w:fill="FFFFFF" w:themeFill="background1"/>
          </w:tcPr>
          <w:p w14:paraId="07C711DE" w14:textId="08463C29" w:rsidR="00043857" w:rsidRPr="00366B4C" w:rsidRDefault="00043857" w:rsidP="00043857">
            <w:pPr>
              <w:pStyle w:val="TableBody"/>
              <w:cnfStyle w:val="000000100000" w:firstRow="0" w:lastRow="0" w:firstColumn="0" w:lastColumn="0" w:oddVBand="0" w:evenVBand="0" w:oddHBand="1" w:evenHBand="0" w:firstRowFirstColumn="0" w:firstRowLastColumn="0" w:lastRowFirstColumn="0" w:lastRowLastColumn="0"/>
            </w:pPr>
            <w:r w:rsidRPr="002F3C35">
              <w:t>Working alliance</w:t>
            </w:r>
          </w:p>
        </w:tc>
      </w:tr>
      <w:tr w:rsidR="00043857" w14:paraId="770E4B0C" w14:textId="7B0517EF" w:rsidTr="00F60EE3">
        <w:tc>
          <w:tcPr>
            <w:cnfStyle w:val="001000000000" w:firstRow="0" w:lastRow="0" w:firstColumn="1" w:lastColumn="0" w:oddVBand="0" w:evenVBand="0" w:oddHBand="0" w:evenHBand="0" w:firstRowFirstColumn="0" w:firstRowLastColumn="0" w:lastRowFirstColumn="0" w:lastRowLastColumn="0"/>
            <w:tcW w:w="4320" w:type="dxa"/>
            <w:tcBorders>
              <w:top w:val="single" w:sz="4" w:space="0" w:color="1A1863"/>
              <w:bottom w:val="single" w:sz="4" w:space="0" w:color="1A1863"/>
              <w:right w:val="nil"/>
            </w:tcBorders>
            <w:shd w:val="clear" w:color="auto" w:fill="EEF6FA"/>
          </w:tcPr>
          <w:p w14:paraId="2DCCC355" w14:textId="19627CF2" w:rsidR="00043857" w:rsidRPr="00366B4C" w:rsidRDefault="00043857" w:rsidP="00043857">
            <w:pPr>
              <w:pStyle w:val="TableBody"/>
              <w:rPr>
                <w:b w:val="0"/>
                <w:bCs w:val="0"/>
              </w:rPr>
            </w:pPr>
            <w:r w:rsidRPr="002F3C35">
              <w:rPr>
                <w:b w:val="0"/>
                <w:bCs w:val="0"/>
              </w:rPr>
              <w:t>Reinforce leaders’ and teams’ self-regulation of effective implementation processes</w:t>
            </w:r>
          </w:p>
        </w:tc>
        <w:tc>
          <w:tcPr>
            <w:tcW w:w="1800" w:type="dxa"/>
            <w:tcBorders>
              <w:top w:val="single" w:sz="4" w:space="0" w:color="1A1863"/>
              <w:left w:val="nil"/>
              <w:bottom w:val="single" w:sz="4" w:space="0" w:color="1A1863"/>
              <w:right w:val="nil"/>
            </w:tcBorders>
            <w:shd w:val="clear" w:color="auto" w:fill="EEF6FA"/>
          </w:tcPr>
          <w:p w14:paraId="3F067DA0" w14:textId="17EF2773" w:rsidR="00043857" w:rsidRPr="00043857" w:rsidRDefault="00043857" w:rsidP="00043857">
            <w:pPr>
              <w:pStyle w:val="TableBody"/>
              <w:cnfStyle w:val="000000000000" w:firstRow="0" w:lastRow="0" w:firstColumn="0" w:lastColumn="0" w:oddVBand="0" w:evenVBand="0" w:oddHBand="0" w:evenHBand="0" w:firstRowFirstColumn="0" w:firstRowLastColumn="0" w:lastRowFirstColumn="0" w:lastRowLastColumn="0"/>
            </w:pPr>
            <w:r w:rsidRPr="00043857">
              <w:t>Individuals, Teams</w:t>
            </w:r>
          </w:p>
        </w:tc>
        <w:tc>
          <w:tcPr>
            <w:tcW w:w="4230" w:type="dxa"/>
            <w:tcBorders>
              <w:top w:val="single" w:sz="4" w:space="0" w:color="1A1863"/>
              <w:left w:val="nil"/>
              <w:bottom w:val="single" w:sz="4" w:space="0" w:color="1A1863"/>
              <w:right w:val="nil"/>
            </w:tcBorders>
            <w:shd w:val="clear" w:color="auto" w:fill="EEF6FA"/>
          </w:tcPr>
          <w:p w14:paraId="0D742510" w14:textId="097E9623" w:rsidR="00043857" w:rsidRPr="00366B4C" w:rsidRDefault="00043857" w:rsidP="00043857">
            <w:pPr>
              <w:pStyle w:val="TableBody"/>
              <w:cnfStyle w:val="000000000000" w:firstRow="0" w:lastRow="0" w:firstColumn="0" w:lastColumn="0" w:oddVBand="0" w:evenVBand="0" w:oddHBand="0" w:evenHBand="0" w:firstRowFirstColumn="0" w:firstRowLastColumn="0" w:lastRowFirstColumn="0" w:lastRowLastColumn="0"/>
            </w:pPr>
            <w:r w:rsidRPr="002F3C35">
              <w:t>Self-regulation of effective implementation processes</w:t>
            </w:r>
          </w:p>
        </w:tc>
      </w:tr>
      <w:tr w:rsidR="00043857" w14:paraId="4A9155F9" w14:textId="3BBE863E" w:rsidTr="00F60E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Borders>
              <w:top w:val="single" w:sz="4" w:space="0" w:color="1A1863"/>
              <w:bottom w:val="single" w:sz="4" w:space="0" w:color="1A1863"/>
              <w:right w:val="nil"/>
            </w:tcBorders>
            <w:shd w:val="clear" w:color="auto" w:fill="FFFFFF" w:themeFill="background1"/>
          </w:tcPr>
          <w:p w14:paraId="7A620916" w14:textId="726012AC" w:rsidR="00043857" w:rsidRPr="00366B4C" w:rsidRDefault="00043857" w:rsidP="00043857">
            <w:pPr>
              <w:pStyle w:val="TableBody"/>
              <w:rPr>
                <w:b w:val="0"/>
                <w:bCs w:val="0"/>
              </w:rPr>
            </w:pPr>
            <w:r w:rsidRPr="002F3C35">
              <w:rPr>
                <w:b w:val="0"/>
                <w:bCs w:val="0"/>
              </w:rPr>
              <w:t>Assess implementation capacity, implementation performance, and progress toward intended outcomes</w:t>
            </w:r>
          </w:p>
        </w:tc>
        <w:tc>
          <w:tcPr>
            <w:tcW w:w="1800" w:type="dxa"/>
            <w:tcBorders>
              <w:top w:val="single" w:sz="4" w:space="0" w:color="1A1863"/>
              <w:left w:val="nil"/>
              <w:bottom w:val="single" w:sz="4" w:space="0" w:color="1A1863"/>
              <w:right w:val="nil"/>
            </w:tcBorders>
            <w:shd w:val="clear" w:color="auto" w:fill="FFFFFF" w:themeFill="background1"/>
          </w:tcPr>
          <w:p w14:paraId="2DFC7E98" w14:textId="4CC92066" w:rsidR="00043857" w:rsidRPr="00043857" w:rsidRDefault="00043857" w:rsidP="00043857">
            <w:pPr>
              <w:pStyle w:val="TableBody"/>
              <w:cnfStyle w:val="000000100000" w:firstRow="0" w:lastRow="0" w:firstColumn="0" w:lastColumn="0" w:oddVBand="0" w:evenVBand="0" w:oddHBand="1" w:evenHBand="0" w:firstRowFirstColumn="0" w:firstRowLastColumn="0" w:lastRowFirstColumn="0" w:lastRowLastColumn="0"/>
            </w:pPr>
            <w:r w:rsidRPr="00043857">
              <w:t>Organization/System</w:t>
            </w:r>
          </w:p>
        </w:tc>
        <w:tc>
          <w:tcPr>
            <w:tcW w:w="4230" w:type="dxa"/>
            <w:tcBorders>
              <w:top w:val="single" w:sz="4" w:space="0" w:color="1A1863"/>
              <w:left w:val="nil"/>
              <w:bottom w:val="single" w:sz="4" w:space="0" w:color="1A1863"/>
              <w:right w:val="nil"/>
            </w:tcBorders>
            <w:shd w:val="clear" w:color="auto" w:fill="FFFFFF" w:themeFill="background1"/>
          </w:tcPr>
          <w:p w14:paraId="1730D18B" w14:textId="58527AC1" w:rsidR="00043857" w:rsidRPr="00366B4C" w:rsidRDefault="00043857" w:rsidP="00043857">
            <w:pPr>
              <w:pStyle w:val="TableBody"/>
              <w:cnfStyle w:val="000000100000" w:firstRow="0" w:lastRow="0" w:firstColumn="0" w:lastColumn="0" w:oddVBand="0" w:evenVBand="0" w:oddHBand="1" w:evenHBand="0" w:firstRowFirstColumn="0" w:firstRowLastColumn="0" w:lastRowFirstColumn="0" w:lastRowLastColumn="0"/>
            </w:pPr>
            <w:r w:rsidRPr="002F3C35">
              <w:t>Regional implementation performance goals on which to focus support</w:t>
            </w:r>
          </w:p>
        </w:tc>
      </w:tr>
      <w:tr w:rsidR="00043857" w14:paraId="6B35402B" w14:textId="46E36CE1" w:rsidTr="00F60EE3">
        <w:tc>
          <w:tcPr>
            <w:cnfStyle w:val="001000000000" w:firstRow="0" w:lastRow="0" w:firstColumn="1" w:lastColumn="0" w:oddVBand="0" w:evenVBand="0" w:oddHBand="0" w:evenHBand="0" w:firstRowFirstColumn="0" w:firstRowLastColumn="0" w:lastRowFirstColumn="0" w:lastRowLastColumn="0"/>
            <w:tcW w:w="4320" w:type="dxa"/>
            <w:tcBorders>
              <w:top w:val="single" w:sz="4" w:space="0" w:color="1A1863"/>
              <w:bottom w:val="single" w:sz="4" w:space="0" w:color="1A1863"/>
              <w:right w:val="nil"/>
            </w:tcBorders>
            <w:shd w:val="clear" w:color="auto" w:fill="EEF6FA"/>
          </w:tcPr>
          <w:p w14:paraId="449C199B" w14:textId="6AB94A9D" w:rsidR="00043857" w:rsidRPr="00366B4C" w:rsidRDefault="00043857" w:rsidP="00043857">
            <w:pPr>
              <w:pStyle w:val="TableBody"/>
              <w:rPr>
                <w:b w:val="0"/>
                <w:bCs w:val="0"/>
              </w:rPr>
            </w:pPr>
            <w:r w:rsidRPr="002F3C35">
              <w:rPr>
                <w:b w:val="0"/>
                <w:bCs w:val="0"/>
              </w:rPr>
              <w:t>Facilitate collaborative agreements about implementation performance goals on which to focus support</w:t>
            </w:r>
          </w:p>
        </w:tc>
        <w:tc>
          <w:tcPr>
            <w:tcW w:w="1800" w:type="dxa"/>
            <w:tcBorders>
              <w:top w:val="single" w:sz="4" w:space="0" w:color="1A1863"/>
              <w:left w:val="nil"/>
              <w:bottom w:val="single" w:sz="4" w:space="0" w:color="1A1863"/>
              <w:right w:val="nil"/>
            </w:tcBorders>
            <w:shd w:val="clear" w:color="auto" w:fill="EEF6FA"/>
          </w:tcPr>
          <w:p w14:paraId="7812257E" w14:textId="5AECB6AE" w:rsidR="00043857" w:rsidRPr="00043857" w:rsidRDefault="00043857" w:rsidP="00043857">
            <w:pPr>
              <w:pStyle w:val="TableBody"/>
              <w:cnfStyle w:val="000000000000" w:firstRow="0" w:lastRow="0" w:firstColumn="0" w:lastColumn="0" w:oddVBand="0" w:evenVBand="0" w:oddHBand="0" w:evenHBand="0" w:firstRowFirstColumn="0" w:firstRowLastColumn="0" w:lastRowFirstColumn="0" w:lastRowLastColumn="0"/>
            </w:pPr>
            <w:r w:rsidRPr="00043857">
              <w:t>Organization/System</w:t>
            </w:r>
          </w:p>
        </w:tc>
        <w:tc>
          <w:tcPr>
            <w:tcW w:w="4230" w:type="dxa"/>
            <w:tcBorders>
              <w:top w:val="single" w:sz="4" w:space="0" w:color="1A1863"/>
              <w:left w:val="nil"/>
              <w:bottom w:val="single" w:sz="4" w:space="0" w:color="1A1863"/>
              <w:right w:val="nil"/>
            </w:tcBorders>
            <w:shd w:val="clear" w:color="auto" w:fill="EEF6FA"/>
          </w:tcPr>
          <w:p w14:paraId="6F3C273C" w14:textId="77777777" w:rsidR="00043857" w:rsidRPr="002F3C35" w:rsidRDefault="00043857" w:rsidP="00043857">
            <w:pPr>
              <w:pStyle w:val="TableBody"/>
              <w:cnfStyle w:val="000000000000" w:firstRow="0" w:lastRow="0" w:firstColumn="0" w:lastColumn="0" w:oddVBand="0" w:evenVBand="0" w:oddHBand="0" w:evenHBand="0" w:firstRowFirstColumn="0" w:firstRowLastColumn="0" w:lastRowFirstColumn="0" w:lastRowLastColumn="0"/>
            </w:pPr>
            <w:r w:rsidRPr="002F3C35">
              <w:t xml:space="preserve">Working alliance </w:t>
            </w:r>
          </w:p>
          <w:p w14:paraId="1DD4D419" w14:textId="71BA22ED" w:rsidR="00043857" w:rsidRPr="00366B4C" w:rsidRDefault="00043857" w:rsidP="00043857">
            <w:pPr>
              <w:pStyle w:val="TableBody"/>
              <w:cnfStyle w:val="000000000000" w:firstRow="0" w:lastRow="0" w:firstColumn="0" w:lastColumn="0" w:oddVBand="0" w:evenVBand="0" w:oddHBand="0" w:evenHBand="0" w:firstRowFirstColumn="0" w:firstRowLastColumn="0" w:lastRowFirstColumn="0" w:lastRowLastColumn="0"/>
            </w:pPr>
            <w:r w:rsidRPr="002F3C35">
              <w:t>Regional implementation performance goals on which to focus support</w:t>
            </w:r>
            <w:r w:rsidRPr="002F3C35" w:rsidDel="00756048">
              <w:t xml:space="preserve"> </w:t>
            </w:r>
          </w:p>
        </w:tc>
      </w:tr>
      <w:tr w:rsidR="00043857" w14:paraId="444D3A7F" w14:textId="08D98D31" w:rsidTr="00F60E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Borders>
              <w:top w:val="single" w:sz="4" w:space="0" w:color="1A1863"/>
              <w:bottom w:val="single" w:sz="4" w:space="0" w:color="1A1863"/>
              <w:right w:val="nil"/>
            </w:tcBorders>
            <w:shd w:val="clear" w:color="auto" w:fill="FFFFFF" w:themeFill="background1"/>
          </w:tcPr>
          <w:p w14:paraId="74EB92F3" w14:textId="61706C15" w:rsidR="00043857" w:rsidRPr="00366B4C" w:rsidRDefault="00043857" w:rsidP="00043857">
            <w:pPr>
              <w:pStyle w:val="TableBody"/>
              <w:rPr>
                <w:b w:val="0"/>
                <w:bCs w:val="0"/>
              </w:rPr>
            </w:pPr>
            <w:r w:rsidRPr="002F3C35">
              <w:rPr>
                <w:b w:val="0"/>
                <w:bCs w:val="0"/>
              </w:rPr>
              <w:lastRenderedPageBreak/>
              <w:t>Provide learning to support leaders’ and teams’ acquisition of new implementation practice knowledge and skills</w:t>
            </w:r>
          </w:p>
        </w:tc>
        <w:tc>
          <w:tcPr>
            <w:tcW w:w="1800" w:type="dxa"/>
            <w:tcBorders>
              <w:top w:val="single" w:sz="4" w:space="0" w:color="1A1863"/>
              <w:left w:val="nil"/>
              <w:bottom w:val="single" w:sz="4" w:space="0" w:color="1A1863"/>
              <w:right w:val="nil"/>
            </w:tcBorders>
            <w:shd w:val="clear" w:color="auto" w:fill="FFFFFF" w:themeFill="background1"/>
          </w:tcPr>
          <w:p w14:paraId="57E69775" w14:textId="462911F1" w:rsidR="00043857" w:rsidRPr="00043857" w:rsidRDefault="00043857" w:rsidP="00043857">
            <w:pPr>
              <w:pStyle w:val="TableBody"/>
              <w:cnfStyle w:val="000000100000" w:firstRow="0" w:lastRow="0" w:firstColumn="0" w:lastColumn="0" w:oddVBand="0" w:evenVBand="0" w:oddHBand="1" w:evenHBand="0" w:firstRowFirstColumn="0" w:firstRowLastColumn="0" w:lastRowFirstColumn="0" w:lastRowLastColumn="0"/>
            </w:pPr>
            <w:r w:rsidRPr="00043857">
              <w:t>Individuals, Teams</w:t>
            </w:r>
          </w:p>
        </w:tc>
        <w:tc>
          <w:tcPr>
            <w:tcW w:w="4230" w:type="dxa"/>
            <w:tcBorders>
              <w:top w:val="single" w:sz="4" w:space="0" w:color="1A1863"/>
              <w:left w:val="nil"/>
              <w:bottom w:val="single" w:sz="4" w:space="0" w:color="1A1863"/>
              <w:right w:val="nil"/>
            </w:tcBorders>
            <w:shd w:val="clear" w:color="auto" w:fill="FFFFFF" w:themeFill="background1"/>
          </w:tcPr>
          <w:p w14:paraId="1D0A3691" w14:textId="0CDAE127" w:rsidR="00043857" w:rsidRPr="00366B4C" w:rsidRDefault="00043857" w:rsidP="00043857">
            <w:pPr>
              <w:pStyle w:val="TableBody"/>
              <w:cnfStyle w:val="000000100000" w:firstRow="0" w:lastRow="0" w:firstColumn="0" w:lastColumn="0" w:oddVBand="0" w:evenVBand="0" w:oddHBand="1" w:evenHBand="0" w:firstRowFirstColumn="0" w:firstRowLastColumn="0" w:lastRowFirstColumn="0" w:lastRowLastColumn="0"/>
            </w:pPr>
            <w:r w:rsidRPr="002F3C35">
              <w:t>Effective implementation practice knowledge, skills, abilities, and behaviors</w:t>
            </w:r>
          </w:p>
        </w:tc>
      </w:tr>
      <w:tr w:rsidR="00043857" w14:paraId="3A0B632F" w14:textId="2BDC2122" w:rsidTr="00F60EE3">
        <w:tc>
          <w:tcPr>
            <w:cnfStyle w:val="001000000000" w:firstRow="0" w:lastRow="0" w:firstColumn="1" w:lastColumn="0" w:oddVBand="0" w:evenVBand="0" w:oddHBand="0" w:evenHBand="0" w:firstRowFirstColumn="0" w:firstRowLastColumn="0" w:lastRowFirstColumn="0" w:lastRowLastColumn="0"/>
            <w:tcW w:w="4320" w:type="dxa"/>
            <w:tcBorders>
              <w:top w:val="single" w:sz="4" w:space="0" w:color="1A1863"/>
              <w:bottom w:val="single" w:sz="4" w:space="0" w:color="1A1863"/>
              <w:right w:val="nil"/>
            </w:tcBorders>
            <w:shd w:val="clear" w:color="auto" w:fill="EEF6FA"/>
          </w:tcPr>
          <w:p w14:paraId="7910B4FD" w14:textId="30EF55EB" w:rsidR="00043857" w:rsidRPr="00366B4C" w:rsidRDefault="00043857" w:rsidP="00043857">
            <w:pPr>
              <w:pStyle w:val="TableBody"/>
              <w:rPr>
                <w:b w:val="0"/>
                <w:bCs w:val="0"/>
              </w:rPr>
            </w:pPr>
            <w:r w:rsidRPr="002F3C35">
              <w:rPr>
                <w:b w:val="0"/>
                <w:bCs w:val="0"/>
              </w:rPr>
              <w:t>Facilitate leaders’ and teams’ development of organizational and system implementation capacities</w:t>
            </w:r>
          </w:p>
        </w:tc>
        <w:tc>
          <w:tcPr>
            <w:tcW w:w="1800" w:type="dxa"/>
            <w:tcBorders>
              <w:top w:val="single" w:sz="4" w:space="0" w:color="1A1863"/>
              <w:left w:val="nil"/>
              <w:bottom w:val="single" w:sz="4" w:space="0" w:color="1A1863"/>
              <w:right w:val="nil"/>
            </w:tcBorders>
            <w:shd w:val="clear" w:color="auto" w:fill="EEF6FA"/>
          </w:tcPr>
          <w:p w14:paraId="10FC4C64" w14:textId="30A2377F" w:rsidR="00043857" w:rsidRPr="00043857" w:rsidRDefault="00043857" w:rsidP="00043857">
            <w:pPr>
              <w:pStyle w:val="TableBody"/>
              <w:cnfStyle w:val="000000000000" w:firstRow="0" w:lastRow="0" w:firstColumn="0" w:lastColumn="0" w:oddVBand="0" w:evenVBand="0" w:oddHBand="0" w:evenHBand="0" w:firstRowFirstColumn="0" w:firstRowLastColumn="0" w:lastRowFirstColumn="0" w:lastRowLastColumn="0"/>
            </w:pPr>
            <w:r w:rsidRPr="00043857">
              <w:t>Organization/System</w:t>
            </w:r>
          </w:p>
        </w:tc>
        <w:tc>
          <w:tcPr>
            <w:tcW w:w="4230" w:type="dxa"/>
            <w:tcBorders>
              <w:top w:val="single" w:sz="4" w:space="0" w:color="1A1863"/>
              <w:left w:val="nil"/>
              <w:bottom w:val="single" w:sz="4" w:space="0" w:color="1A1863"/>
              <w:right w:val="nil"/>
            </w:tcBorders>
            <w:shd w:val="clear" w:color="auto" w:fill="EEF6FA"/>
          </w:tcPr>
          <w:p w14:paraId="36EFE1A1" w14:textId="43FC3CCE" w:rsidR="00043857" w:rsidRPr="00366B4C" w:rsidRDefault="00043857" w:rsidP="00043857">
            <w:pPr>
              <w:pStyle w:val="TableBody"/>
              <w:cnfStyle w:val="000000000000" w:firstRow="0" w:lastRow="0" w:firstColumn="0" w:lastColumn="0" w:oddVBand="0" w:evenVBand="0" w:oddHBand="0" w:evenHBand="0" w:firstRowFirstColumn="0" w:firstRowLastColumn="0" w:lastRowFirstColumn="0" w:lastRowLastColumn="0"/>
            </w:pPr>
            <w:r w:rsidRPr="002F3C35">
              <w:t>Regional Triple P capacity and performance for implementation and scale-up</w:t>
            </w:r>
          </w:p>
        </w:tc>
      </w:tr>
      <w:tr w:rsidR="00043857" w14:paraId="577A9BF4" w14:textId="77777777" w:rsidTr="00F60E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Borders>
              <w:top w:val="single" w:sz="4" w:space="0" w:color="1A1863"/>
              <w:bottom w:val="single" w:sz="4" w:space="0" w:color="1A1863"/>
              <w:right w:val="nil"/>
            </w:tcBorders>
            <w:shd w:val="clear" w:color="auto" w:fill="FFFFFF" w:themeFill="background1"/>
          </w:tcPr>
          <w:p w14:paraId="4CD74ED7" w14:textId="68BFEE9D" w:rsidR="00043857" w:rsidRPr="00366B4C" w:rsidRDefault="00043857" w:rsidP="00043857">
            <w:pPr>
              <w:pStyle w:val="TableBody"/>
              <w:rPr>
                <w:b w:val="0"/>
                <w:bCs w:val="0"/>
              </w:rPr>
            </w:pPr>
            <w:r w:rsidRPr="002F3C35">
              <w:rPr>
                <w:b w:val="0"/>
                <w:bCs w:val="0"/>
              </w:rPr>
              <w:t xml:space="preserve">Facilitate habituation </w:t>
            </w:r>
            <w:r>
              <w:rPr>
                <w:b w:val="0"/>
                <w:bCs w:val="0"/>
              </w:rPr>
              <w:t xml:space="preserve">and experiential learning related to the use </w:t>
            </w:r>
            <w:r w:rsidRPr="002F3C35">
              <w:rPr>
                <w:b w:val="0"/>
                <w:bCs w:val="0"/>
              </w:rPr>
              <w:t>of skills, resources, and abilities</w:t>
            </w:r>
          </w:p>
        </w:tc>
        <w:tc>
          <w:tcPr>
            <w:tcW w:w="1800" w:type="dxa"/>
            <w:tcBorders>
              <w:top w:val="single" w:sz="4" w:space="0" w:color="1A1863"/>
              <w:left w:val="nil"/>
              <w:bottom w:val="single" w:sz="4" w:space="0" w:color="1A1863"/>
              <w:right w:val="nil"/>
            </w:tcBorders>
            <w:shd w:val="clear" w:color="auto" w:fill="FFFFFF" w:themeFill="background1"/>
          </w:tcPr>
          <w:p w14:paraId="5A37E105" w14:textId="77777777" w:rsidR="00043857" w:rsidRPr="00043857" w:rsidRDefault="00043857" w:rsidP="00043857">
            <w:pPr>
              <w:pStyle w:val="TableBody"/>
              <w:cnfStyle w:val="000000100000" w:firstRow="0" w:lastRow="0" w:firstColumn="0" w:lastColumn="0" w:oddVBand="0" w:evenVBand="0" w:oddHBand="1" w:evenHBand="0" w:firstRowFirstColumn="0" w:firstRowLastColumn="0" w:lastRowFirstColumn="0" w:lastRowLastColumn="0"/>
            </w:pPr>
            <w:r w:rsidRPr="00043857">
              <w:t xml:space="preserve">Individuals, Teams </w:t>
            </w:r>
          </w:p>
          <w:p w14:paraId="7AF87DD2" w14:textId="2CC06D83" w:rsidR="00043857" w:rsidRPr="00043857" w:rsidRDefault="00043857" w:rsidP="00043857">
            <w:pPr>
              <w:pStyle w:val="TableBody"/>
              <w:cnfStyle w:val="000000100000" w:firstRow="0" w:lastRow="0" w:firstColumn="0" w:lastColumn="0" w:oddVBand="0" w:evenVBand="0" w:oddHBand="1" w:evenHBand="0" w:firstRowFirstColumn="0" w:firstRowLastColumn="0" w:lastRowFirstColumn="0" w:lastRowLastColumn="0"/>
            </w:pPr>
            <w:r w:rsidRPr="00043857">
              <w:t>Organization/System</w:t>
            </w:r>
          </w:p>
        </w:tc>
        <w:tc>
          <w:tcPr>
            <w:tcW w:w="4230" w:type="dxa"/>
            <w:tcBorders>
              <w:top w:val="single" w:sz="4" w:space="0" w:color="1A1863"/>
              <w:left w:val="nil"/>
              <w:bottom w:val="single" w:sz="4" w:space="0" w:color="1A1863"/>
              <w:right w:val="nil"/>
            </w:tcBorders>
            <w:shd w:val="clear" w:color="auto" w:fill="FFFFFF" w:themeFill="background1"/>
          </w:tcPr>
          <w:p w14:paraId="3EB5880C" w14:textId="77777777" w:rsidR="00043857" w:rsidRPr="002F3C35" w:rsidRDefault="00043857" w:rsidP="00043857">
            <w:pPr>
              <w:pStyle w:val="TableBody"/>
              <w:cnfStyle w:val="000000100000" w:firstRow="0" w:lastRow="0" w:firstColumn="0" w:lastColumn="0" w:oddVBand="0" w:evenVBand="0" w:oddHBand="1" w:evenHBand="0" w:firstRowFirstColumn="0" w:firstRowLastColumn="0" w:lastRowFirstColumn="0" w:lastRowLastColumn="0"/>
            </w:pPr>
            <w:r w:rsidRPr="002F3C35">
              <w:t>Effective implementation practice knowledge, skills, abilities, and behaviors</w:t>
            </w:r>
          </w:p>
          <w:p w14:paraId="55310CB3" w14:textId="77777777" w:rsidR="00043857" w:rsidRPr="002F3C35" w:rsidRDefault="00043857" w:rsidP="00043857">
            <w:pPr>
              <w:pStyle w:val="TableBody"/>
              <w:cnfStyle w:val="000000100000" w:firstRow="0" w:lastRow="0" w:firstColumn="0" w:lastColumn="0" w:oddVBand="0" w:evenVBand="0" w:oddHBand="1" w:evenHBand="0" w:firstRowFirstColumn="0" w:firstRowLastColumn="0" w:lastRowFirstColumn="0" w:lastRowLastColumn="0"/>
            </w:pPr>
            <w:r w:rsidRPr="002F3C35">
              <w:t>Regional Triple P capacity and performance for implementation and scale-up</w:t>
            </w:r>
          </w:p>
          <w:p w14:paraId="29FFDAD3" w14:textId="55C10EC9" w:rsidR="00043857" w:rsidRPr="00366B4C" w:rsidRDefault="00043857" w:rsidP="00043857">
            <w:pPr>
              <w:pStyle w:val="TableBody"/>
              <w:cnfStyle w:val="000000100000" w:firstRow="0" w:lastRow="0" w:firstColumn="0" w:lastColumn="0" w:oddVBand="0" w:evenVBand="0" w:oddHBand="1" w:evenHBand="0" w:firstRowFirstColumn="0" w:firstRowLastColumn="0" w:lastRowFirstColumn="0" w:lastRowLastColumn="0"/>
            </w:pPr>
            <w:r w:rsidRPr="002F3C35">
              <w:t>Self-regulation of effective implementation processes</w:t>
            </w:r>
          </w:p>
        </w:tc>
      </w:tr>
      <w:tr w:rsidR="00043857" w14:paraId="6CBC00BB" w14:textId="77777777" w:rsidTr="00F60EE3">
        <w:tc>
          <w:tcPr>
            <w:cnfStyle w:val="001000000000" w:firstRow="0" w:lastRow="0" w:firstColumn="1" w:lastColumn="0" w:oddVBand="0" w:evenVBand="0" w:oddHBand="0" w:evenHBand="0" w:firstRowFirstColumn="0" w:firstRowLastColumn="0" w:lastRowFirstColumn="0" w:lastRowLastColumn="0"/>
            <w:tcW w:w="4320" w:type="dxa"/>
            <w:tcBorders>
              <w:top w:val="single" w:sz="4" w:space="0" w:color="1A1863"/>
              <w:bottom w:val="single" w:sz="4" w:space="0" w:color="1A1863"/>
              <w:right w:val="nil"/>
            </w:tcBorders>
            <w:shd w:val="clear" w:color="auto" w:fill="EEF6FA"/>
          </w:tcPr>
          <w:p w14:paraId="3EEEFBFB" w14:textId="2631D980" w:rsidR="00043857" w:rsidRPr="00366B4C" w:rsidRDefault="00043857" w:rsidP="00043857">
            <w:pPr>
              <w:pStyle w:val="TableBody"/>
              <w:rPr>
                <w:b w:val="0"/>
                <w:bCs w:val="0"/>
              </w:rPr>
            </w:pPr>
            <w:r w:rsidRPr="002F3C35">
              <w:rPr>
                <w:b w:val="0"/>
                <w:bCs w:val="0"/>
              </w:rPr>
              <w:t>Provide supportive behavioral coaching to leaders and teams</w:t>
            </w:r>
          </w:p>
        </w:tc>
        <w:tc>
          <w:tcPr>
            <w:tcW w:w="1800" w:type="dxa"/>
            <w:tcBorders>
              <w:top w:val="single" w:sz="4" w:space="0" w:color="1A1863"/>
              <w:left w:val="nil"/>
              <w:bottom w:val="single" w:sz="4" w:space="0" w:color="1A1863"/>
              <w:right w:val="nil"/>
            </w:tcBorders>
            <w:shd w:val="clear" w:color="auto" w:fill="EEF6FA"/>
          </w:tcPr>
          <w:p w14:paraId="71459FCD" w14:textId="6D35F542" w:rsidR="00043857" w:rsidRPr="00043857" w:rsidRDefault="00043857" w:rsidP="00043857">
            <w:pPr>
              <w:pStyle w:val="TableBody"/>
              <w:cnfStyle w:val="000000000000" w:firstRow="0" w:lastRow="0" w:firstColumn="0" w:lastColumn="0" w:oddVBand="0" w:evenVBand="0" w:oddHBand="0" w:evenHBand="0" w:firstRowFirstColumn="0" w:firstRowLastColumn="0" w:lastRowFirstColumn="0" w:lastRowLastColumn="0"/>
            </w:pPr>
            <w:r w:rsidRPr="00043857">
              <w:t>Individuals, Teams</w:t>
            </w:r>
          </w:p>
        </w:tc>
        <w:tc>
          <w:tcPr>
            <w:tcW w:w="4230" w:type="dxa"/>
            <w:tcBorders>
              <w:top w:val="single" w:sz="4" w:space="0" w:color="1A1863"/>
              <w:left w:val="nil"/>
              <w:bottom w:val="single" w:sz="4" w:space="0" w:color="1A1863"/>
              <w:right w:val="nil"/>
            </w:tcBorders>
            <w:shd w:val="clear" w:color="auto" w:fill="EEF6FA"/>
          </w:tcPr>
          <w:p w14:paraId="6A61141A" w14:textId="77777777" w:rsidR="00043857" w:rsidRPr="002F3C35" w:rsidRDefault="00043857" w:rsidP="00043857">
            <w:pPr>
              <w:pStyle w:val="TableBody"/>
              <w:cnfStyle w:val="000000000000" w:firstRow="0" w:lastRow="0" w:firstColumn="0" w:lastColumn="0" w:oddVBand="0" w:evenVBand="0" w:oddHBand="0" w:evenHBand="0" w:firstRowFirstColumn="0" w:firstRowLastColumn="0" w:lastRowFirstColumn="0" w:lastRowLastColumn="0"/>
            </w:pPr>
            <w:r w:rsidRPr="002F3C35">
              <w:t>Effective implementation practice knowledge, skills, abilities, and behaviors</w:t>
            </w:r>
          </w:p>
          <w:p w14:paraId="17107097" w14:textId="294D168B" w:rsidR="00043857" w:rsidRPr="00366B4C" w:rsidRDefault="00043857" w:rsidP="00043857">
            <w:pPr>
              <w:pStyle w:val="TableBody"/>
              <w:cnfStyle w:val="000000000000" w:firstRow="0" w:lastRow="0" w:firstColumn="0" w:lastColumn="0" w:oddVBand="0" w:evenVBand="0" w:oddHBand="0" w:evenHBand="0" w:firstRowFirstColumn="0" w:firstRowLastColumn="0" w:lastRowFirstColumn="0" w:lastRowLastColumn="0"/>
            </w:pPr>
            <w:r w:rsidRPr="002F3C35">
              <w:t>Self-regulation of effective implementation processes</w:t>
            </w:r>
          </w:p>
        </w:tc>
      </w:tr>
      <w:tr w:rsidR="00043857" w14:paraId="7F425711" w14:textId="77777777" w:rsidTr="00F60E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Borders>
              <w:top w:val="single" w:sz="4" w:space="0" w:color="1A1863"/>
              <w:bottom w:val="single" w:sz="4" w:space="0" w:color="1A1863"/>
              <w:right w:val="nil"/>
            </w:tcBorders>
            <w:shd w:val="clear" w:color="auto" w:fill="FFFFFF" w:themeFill="background1"/>
          </w:tcPr>
          <w:p w14:paraId="7A89A961" w14:textId="6171BC85" w:rsidR="00043857" w:rsidRPr="00366B4C" w:rsidRDefault="00043857" w:rsidP="00043857">
            <w:pPr>
              <w:pStyle w:val="TableBody"/>
              <w:rPr>
                <w:b w:val="0"/>
                <w:bCs w:val="0"/>
              </w:rPr>
            </w:pPr>
            <w:r w:rsidRPr="002F3C35">
              <w:rPr>
                <w:b w:val="0"/>
                <w:bCs w:val="0"/>
              </w:rPr>
              <w:t xml:space="preserve">Facilitate </w:t>
            </w:r>
            <w:r>
              <w:rPr>
                <w:b w:val="0"/>
                <w:bCs w:val="0"/>
              </w:rPr>
              <w:t>organizational and system</w:t>
            </w:r>
            <w:r w:rsidRPr="002F3C35">
              <w:rPr>
                <w:b w:val="0"/>
                <w:bCs w:val="0"/>
              </w:rPr>
              <w:t xml:space="preserve"> learning and adaptive problem solving</w:t>
            </w:r>
          </w:p>
        </w:tc>
        <w:tc>
          <w:tcPr>
            <w:tcW w:w="1800" w:type="dxa"/>
            <w:tcBorders>
              <w:top w:val="single" w:sz="4" w:space="0" w:color="1A1863"/>
              <w:left w:val="nil"/>
              <w:bottom w:val="single" w:sz="4" w:space="0" w:color="1A1863"/>
              <w:right w:val="nil"/>
            </w:tcBorders>
            <w:shd w:val="clear" w:color="auto" w:fill="FFFFFF" w:themeFill="background1"/>
          </w:tcPr>
          <w:p w14:paraId="0E33D831" w14:textId="4A0EC76F" w:rsidR="00043857" w:rsidRPr="00043857" w:rsidRDefault="00043857" w:rsidP="00043857">
            <w:pPr>
              <w:pStyle w:val="TableBody"/>
              <w:cnfStyle w:val="000000100000" w:firstRow="0" w:lastRow="0" w:firstColumn="0" w:lastColumn="0" w:oddVBand="0" w:evenVBand="0" w:oddHBand="1" w:evenHBand="0" w:firstRowFirstColumn="0" w:firstRowLastColumn="0" w:lastRowFirstColumn="0" w:lastRowLastColumn="0"/>
            </w:pPr>
            <w:r w:rsidRPr="00043857">
              <w:t>Organization/System</w:t>
            </w:r>
          </w:p>
        </w:tc>
        <w:tc>
          <w:tcPr>
            <w:tcW w:w="4230" w:type="dxa"/>
            <w:tcBorders>
              <w:top w:val="single" w:sz="4" w:space="0" w:color="1A1863"/>
              <w:left w:val="nil"/>
              <w:bottom w:val="single" w:sz="4" w:space="0" w:color="1A1863"/>
              <w:right w:val="nil"/>
            </w:tcBorders>
            <w:shd w:val="clear" w:color="auto" w:fill="FFFFFF" w:themeFill="background1"/>
          </w:tcPr>
          <w:p w14:paraId="0D6697F5" w14:textId="77777777" w:rsidR="00043857" w:rsidRPr="002F3C35" w:rsidRDefault="00043857" w:rsidP="00043857">
            <w:pPr>
              <w:pStyle w:val="TableBody"/>
              <w:cnfStyle w:val="000000100000" w:firstRow="0" w:lastRow="0" w:firstColumn="0" w:lastColumn="0" w:oddVBand="0" w:evenVBand="0" w:oddHBand="1" w:evenHBand="0" w:firstRowFirstColumn="0" w:firstRowLastColumn="0" w:lastRowFirstColumn="0" w:lastRowLastColumn="0"/>
            </w:pPr>
            <w:r w:rsidRPr="002F3C35">
              <w:t>Regional Triple P capacity and performance for implementation and scale-up</w:t>
            </w:r>
          </w:p>
          <w:p w14:paraId="75F97D21" w14:textId="33E05417" w:rsidR="00043857" w:rsidRPr="00366B4C" w:rsidRDefault="00043857" w:rsidP="00043857">
            <w:pPr>
              <w:pStyle w:val="TableBody"/>
              <w:cnfStyle w:val="000000100000" w:firstRow="0" w:lastRow="0" w:firstColumn="0" w:lastColumn="0" w:oddVBand="0" w:evenVBand="0" w:oddHBand="1" w:evenHBand="0" w:firstRowFirstColumn="0" w:firstRowLastColumn="0" w:lastRowFirstColumn="0" w:lastRowLastColumn="0"/>
            </w:pPr>
            <w:r w:rsidRPr="002F3C35">
              <w:t>Self-regulation of effective implementation processes</w:t>
            </w:r>
          </w:p>
        </w:tc>
      </w:tr>
      <w:tr w:rsidR="00043857" w14:paraId="5E0DE38F" w14:textId="77777777" w:rsidTr="00F60EE3">
        <w:tc>
          <w:tcPr>
            <w:cnfStyle w:val="001000000000" w:firstRow="0" w:lastRow="0" w:firstColumn="1" w:lastColumn="0" w:oddVBand="0" w:evenVBand="0" w:oddHBand="0" w:evenHBand="0" w:firstRowFirstColumn="0" w:firstRowLastColumn="0" w:lastRowFirstColumn="0" w:lastRowLastColumn="0"/>
            <w:tcW w:w="4320" w:type="dxa"/>
            <w:tcBorders>
              <w:top w:val="single" w:sz="4" w:space="0" w:color="1A1863"/>
              <w:bottom w:val="single" w:sz="4" w:space="0" w:color="1A1863"/>
              <w:right w:val="nil"/>
            </w:tcBorders>
            <w:shd w:val="clear" w:color="auto" w:fill="EEF6FA"/>
          </w:tcPr>
          <w:p w14:paraId="50899D4C" w14:textId="635A1CEC" w:rsidR="00043857" w:rsidRPr="00366B4C" w:rsidRDefault="00043857" w:rsidP="00043857">
            <w:pPr>
              <w:pStyle w:val="TableBody"/>
              <w:rPr>
                <w:b w:val="0"/>
                <w:bCs w:val="0"/>
              </w:rPr>
            </w:pPr>
            <w:r w:rsidRPr="00662A21">
              <w:rPr>
                <w:b w:val="0"/>
                <w:bCs w:val="0"/>
              </w:rPr>
              <w:t>Transition out of intensive implementation support</w:t>
            </w:r>
          </w:p>
        </w:tc>
        <w:tc>
          <w:tcPr>
            <w:tcW w:w="1800" w:type="dxa"/>
            <w:tcBorders>
              <w:top w:val="single" w:sz="4" w:space="0" w:color="1A1863"/>
              <w:left w:val="nil"/>
              <w:bottom w:val="single" w:sz="4" w:space="0" w:color="1A1863"/>
              <w:right w:val="nil"/>
            </w:tcBorders>
            <w:shd w:val="clear" w:color="auto" w:fill="EEF6FA"/>
          </w:tcPr>
          <w:p w14:paraId="4A644DB7" w14:textId="3405BABA" w:rsidR="00043857" w:rsidRPr="00043857" w:rsidRDefault="00043857" w:rsidP="00043857">
            <w:pPr>
              <w:pStyle w:val="TableBody"/>
              <w:cnfStyle w:val="000000000000" w:firstRow="0" w:lastRow="0" w:firstColumn="0" w:lastColumn="0" w:oddVBand="0" w:evenVBand="0" w:oddHBand="0" w:evenHBand="0" w:firstRowFirstColumn="0" w:firstRowLastColumn="0" w:lastRowFirstColumn="0" w:lastRowLastColumn="0"/>
            </w:pPr>
            <w:r w:rsidRPr="00043857">
              <w:t>Individuals, Teams</w:t>
            </w:r>
          </w:p>
        </w:tc>
        <w:tc>
          <w:tcPr>
            <w:tcW w:w="4230" w:type="dxa"/>
            <w:tcBorders>
              <w:top w:val="single" w:sz="4" w:space="0" w:color="1A1863"/>
              <w:left w:val="nil"/>
              <w:bottom w:val="single" w:sz="4" w:space="0" w:color="1A1863"/>
              <w:right w:val="nil"/>
            </w:tcBorders>
            <w:shd w:val="clear" w:color="auto" w:fill="EEF6FA"/>
          </w:tcPr>
          <w:p w14:paraId="05064EE9" w14:textId="4006D823" w:rsidR="00043857" w:rsidRPr="00366B4C" w:rsidRDefault="00043857" w:rsidP="00043857">
            <w:pPr>
              <w:pStyle w:val="TableBody"/>
              <w:cnfStyle w:val="000000000000" w:firstRow="0" w:lastRow="0" w:firstColumn="0" w:lastColumn="0" w:oddVBand="0" w:evenVBand="0" w:oddHBand="0" w:evenHBand="0" w:firstRowFirstColumn="0" w:firstRowLastColumn="0" w:lastRowFirstColumn="0" w:lastRowLastColumn="0"/>
            </w:pPr>
            <w:r w:rsidRPr="00662A21">
              <w:t>Sustainment, under certain conditions</w:t>
            </w:r>
          </w:p>
        </w:tc>
      </w:tr>
    </w:tbl>
    <w:p w14:paraId="389ADA4D" w14:textId="77777777" w:rsidR="00B33C37" w:rsidRDefault="00B33C37" w:rsidP="007C21E5">
      <w:pPr>
        <w:pStyle w:val="Heading4"/>
        <w:ind w:left="0"/>
      </w:pPr>
    </w:p>
    <w:p w14:paraId="71BDF89C" w14:textId="6339B9D4" w:rsidR="00380815" w:rsidRPr="00662A21" w:rsidRDefault="00380815" w:rsidP="00A02F5C">
      <w:pPr>
        <w:pStyle w:val="Heading4"/>
      </w:pPr>
      <w:r w:rsidRPr="00662A21">
        <w:t>Multiple Pathways for Influencing Change</w:t>
      </w:r>
    </w:p>
    <w:p w14:paraId="1FF75A15" w14:textId="77777777" w:rsidR="00380815" w:rsidRDefault="00380815" w:rsidP="00380815">
      <w:r w:rsidRPr="00662A21">
        <w:t xml:space="preserve">In </w:t>
      </w:r>
      <w:r w:rsidRPr="00043857">
        <w:rPr>
          <w:b/>
          <w:bCs/>
        </w:rPr>
        <w:t>Figure 6.2</w:t>
      </w:r>
      <w:r w:rsidRPr="00662A21">
        <w:t xml:space="preserve">, we present a </w:t>
      </w:r>
      <w:r w:rsidRPr="00662A21">
        <w:rPr>
          <w:i/>
          <w:iCs/>
        </w:rPr>
        <w:t xml:space="preserve">composite theory of change </w:t>
      </w:r>
      <w:r w:rsidRPr="00662A21">
        <w:t>for external implementation support. This theory of change combines several smaller, elemental results chains</w:t>
      </w:r>
      <w:r>
        <w:t>—</w:t>
      </w:r>
      <w:r w:rsidRPr="00662A21">
        <w:t>which describe how CPCs are used to influence individual practice outcomes</w:t>
      </w:r>
      <w:r>
        <w:t>—</w:t>
      </w:r>
      <w:r w:rsidRPr="00662A21">
        <w:t>into an approximation of the whole picture. From this larger picture, we can see that CPCs are likely to influence practice outcomes in multiple ways. Practice outcomes (shown in shaded, lettered boxes) may be influenced through individual and combinations of CPCs (shown in unshaded, numbered boxes). For example, community leaders’ and teams’ implementation practice knowledge, skills, abilities, and behaviors may be influenced by ICTP regional support teams</w:t>
      </w:r>
      <w:r>
        <w:t>’</w:t>
      </w:r>
      <w:r w:rsidRPr="00662A21">
        <w:t xml:space="preserve"> providing new learning to these support participants about effective implementation practices (CPC 5). At the same time, when ICTP regional support teams use combinations of CPC 5, CPC 7 (facilitate the habituation of skills, resources, and abilities), and CPC 8 (provide supportive behavioral coaching to leaders and teams) either in successive support interactions or over time, the potency of influence on community leaders’ and teams’ knowledge, skills, </w:t>
      </w:r>
      <w:r w:rsidRPr="00662A21">
        <w:lastRenderedPageBreak/>
        <w:t>and abilities grows. Likewise, CPCs 7, 8, and 9 are likely to collectively influence leaders’ and teams’ self-regulatory abilities, particularly when used in combination with CPC 2 (reinforce leaders’ and teams’ self-regulation of effective implementation processes). These multiple pathways to influence practice outcomes can be helpful for tailoring support activities to a regional context.</w:t>
      </w:r>
    </w:p>
    <w:p w14:paraId="7D1240B9" w14:textId="2B445FF2" w:rsidR="000A4F46" w:rsidRDefault="00B33C37" w:rsidP="00EF6837">
      <w:pPr>
        <w:pStyle w:val="Caption"/>
      </w:pPr>
      <w:r w:rsidRPr="00662A21">
        <w:rPr>
          <w:b/>
          <w:bCs/>
        </w:rPr>
        <w:t xml:space="preserve">Figure </w:t>
      </w:r>
      <w:r>
        <w:rPr>
          <w:b/>
          <w:bCs/>
        </w:rPr>
        <w:t>6.</w:t>
      </w:r>
      <w:r w:rsidRPr="00662A21">
        <w:rPr>
          <w:b/>
          <w:bCs/>
        </w:rPr>
        <w:t>2</w:t>
      </w:r>
      <w:r w:rsidRPr="00662A21">
        <w:t xml:space="preserve"> A Composite Theory of Change for External Implementation Support, Adapted for the ICTP Projects </w:t>
      </w:r>
      <w:r w:rsidRPr="00662A21">
        <w:rPr>
          <w:i/>
        </w:rPr>
        <w:fldChar w:fldCharType="begin"/>
      </w:r>
      <w:r w:rsidRPr="00662A21">
        <w:instrText xml:space="preserve"> ADDIN EN.CITE &lt;EndNote&gt;&lt;Cite&gt;&lt;Author&gt;Aldridge&lt;/Author&gt;&lt;Year&gt;2022&lt;/Year&gt;&lt;RecNum&gt;3735&lt;/RecNum&gt;&lt;DisplayText&gt;[13]&lt;/DisplayText&gt;&lt;record&gt;&lt;rec-number&gt;3735&lt;/rec-number&gt;&lt;foreign-keys&gt;&lt;key app="EN" db-id="92tw0sxaredrdoeva2ovde9md0ept0ezp55z" timestamp="0"&gt;3735&lt;/key&gt;&lt;/foreign-keys&gt;&lt;ref-type name="Journal Article"&gt;17&lt;/ref-type&gt;&lt;contributors&gt;&lt;authors&gt;&lt;author&gt;Aldridge, W. A., II&lt;/author&gt;&lt;author&gt;Roppolo, R. H.&lt;/author&gt;&lt;author&gt;Brown, J.&lt;/author&gt;&lt;author&gt;Bumbarger, B. K.&lt;/author&gt;&lt;author&gt;Boothroyd, R. I.&lt;/author&gt;&lt;/authors&gt;&lt;/contributors&gt;&lt;titles&gt;&lt;title&gt;Core Practice Components and Outcomes of External Implementation Support: A Conceptual Model and Case Examples to Guide Research and Practice [Manuscript submitted for publication]&lt;/title&gt;&lt;/titles&gt;&lt;dates&gt;&lt;year&gt;2022&lt;/year&gt;&lt;/dates&gt;&lt;urls&gt;&lt;/urls&gt;&lt;/record&gt;&lt;/Cite&gt;&lt;/EndNote&gt;</w:instrText>
      </w:r>
      <w:r w:rsidRPr="00662A21">
        <w:rPr>
          <w:i/>
        </w:rPr>
        <w:fldChar w:fldCharType="separate"/>
      </w:r>
      <w:r w:rsidRPr="00662A21">
        <w:rPr>
          <w:noProof/>
        </w:rPr>
        <w:t>[1]</w:t>
      </w:r>
      <w:r w:rsidRPr="00662A21">
        <w:rPr>
          <w:i/>
        </w:rPr>
        <w:fldChar w:fldCharType="end"/>
      </w:r>
      <w:r w:rsidRPr="00662A21">
        <w:t xml:space="preserve">. Note. CPCs are shown in </w:t>
      </w:r>
      <w:r w:rsidR="00EF6837">
        <w:t>rectangles</w:t>
      </w:r>
      <w:r w:rsidRPr="00662A21">
        <w:t xml:space="preserve">, numbered boxes; practice outcomes are shown in </w:t>
      </w:r>
      <w:r w:rsidR="00EF6837">
        <w:t>circles.</w:t>
      </w:r>
    </w:p>
    <w:p w14:paraId="18830F25" w14:textId="75535B73" w:rsidR="00380815" w:rsidRDefault="00380815" w:rsidP="00E95F35">
      <w:pPr>
        <w:pStyle w:val="FigureTitles"/>
      </w:pPr>
      <w:r w:rsidRPr="00EF6837">
        <w:rPr>
          <w:noProof/>
        </w:rPr>
        <w:drawing>
          <wp:inline distT="0" distB="0" distL="0" distR="0" wp14:anchorId="19E85181" wp14:editId="25B89FF6">
            <wp:extent cx="6891439" cy="3662672"/>
            <wp:effectExtent l="0" t="0" r="5080" b="0"/>
            <wp:docPr id="21086169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616937" name="Picture 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891439" cy="3662672"/>
                    </a:xfrm>
                    <a:prstGeom prst="rect">
                      <a:avLst/>
                    </a:prstGeom>
                  </pic:spPr>
                </pic:pic>
              </a:graphicData>
            </a:graphic>
          </wp:inline>
        </w:drawing>
      </w:r>
    </w:p>
    <w:p w14:paraId="1030BD15" w14:textId="77777777" w:rsidR="00380815" w:rsidRPr="00B33C37" w:rsidRDefault="00380815" w:rsidP="00A02F5C">
      <w:pPr>
        <w:pStyle w:val="Heading4"/>
      </w:pPr>
      <w:r w:rsidRPr="00B33C37">
        <w:t>Patterns of Use to Influence Change at Multiple Levels</w:t>
      </w:r>
    </w:p>
    <w:p w14:paraId="38D29763" w14:textId="77777777" w:rsidR="00380815" w:rsidRPr="002C3C26" w:rsidRDefault="00380815" w:rsidP="00380815">
      <w:r w:rsidRPr="002C3C26">
        <w:t xml:space="preserve">A second important feature of CPCs involves intentional patterns of use to influence practice outcomes at multiple levels. CPCs can be intentionally used by ICTP regional support teams to (1) co-design support processes, (2) influence behavior change at individual and team levels, and (3) influence learning and improvement at organizational and system levels [1]. </w:t>
      </w:r>
    </w:p>
    <w:p w14:paraId="020672C2" w14:textId="77777777" w:rsidR="00380815" w:rsidRPr="002C3C26" w:rsidRDefault="00380815" w:rsidP="00380815"/>
    <w:p w14:paraId="4C6D1C05" w14:textId="77777777" w:rsidR="00380815" w:rsidRPr="002C3C26" w:rsidRDefault="00380815" w:rsidP="00380815">
      <w:r w:rsidRPr="002C3C26">
        <w:rPr>
          <w:i/>
          <w:iCs/>
        </w:rPr>
        <w:t>Co-designing support processes</w:t>
      </w:r>
      <w:r w:rsidRPr="002C3C26">
        <w:t xml:space="preserve">. When co-designing support processes, ICTP regional support teams </w:t>
      </w:r>
    </w:p>
    <w:p w14:paraId="10D8D7B8" w14:textId="77777777" w:rsidR="00380815" w:rsidRPr="002C3C26" w:rsidRDefault="00380815" w:rsidP="00380815">
      <w:pPr>
        <w:pStyle w:val="ListBullet"/>
      </w:pPr>
      <w:r w:rsidRPr="002C3C26">
        <w:t xml:space="preserve">assess implementation capacity, performance, and progress (CPC 3) and </w:t>
      </w:r>
    </w:p>
    <w:p w14:paraId="69D86789" w14:textId="77777777" w:rsidR="00380815" w:rsidRPr="002C3C26" w:rsidRDefault="00380815" w:rsidP="00380815">
      <w:pPr>
        <w:pStyle w:val="ListBullet"/>
      </w:pPr>
      <w:r w:rsidRPr="002C3C26">
        <w:lastRenderedPageBreak/>
        <w:t xml:space="preserve">use the results to facilitate collaborative agreements with regional Triple P partners about implementation performance goals on which to focus support (CPC 4). </w:t>
      </w:r>
    </w:p>
    <w:p w14:paraId="2E08EDBA" w14:textId="77777777" w:rsidR="00380815" w:rsidRPr="002C3C26" w:rsidRDefault="00380815" w:rsidP="00380815">
      <w:r w:rsidRPr="002C3C26">
        <w:t>For example, assessments may indicate that regional Triple P practitioners are not delivering Triple P to the extent expected or needed to meet community reach goals. If regional Triple P partners desire to work toward related performance goals, ICTP regional support teams can work with community leaders and implementation team members to co-design short-term support goals and activities that enable the region to develop the capacities they need to meet those performance goals and maintain them over time.</w:t>
      </w:r>
    </w:p>
    <w:p w14:paraId="2794D52F" w14:textId="77777777" w:rsidR="00380815" w:rsidRPr="002C3C26" w:rsidRDefault="00380815" w:rsidP="00380815"/>
    <w:p w14:paraId="13C33309" w14:textId="77777777" w:rsidR="00380815" w:rsidRPr="002C3C26" w:rsidRDefault="00380815" w:rsidP="00380815">
      <w:r w:rsidRPr="002C3C26">
        <w:t xml:space="preserve">The necessity of delivering support at both individual/team and organizational/system levels of change is a well-described feature of external implementation support </w:t>
      </w:r>
      <w:r w:rsidRPr="002C3C26">
        <w:fldChar w:fldCharType="begin">
          <w:fldData xml:space="preserve">PEVuZE5vdGU+PENpdGU+PEF1dGhvcj5BbGJlcnM8L0F1dGhvcj48WWVhcj4yMDIwPC9ZZWFyPjxS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</w:fldData>
        </w:fldChar>
      </w:r>
      <w:r w:rsidRPr="002C3C26">
        <w:instrText xml:space="preserve"> ADDIN EN.CITE </w:instrText>
      </w:r>
      <w:r w:rsidRPr="002C3C26">
        <w:fldChar w:fldCharType="begin">
          <w:fldData xml:space="preserve">PEVuZE5vdGU+PENpdGU+PEF1dGhvcj5BbGJlcnM8L0F1dGhvcj48WWVhcj4yMDIwPC9ZZWFyPjxS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</w:fldData>
        </w:fldChar>
      </w:r>
      <w:r w:rsidRPr="002C3C26">
        <w:instrText xml:space="preserve"> ADDIN EN.CITE.DATA </w:instrText>
      </w:r>
      <w:r w:rsidRPr="002C3C26">
        <w:fldChar w:fldCharType="end"/>
      </w:r>
      <w:r w:rsidRPr="002C3C26">
        <w:fldChar w:fldCharType="separate"/>
      </w:r>
      <w:r w:rsidRPr="002C3C26">
        <w:rPr>
          <w:noProof/>
        </w:rPr>
        <w:t>[5</w:t>
      </w:r>
      <w:r>
        <w:rPr>
          <w:noProof/>
        </w:rPr>
        <w:t>–</w:t>
      </w:r>
      <w:r w:rsidRPr="002C3C26">
        <w:rPr>
          <w:noProof/>
        </w:rPr>
        <w:t>11]</w:t>
      </w:r>
      <w:r w:rsidRPr="002C3C26">
        <w:fldChar w:fldCharType="end"/>
      </w:r>
      <w:r w:rsidRPr="002C3C26">
        <w:t xml:space="preserve">. Table </w:t>
      </w:r>
      <w:r>
        <w:t>6.</w:t>
      </w:r>
      <w:r w:rsidRPr="002C3C26">
        <w:t xml:space="preserve">2 indicates the primary focus of change for each CPC. In practice, however, ICTP regional support teams typically use CPCs in adaptive and dynamic ways, combining them within single or successive support interactions to influence change and improvement. </w:t>
      </w:r>
    </w:p>
    <w:p w14:paraId="42899445" w14:textId="77777777" w:rsidR="00380815" w:rsidRPr="002C3C26" w:rsidRDefault="00380815" w:rsidP="00380815">
      <w:pPr>
        <w:rPr>
          <w:rFonts w:ascii="Libre Baskerville" w:hAnsi="Libre Baskerville" w:cs="Merriweather"/>
        </w:rPr>
      </w:pPr>
    </w:p>
    <w:p w14:paraId="3309F728" w14:textId="77777777" w:rsidR="00380815" w:rsidRPr="002C3C26" w:rsidRDefault="00380815" w:rsidP="00380815">
      <w:r w:rsidRPr="002C3C26">
        <w:rPr>
          <w:i/>
          <w:iCs/>
        </w:rPr>
        <w:t>Individual and team levels.</w:t>
      </w:r>
      <w:r w:rsidRPr="002C3C26">
        <w:t xml:space="preserve"> A typical pattern of CPC </w:t>
      </w:r>
      <w:proofErr w:type="gramStart"/>
      <w:r w:rsidRPr="002C3C26">
        <w:t>use</w:t>
      </w:r>
      <w:proofErr w:type="gramEnd"/>
      <w:r w:rsidRPr="002C3C26">
        <w:t xml:space="preserve"> to influence behavior change at individual and team levels involves ICTP regional support teams</w:t>
      </w:r>
    </w:p>
    <w:p w14:paraId="205B7613" w14:textId="77777777" w:rsidR="00380815" w:rsidRPr="002C3C26" w:rsidRDefault="00380815" w:rsidP="00380815">
      <w:pPr>
        <w:pStyle w:val="ListBullet"/>
      </w:pPr>
      <w:r w:rsidRPr="002C3C26">
        <w:t>providing learning to support community Triple P leaders’ and teams’ acquisition of new implementation practice knowledge and skills (CPC 5)</w:t>
      </w:r>
      <w:r>
        <w:t>,</w:t>
      </w:r>
      <w:r w:rsidRPr="002C3C26">
        <w:t xml:space="preserve"> </w:t>
      </w:r>
    </w:p>
    <w:p w14:paraId="6FCD87BF" w14:textId="77777777" w:rsidR="00380815" w:rsidRPr="002C3C26" w:rsidRDefault="00380815" w:rsidP="00380815">
      <w:pPr>
        <w:pStyle w:val="ListBullet"/>
      </w:pPr>
      <w:r w:rsidRPr="002C3C26">
        <w:t>facilitating the habituation of skills and abilities among leaders and teams within their natural context (CPC 7)</w:t>
      </w:r>
      <w:r>
        <w:t>,</w:t>
      </w:r>
      <w:r w:rsidRPr="002C3C26">
        <w:t xml:space="preserve"> and </w:t>
      </w:r>
    </w:p>
    <w:p w14:paraId="3ADDAA37" w14:textId="77777777" w:rsidR="00380815" w:rsidRPr="002C3C26" w:rsidRDefault="00380815" w:rsidP="00380815">
      <w:pPr>
        <w:pStyle w:val="ListBullet"/>
      </w:pPr>
      <w:r w:rsidRPr="002C3C26">
        <w:t>providing supportive behavioral coaching to leaders and teams (CPC 8).</w:t>
      </w:r>
    </w:p>
    <w:p w14:paraId="64D7D52C" w14:textId="77777777" w:rsidR="00380815" w:rsidRPr="002C3C26" w:rsidRDefault="00380815" w:rsidP="00380815">
      <w:pPr>
        <w:pStyle w:val="ListParagraph"/>
        <w:ind w:left="778"/>
        <w:contextualSpacing w:val="0"/>
        <w:rPr>
          <w:rFonts w:ascii="Libre Baskerville" w:hAnsi="Libre Baskerville" w:cs="Merriweather"/>
        </w:rPr>
      </w:pPr>
    </w:p>
    <w:p w14:paraId="4719E6FB" w14:textId="77777777" w:rsidR="00380815" w:rsidRPr="002C3C26" w:rsidRDefault="00380815" w:rsidP="00380815">
      <w:r w:rsidRPr="002C3C26">
        <w:t xml:space="preserve">This pattern of practice components incorporates within the support process several best practices regarding adult learning </w:t>
      </w:r>
      <w:r w:rsidRPr="002C3C26">
        <w:fldChar w:fldCharType="begin">
          <w:fldData xml:space="preserve">PEVuZE5vdGU+PENpdGU+PEF1dGhvcj5EdW5zdDwvQXV0aG9yPjxZZWFyPjIwMTI8L1llYXI+PFJl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</w:fldData>
        </w:fldChar>
      </w:r>
      <w:r w:rsidRPr="002C3C26">
        <w:instrText xml:space="preserve"> ADDIN EN.CITE </w:instrText>
      </w:r>
      <w:r w:rsidRPr="002C3C26">
        <w:fldChar w:fldCharType="begin">
          <w:fldData xml:space="preserve">PEVuZE5vdGU+PENpdGU+PEF1dGhvcj5EdW5zdDwvQXV0aG9yPjxZZWFyPjIwMTI8L1llYXI+PFJl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</w:fldData>
        </w:fldChar>
      </w:r>
      <w:r w:rsidRPr="002C3C26">
        <w:instrText xml:space="preserve"> ADDIN EN.CITE.DATA </w:instrText>
      </w:r>
      <w:r w:rsidRPr="002C3C26">
        <w:fldChar w:fldCharType="end"/>
      </w:r>
      <w:r w:rsidRPr="002C3C26">
        <w:fldChar w:fldCharType="separate"/>
      </w:r>
      <w:r w:rsidRPr="002C3C26">
        <w:rPr>
          <w:noProof/>
        </w:rPr>
        <w:t>[12]</w:t>
      </w:r>
      <w:r w:rsidRPr="002C3C26">
        <w:fldChar w:fldCharType="end"/>
      </w:r>
      <w:r w:rsidRPr="002C3C26">
        <w:t xml:space="preserve">. </w:t>
      </w:r>
    </w:p>
    <w:p w14:paraId="47BEF789" w14:textId="77777777" w:rsidR="00380815" w:rsidRPr="002C3C26" w:rsidRDefault="00380815" w:rsidP="00380815"/>
    <w:p w14:paraId="042B2022" w14:textId="77777777" w:rsidR="00380815" w:rsidRPr="002C3C26" w:rsidRDefault="00380815" w:rsidP="00380815">
      <w:r w:rsidRPr="002C3C26">
        <w:rPr>
          <w:i/>
          <w:iCs/>
        </w:rPr>
        <w:t>Organization and system levels.</w:t>
      </w:r>
      <w:r w:rsidRPr="002C3C26">
        <w:t xml:space="preserve"> A typical pattern of CPC </w:t>
      </w:r>
      <w:proofErr w:type="gramStart"/>
      <w:r w:rsidRPr="002C3C26">
        <w:t>use</w:t>
      </w:r>
      <w:proofErr w:type="gramEnd"/>
      <w:r w:rsidRPr="002C3C26">
        <w:t xml:space="preserve"> to influence organization and system performance improvements involves ICTP regional support teams</w:t>
      </w:r>
    </w:p>
    <w:p w14:paraId="057C7845" w14:textId="77777777" w:rsidR="00380815" w:rsidRPr="00380815" w:rsidRDefault="00380815" w:rsidP="00380815">
      <w:pPr>
        <w:pStyle w:val="ListBullet"/>
      </w:pPr>
      <w:r w:rsidRPr="00380815">
        <w:t>facilitating community Triple P leaders’ and teams’ development of implementation capacity (CPC 6),</w:t>
      </w:r>
    </w:p>
    <w:p w14:paraId="131EA039" w14:textId="77777777" w:rsidR="00380815" w:rsidRPr="00380815" w:rsidRDefault="00380815" w:rsidP="00380815">
      <w:pPr>
        <w:pStyle w:val="ListBullet"/>
      </w:pPr>
      <w:r w:rsidRPr="00380815">
        <w:t xml:space="preserve">facilitating the habituation of organizational resources and abilities (CPC 7), and </w:t>
      </w:r>
    </w:p>
    <w:p w14:paraId="18F5642E" w14:textId="77777777" w:rsidR="00380815" w:rsidRPr="00380815" w:rsidRDefault="00380815" w:rsidP="00380815">
      <w:pPr>
        <w:pStyle w:val="ListBullet"/>
      </w:pPr>
      <w:r w:rsidRPr="00380815">
        <w:t>facilitating collective learning and adaptive problem solving (CPC 9).</w:t>
      </w:r>
    </w:p>
    <w:p w14:paraId="1910F867" w14:textId="77777777" w:rsidR="00380815" w:rsidRPr="002C3C26" w:rsidRDefault="00380815" w:rsidP="00380815">
      <w:pPr>
        <w:pStyle w:val="ListParagraph"/>
        <w:contextualSpacing w:val="0"/>
        <w:rPr>
          <w:rFonts w:ascii="Libre Baskerville" w:hAnsi="Libre Baskerville" w:cs="Merriweather"/>
        </w:rPr>
      </w:pPr>
    </w:p>
    <w:p w14:paraId="3B164A08" w14:textId="77777777" w:rsidR="00380815" w:rsidRPr="002C3C26" w:rsidRDefault="00380815" w:rsidP="00380815">
      <w:r w:rsidRPr="002C3C26">
        <w:lastRenderedPageBreak/>
        <w:t>This sequence provides opportunities to shape or reshape organizational structures, policies, and procedures that will promote effective</w:t>
      </w:r>
      <w:r>
        <w:t xml:space="preserve"> and equitable</w:t>
      </w:r>
      <w:r w:rsidRPr="002C3C26">
        <w:t xml:space="preserve"> implementation. </w:t>
      </w:r>
    </w:p>
    <w:p w14:paraId="6122DABD" w14:textId="77777777" w:rsidR="00380815" w:rsidRPr="002C3C26" w:rsidRDefault="00380815" w:rsidP="00380815"/>
    <w:p w14:paraId="112E6997" w14:textId="77777777" w:rsidR="00380815" w:rsidRPr="002C3C26" w:rsidRDefault="00380815" w:rsidP="00380815">
      <w:r w:rsidRPr="002C3C26">
        <w:t xml:space="preserve">In Figure </w:t>
      </w:r>
      <w:r>
        <w:t>6.</w:t>
      </w:r>
      <w:r w:rsidRPr="002C3C26">
        <w:t>3, we depict the overall integration of these three typical patterns of implementation support practice, which are often cyclical and used in parallel. Co-design of support may occur initially and then be used periodically to monitor and adjust support goals and activities as improvement efforts begin. Additionally, as community Triple P leaders and implementation teams</w:t>
      </w:r>
      <w:r w:rsidRPr="00EC0105">
        <w:t xml:space="preserve"> </w:t>
      </w:r>
      <w:r>
        <w:t xml:space="preserve">begin to enact </w:t>
      </w:r>
      <w:r w:rsidRPr="002C3C26">
        <w:t xml:space="preserve">individual and team behavior changes, they may use their new knowledge, skills, and abilities to shape or reshape organizational implementation capacities. Leaders and team members then put these capacities into use and actively manage them. ICTP regional support teams can then (1) provide supportive behavioral coaching for leaders and team members and (2) </w:t>
      </w:r>
      <w:r>
        <w:t xml:space="preserve">facilitate </w:t>
      </w:r>
      <w:r w:rsidRPr="002C3C26">
        <w:t xml:space="preserve">collective learning and adaptive problem solving with broader partners, who use these strategies to codify organizational learning and identify and address emergent adaptive challenges. </w:t>
      </w:r>
    </w:p>
    <w:p w14:paraId="3C959308" w14:textId="77777777" w:rsidR="00380815" w:rsidRPr="002C3C26" w:rsidRDefault="00380815" w:rsidP="00380815"/>
    <w:p w14:paraId="51367731" w14:textId="77777777" w:rsidR="00380815" w:rsidRPr="002C3C26" w:rsidRDefault="00380815" w:rsidP="00380815">
      <w:r w:rsidRPr="002C3C26">
        <w:t xml:space="preserve">Because best practices in improvement science make use of small, iterative tests of change for learning and improvement </w:t>
      </w:r>
      <w:r w:rsidRPr="002C3C26">
        <w:fldChar w:fldCharType="begin"/>
      </w:r>
      <w:r w:rsidRPr="002C3C26">
        <w:instrText xml:space="preserve"> ADDIN EN.CITE &lt;EndNote&gt;&lt;Cite&gt;&lt;Author&gt;Courtlandt&lt;/Author&gt;&lt;Year&gt;2009&lt;/Year&gt;&lt;RecNum&gt;5763&lt;/RecNum&gt;&lt;DisplayText&gt;[26]&lt;/DisplayText&gt;&lt;record&gt;&lt;rec-number&gt;5763&lt;/rec-number&gt;&lt;foreign-keys&gt;&lt;key app="EN" db-id="92tw0sxaredrdoeva2ovde9md0ept0ezp55z" timestamp="1634591359"&gt;5763&lt;/key&gt;&lt;/foreign-keys&gt;&lt;ref-type name="Journal Article"&gt;17&lt;/ref-type&gt;&lt;contributors&gt;&lt;authors&gt;&lt;author&gt;Courtlandt, Cheryl D.&lt;/author&gt;&lt;author&gt;Noonan, Laura&lt;/author&gt;&lt;author&gt;Feld, Leonard G.&lt;/author&gt;&lt;/authors&gt;&lt;/contributors&gt;&lt;titles&gt;&lt;title&gt;Model for Improvement - Part 1: A Framework for Health Care Quality&lt;/title&gt;&lt;secondary-title&gt;Pediatric Clinics of North America&lt;/secondary-title&gt;&lt;/titles&gt;&lt;periodical&gt;&lt;full-title&gt;Pediatric Clinics of North America&lt;/full-title&gt;&lt;/periodical&gt;&lt;pages&gt;757-778&lt;/pages&gt;&lt;volume&gt;56&lt;/volume&gt;&lt;number&gt;4&lt;/number&gt;&lt;keywords&gt;&lt;keyword&gt;Quality Improvement&lt;/keyword&gt;&lt;keyword&gt;PDSA cycle&lt;/keyword&gt;&lt;keyword&gt;Model for improvement&lt;/keyword&gt;&lt;keyword&gt;Healthcare improvement&lt;/keyword&gt;&lt;keyword&gt;Pediatric quality&lt;/keyword&gt;&lt;/keywords&gt;&lt;dates&gt;&lt;year&gt;2009&lt;/year&gt;&lt;pub-dates&gt;&lt;date&gt;2009/08/01/&lt;/date&gt;&lt;/pub-dates&gt;&lt;/dates&gt;&lt;isbn&gt;0031-3955&lt;/isbn&gt;&lt;urls&gt;&lt;related-urls&gt;&lt;url&gt;https://www.sciencedirect.com/science/article/pii/S0031395509000765&lt;/url&gt;&lt;/related-urls&gt;&lt;/urls&gt;&lt;electronic-resource-num&gt;https://doi.org/10.1016/j.pcl.2009.06.002&lt;/electronic-resource-num&gt;&lt;/record&gt;&lt;/Cite&gt;&lt;/EndNote&gt;</w:instrText>
      </w:r>
      <w:r w:rsidRPr="002C3C26">
        <w:fldChar w:fldCharType="separate"/>
      </w:r>
      <w:r w:rsidRPr="002C3C26">
        <w:rPr>
          <w:noProof/>
        </w:rPr>
        <w:t>[13]</w:t>
      </w:r>
      <w:r w:rsidRPr="002C3C26">
        <w:fldChar w:fldCharType="end"/>
      </w:r>
      <w:r w:rsidRPr="002C3C26">
        <w:t>, these support cycles repeat several times before ultimate performance goals are realized and support participants are ready to self-regulate and sustain implementation performance</w:t>
      </w:r>
      <w:r w:rsidRPr="002C3C26">
        <w:rPr>
          <w:b/>
          <w:bCs/>
        </w:rPr>
        <w:t xml:space="preserve"> </w:t>
      </w:r>
      <w:r w:rsidRPr="002C3C26">
        <w:t xml:space="preserve">(CPC 10). </w:t>
      </w:r>
    </w:p>
    <w:p w14:paraId="3187721C" w14:textId="77777777" w:rsidR="00380815" w:rsidRPr="002C3C26" w:rsidRDefault="00380815" w:rsidP="00380815"/>
    <w:p w14:paraId="343177CF" w14:textId="5CB49EF4" w:rsidR="00380815" w:rsidRPr="002C3C26" w:rsidRDefault="00380815" w:rsidP="00380815">
      <w:r w:rsidRPr="002C3C26">
        <w:t xml:space="preserve">All three support cycles are only possible with strong working alliances in place. Additionally, these cycles depend on regional support teams reinforcing support participants when they demonstrate the ability to self-regulate effective implementation practices. As such, building collaborative relationships (CPC 1) and reinforcing leaders’ and teams’ self-regulation of effective implementation processes (CPC 2) are central to Figure </w:t>
      </w:r>
      <w:r>
        <w:t>6.</w:t>
      </w:r>
      <w:r w:rsidRPr="002C3C26">
        <w:t>3 to indicate that they typically and necessarily occur continuously during these cyclical patterns of support practice.</w:t>
      </w:r>
    </w:p>
    <w:p w14:paraId="68CE1FA8" w14:textId="77777777" w:rsidR="00380815" w:rsidRPr="002C3C26" w:rsidRDefault="00380815" w:rsidP="00380815"/>
    <w:p w14:paraId="2B27D888" w14:textId="582A043F" w:rsidR="00EF6837" w:rsidRDefault="00380815" w:rsidP="00380815">
      <w:r w:rsidRPr="002C3C26">
        <w:t xml:space="preserve">For a more in-depth review of CPCs and the theory of change connecting CPCs to practice outcomes, including relevant literature and case examples from support engagements outside the ICTP projects, see Aldridge and colleagues </w:t>
      </w:r>
      <w:r w:rsidRPr="002C3C26">
        <w:fldChar w:fldCharType="begin"/>
      </w:r>
      <w:r w:rsidRPr="002C3C26">
        <w:instrText xml:space="preserve"> ADDIN EN.CITE &lt;EndNote&gt;&lt;Cite&gt;&lt;Author&gt;Aldridge&lt;/Author&gt;&lt;Year&gt;2022&lt;/Year&gt;&lt;RecNum&gt;3735&lt;/RecNum&gt;&lt;DisplayText&gt;[13]&lt;/DisplayText&gt;&lt;record&gt;&lt;rec-number&gt;3735&lt;/rec-number&gt;&lt;foreign-keys&gt;&lt;key app="EN" db-id="92tw0sxaredrdoeva2ovde9md0ept0ezp55z" timestamp="0"&gt;3735&lt;/key&gt;&lt;/foreign-keys&gt;&lt;ref-type name="Journal Article"&gt;17&lt;/ref-type&gt;&lt;contributors&gt;&lt;authors&gt;&lt;author&gt;Aldridge, W. A., II&lt;/author&gt;&lt;author&gt;Roppolo, R. H.&lt;/author&gt;&lt;author&gt;Brown, J.&lt;/author&gt;&lt;author&gt;Bumbarger, B. K.&lt;/author&gt;&lt;author&gt;Boothroyd, R. I.&lt;/author&gt;&lt;/authors&gt;&lt;/contributors&gt;&lt;titles&gt;&lt;title&gt;Core Practice Components and Outcomes of External Implementation Support: A Conceptual Model and Case Examples to Guide Research and Practice [Manuscript submitted for publication]&lt;/title&gt;&lt;/titles&gt;&lt;dates&gt;&lt;year&gt;2022&lt;/year&gt;&lt;/dates&gt;&lt;urls&gt;&lt;/urls&gt;&lt;/record&gt;&lt;/Cite&gt;&lt;/EndNote&gt;</w:instrText>
      </w:r>
      <w:r w:rsidRPr="002C3C26">
        <w:fldChar w:fldCharType="separate"/>
      </w:r>
      <w:r w:rsidRPr="002C3C26">
        <w:rPr>
          <w:noProof/>
        </w:rPr>
        <w:t>[1]</w:t>
      </w:r>
      <w:r w:rsidRPr="002C3C26">
        <w:fldChar w:fldCharType="end"/>
      </w:r>
      <w:r w:rsidRPr="002C3C26">
        <w:t xml:space="preserve">. In </w:t>
      </w:r>
      <w:r>
        <w:t xml:space="preserve">Brief 7, </w:t>
      </w:r>
      <w:r w:rsidRPr="002C3C26">
        <w:t>“</w:t>
      </w:r>
      <w:hyperlink r:id="rId35" w:history="1">
        <w:r w:rsidRPr="00E95F35">
          <w:rPr>
            <w:rStyle w:val="Hyperlink"/>
          </w:rPr>
          <w:t>Digging Deeper into the Implementation Support Practice Model at the Regional Level</w:t>
        </w:r>
      </w:hyperlink>
      <w:r w:rsidRPr="002C3C26">
        <w:t>,” we delve further into these patterns of support practice, including a closer look at how combinations of CPCs interact to influence individual practice outcomes.</w:t>
      </w:r>
      <w:r w:rsidR="00EF6837">
        <w:t xml:space="preserve"> </w:t>
      </w:r>
    </w:p>
    <w:p w14:paraId="59FBC5F0" w14:textId="77777777" w:rsidR="00EF6837" w:rsidRDefault="00EF6837" w:rsidP="00380815"/>
    <w:p w14:paraId="2EDF0B04" w14:textId="074FFBDA" w:rsidR="00380815" w:rsidRDefault="00EF6837" w:rsidP="00EF6837">
      <w:pPr>
        <w:pStyle w:val="Caption"/>
      </w:pPr>
      <w:r w:rsidRPr="00EF6837">
        <w:rPr>
          <w:b/>
          <w:bCs/>
        </w:rPr>
        <w:t>Figure 6.3</w:t>
      </w:r>
      <w:r>
        <w:t xml:space="preserve"> </w:t>
      </w:r>
      <w:r w:rsidRPr="002C3C26">
        <w:t>A Composite Model of the Primary Patterns of Core Practice Component Use in External Implementation Support</w:t>
      </w:r>
      <w:r>
        <w:t>. Note. CL = collective learning; APS = adaptive problem solving.</w:t>
      </w:r>
      <w:r w:rsidR="00380815" w:rsidRPr="002C3C26">
        <w:t xml:space="preserve"> </w:t>
      </w:r>
    </w:p>
    <w:p w14:paraId="15A4BC72" w14:textId="41F99ED2" w:rsidR="00B33C37" w:rsidRDefault="00B33C37" w:rsidP="00F60EE3">
      <w:r>
        <w:rPr>
          <w:noProof/>
        </w:rPr>
        <w:drawing>
          <wp:inline distT="0" distB="0" distL="0" distR="0" wp14:anchorId="204EA88C" wp14:editId="2D6AADEC">
            <wp:extent cx="4634953" cy="3175044"/>
            <wp:effectExtent l="0" t="0" r="635" b="0"/>
            <wp:docPr id="3703340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334087" name="Picture 2"/>
                    <pic:cNvPicPr/>
                  </pic:nvPicPr>
                  <pic:blipFill rotWithShape="1">
                    <a:blip r:embed="rId36">
                      <a:extLst>
                        <a:ext uri="{28A0092B-C50C-407E-A947-70E740481C1C}">
                          <a14:useLocalDpi xmlns:a14="http://schemas.microsoft.com/office/drawing/2010/main" val="0"/>
                        </a:ext>
                      </a:extLst>
                    </a:blip>
                    <a:srcRect l="12415" r="9859"/>
                    <a:stretch/>
                  </pic:blipFill>
                  <pic:spPr bwMode="auto">
                    <a:xfrm>
                      <a:off x="0" y="0"/>
                      <a:ext cx="4691395" cy="3213708"/>
                    </a:xfrm>
                    <a:prstGeom prst="rect">
                      <a:avLst/>
                    </a:prstGeom>
                    <a:ln>
                      <a:noFill/>
                    </a:ln>
                    <a:extLst>
                      <a:ext uri="{53640926-AAD7-44D8-BBD7-CCE9431645EC}">
                        <a14:shadowObscured xmlns:a14="http://schemas.microsoft.com/office/drawing/2010/main"/>
                      </a:ext>
                    </a:extLst>
                  </pic:spPr>
                </pic:pic>
              </a:graphicData>
            </a:graphic>
          </wp:inline>
        </w:drawing>
      </w:r>
    </w:p>
    <w:p w14:paraId="2EC118A3" w14:textId="77777777" w:rsidR="008B0C1A" w:rsidRPr="00260CEA" w:rsidRDefault="008B0C1A" w:rsidP="00F60EE3">
      <w:pPr>
        <w:pStyle w:val="Heading3"/>
      </w:pPr>
      <w:bookmarkStart w:id="4" w:name="_Toc111053452"/>
      <w:r w:rsidRPr="00260CEA">
        <w:t>Practice Activities</w:t>
      </w:r>
      <w:bookmarkEnd w:id="4"/>
    </w:p>
    <w:p w14:paraId="40DAE641" w14:textId="590CA049" w:rsidR="008B0C1A" w:rsidRPr="00CB38AC" w:rsidRDefault="008B0C1A" w:rsidP="008B0C1A">
      <w:r w:rsidRPr="00CB38AC">
        <w:t xml:space="preserve">To ensure that the 10 CPCs are usable and trackable by ISPs working in any project or practice setting, including ICTP regional support teams, several members of The Impact Center at FPG have worked over the years to operationalize each CPC. The approach has been to develop </w:t>
      </w:r>
      <w:r w:rsidRPr="00CB38AC">
        <w:rPr>
          <w:i/>
          <w:iCs/>
        </w:rPr>
        <w:t>practice activities</w:t>
      </w:r>
      <w:r w:rsidRPr="00CB38AC">
        <w:t>, defined as discrete behaviors and activities that ISPs may use to influence the intended outcomes of each CPC. The details of early efforts to operationalize the CPCs are described in the “</w:t>
      </w:r>
      <w:hyperlink r:id="rId37" w:history="1">
        <w:r w:rsidRPr="00162E42">
          <w:rPr>
            <w:rStyle w:val="Hyperlink"/>
          </w:rPr>
          <w:t>Historical Development and Current Status of the ICTP Prac</w:t>
        </w:r>
        <w:r w:rsidRPr="00162E42">
          <w:rPr>
            <w:rStyle w:val="Hyperlink"/>
          </w:rPr>
          <w:t>t</w:t>
        </w:r>
        <w:r w:rsidRPr="00162E42">
          <w:rPr>
            <w:rStyle w:val="Hyperlink"/>
          </w:rPr>
          <w:t>ice Model</w:t>
        </w:r>
      </w:hyperlink>
      <w:r w:rsidRPr="00CB38AC">
        <w:t xml:space="preserve">” section of this practice compendium and by Aldridge and colleagues in their report on the trajectory of ICTP implementation support practice activities over more than five years </w:t>
      </w:r>
      <w:r w:rsidRPr="00CB38AC">
        <w:fldChar w:fldCharType="begin"/>
      </w:r>
      <w:r w:rsidRPr="00CB38AC">
        <w:instrText xml:space="preserve"> ADDIN EN.CITE &lt;EndNote&gt;&lt;Cite&gt;&lt;Author&gt;Aldridge II&lt;/Author&gt;&lt;Year&gt;2022&lt;/Year&gt;&lt;RecNum&gt;11549&lt;/RecNum&gt;&lt;DisplayText&gt;[25]&lt;/DisplayText&gt;&lt;record&gt;&lt;rec-number&gt;11549&lt;/rec-number&gt;&lt;foreign-keys&gt;&lt;key app="EN" db-id="92tw0sxaredrdoeva2ovde9md0ept0ezp55z" timestamp="1637356904"&gt;11549&lt;/key&gt;&lt;/foreign-keys&gt;&lt;ref-type name="Journal Article"&gt;17&lt;/ref-type&gt;&lt;contributors&gt;&lt;authors&gt;&lt;author&gt;Aldridge II, William A.&lt;/author&gt;&lt;author&gt;Rebecca H. Roppolo&lt;/author&gt;&lt;author&gt;Shannon D. Chaplo&lt;/author&gt;&lt;author&gt;Ariel B. Everett&lt;/author&gt;&lt;author&gt;Sherra Lawrence&lt;/author&gt;&lt;author&gt;Christina I. DiSalvo&lt;/author&gt;&lt;author&gt;Devon R. Minch&lt;/author&gt;&lt;author&gt;Jessica J. Reed&lt;/author&gt;&lt;author&gt;Renee I. Boothroyd&lt;/author&gt;&lt;/authors&gt;&lt;/contributors&gt;&lt;titles&gt;&lt;title&gt;Trajectory of External Implementation Support Activities across Two States: A Descriptive Study [Manuscript in preparation]&lt;/title&gt;&lt;/titles&gt;&lt;dates&gt;&lt;year&gt;2022&lt;/year&gt;&lt;/dates&gt;&lt;urls&gt;&lt;/urls&gt;&lt;/record&gt;&lt;/Cite&gt;&lt;/EndNote&gt;</w:instrText>
      </w:r>
      <w:r w:rsidRPr="00CB38AC">
        <w:fldChar w:fldCharType="separate"/>
      </w:r>
      <w:r w:rsidRPr="00CB38AC">
        <w:rPr>
          <w:noProof/>
        </w:rPr>
        <w:t>[14]</w:t>
      </w:r>
      <w:r w:rsidRPr="00CB38AC">
        <w:fldChar w:fldCharType="end"/>
      </w:r>
      <w:r w:rsidRPr="00CB38AC">
        <w:t xml:space="preserve">. </w:t>
      </w:r>
    </w:p>
    <w:p w14:paraId="28C01891" w14:textId="77777777" w:rsidR="008B0C1A" w:rsidRPr="00CB38AC" w:rsidRDefault="008B0C1A" w:rsidP="008B0C1A"/>
    <w:p w14:paraId="6C7B3B0E" w14:textId="15221C55" w:rsidR="008B0C1A" w:rsidRPr="00CB38AC" w:rsidRDefault="008B0C1A" w:rsidP="008B0C1A">
      <w:r w:rsidRPr="00CB38AC">
        <w:t>More recent sets of CPC practice activities identify essential activities and practice enhancers</w:t>
      </w:r>
      <w:r w:rsidRPr="00CB38AC">
        <w:rPr>
          <w:i/>
          <w:iCs/>
        </w:rPr>
        <w:t xml:space="preserve"> </w:t>
      </w:r>
      <w:r w:rsidRPr="00CB38AC">
        <w:fldChar w:fldCharType="begin"/>
      </w:r>
      <w:r w:rsidRPr="00CB38AC">
        <w:instrText xml:space="preserve"> ADDIN EN.CITE &lt;EndNote&gt;&lt;Cite&gt;&lt;Author&gt;Aldridge II&lt;/Author&gt;&lt;Year&gt;2022&lt;/Year&gt;&lt;RecNum&gt;11549&lt;/RecNum&gt;&lt;DisplayText&gt;[25]&lt;/DisplayText&gt;&lt;record&gt;&lt;rec-number&gt;11549&lt;/rec-number&gt;&lt;foreign-keys&gt;&lt;key app="EN" db-id="92tw0sxaredrdoeva2ovde9md0ept0ezp55z" timestamp="1637356904"&gt;11549&lt;/key&gt;&lt;/foreign-keys&gt;&lt;ref-type name="Journal Article"&gt;17&lt;/ref-type&gt;&lt;contributors&gt;&lt;authors&gt;&lt;author&gt;Aldridge II, William A.&lt;/author&gt;&lt;author&gt;Rebecca H. Roppolo&lt;/author&gt;&lt;author&gt;Shannon D. Chaplo&lt;/author&gt;&lt;author&gt;Ariel B. Everett&lt;/author&gt;&lt;author&gt;Sherra Lawrence&lt;/author&gt;&lt;author&gt;Christina I. DiSalvo&lt;/author&gt;&lt;author&gt;Devon R. Minch&lt;/author&gt;&lt;author&gt;Jessica J. Reed&lt;/author&gt;&lt;author&gt;Renee I. Boothroyd&lt;/author&gt;&lt;/authors&gt;&lt;/contributors&gt;&lt;titles&gt;&lt;title&gt;Trajectory of External Implementation Support Activities across Two States: A Descriptive Study [Manuscript in preparation]&lt;/title&gt;&lt;/titles&gt;&lt;dates&gt;&lt;year&gt;2022&lt;/year&gt;&lt;/dates&gt;&lt;urls&gt;&lt;/urls&gt;&lt;/record&gt;&lt;/Cite&gt;&lt;/EndNote&gt;</w:instrText>
      </w:r>
      <w:r w:rsidRPr="00CB38AC">
        <w:fldChar w:fldCharType="separate"/>
      </w:r>
      <w:r w:rsidRPr="00CB38AC">
        <w:rPr>
          <w:noProof/>
        </w:rPr>
        <w:t>[14]</w:t>
      </w:r>
      <w:r w:rsidRPr="00CB38AC">
        <w:fldChar w:fldCharType="end"/>
      </w:r>
      <w:r w:rsidRPr="00CB38AC">
        <w:t xml:space="preserve">. </w:t>
      </w:r>
      <w:r w:rsidRPr="00CB38AC">
        <w:rPr>
          <w:i/>
          <w:iCs/>
        </w:rPr>
        <w:t>Essential activities</w:t>
      </w:r>
      <w:r w:rsidRPr="00CB38AC">
        <w:t xml:space="preserve"> are believed to directly contribute to the achievement of the near-term outcomes of each CPC. </w:t>
      </w:r>
      <w:r w:rsidRPr="00CB38AC">
        <w:rPr>
          <w:i/>
          <w:iCs/>
        </w:rPr>
        <w:t>Practice enhancers</w:t>
      </w:r>
      <w:r w:rsidRPr="00CB38AC">
        <w:t xml:space="preserve"> are believed to accelerate or otherwise enhance the realization of near-term outcomes, even if outcomes may be sufficiently achievable in their absence. </w:t>
      </w:r>
    </w:p>
    <w:p w14:paraId="4E9573C2" w14:textId="2596DB93" w:rsidR="008B0C1A" w:rsidRPr="00CB38AC" w:rsidRDefault="008B0C1A" w:rsidP="008B0C1A"/>
    <w:p w14:paraId="5686B410" w14:textId="6626146C" w:rsidR="008B0C1A" w:rsidRPr="00CB38AC" w:rsidRDefault="008B0C1A" w:rsidP="008B0C1A">
      <w:r w:rsidRPr="00CB38AC">
        <w:t xml:space="preserve">In this practice compendium, we present the latest set of practice activities for each CPC (see Figure </w:t>
      </w:r>
      <w:r>
        <w:t>6.</w:t>
      </w:r>
      <w:r w:rsidRPr="00CB38AC">
        <w:t xml:space="preserve">4 and </w:t>
      </w:r>
      <w:r>
        <w:t>the “</w:t>
      </w:r>
      <w:r w:rsidRPr="00A700BE">
        <w:t>Practice Activity Deep Dive Resource</w:t>
      </w:r>
      <w:r>
        <w:t xml:space="preserve">” in </w:t>
      </w:r>
      <w:hyperlink r:id="rId38" w:history="1">
        <w:r w:rsidRPr="00162E42">
          <w:rPr>
            <w:rStyle w:val="Hyperlink"/>
          </w:rPr>
          <w:t>Appendix C</w:t>
        </w:r>
      </w:hyperlink>
      <w:r w:rsidRPr="00CB38AC">
        <w:t xml:space="preserve">). </w:t>
      </w:r>
      <w:r>
        <w:t>For identification and tracking purposes, practice activities are labeled “[CPC number</w:t>
      </w:r>
      <w:proofErr w:type="gramStart"/>
      <w:r>
        <w:t>].[</w:t>
      </w:r>
      <w:proofErr w:type="gramEnd"/>
      <w:r>
        <w:t xml:space="preserve">practice activity number]” (e.g., 1.1, 1.2, . . . 2.1, 2.2). </w:t>
      </w:r>
      <w:r w:rsidRPr="00CB38AC">
        <w:t xml:space="preserve">Changes from the prior set of practice activities include clarified wording, adjusted identification of essential activities and practice enhancers, additional details about each practice activity, and the addition of two practice activities in CPC 8. </w:t>
      </w:r>
    </w:p>
    <w:p w14:paraId="08B6BACF" w14:textId="77777777" w:rsidR="008B0C1A" w:rsidRPr="00CB38AC" w:rsidRDefault="008B0C1A" w:rsidP="008B0C1A">
      <w:pPr>
        <w:rPr>
          <w:rFonts w:ascii="Libre Baskerville" w:hAnsi="Libre Baskerville" w:cs="Merriweather"/>
        </w:rPr>
      </w:pPr>
    </w:p>
    <w:p w14:paraId="65294760" w14:textId="77777777" w:rsidR="008B0C1A" w:rsidRPr="00CB38AC" w:rsidRDefault="008B0C1A" w:rsidP="008B0C1A">
      <w:r w:rsidRPr="00CB38AC">
        <w:t>Practice activities may be used to proactively plan one or more consecutive support interactions. For example, with agreements in place about which performance goals to focus support on, ICTP regional support teams may plan to work with support participants to</w:t>
      </w:r>
    </w:p>
    <w:p w14:paraId="7BA42635" w14:textId="77777777" w:rsidR="008B0C1A" w:rsidRPr="00CB38AC" w:rsidRDefault="008B0C1A" w:rsidP="008B0C1A">
      <w:pPr>
        <w:pStyle w:val="ListBullet"/>
      </w:pPr>
      <w:r w:rsidRPr="00CB38AC">
        <w:t xml:space="preserve">set new implementation practice learning objectives (5.1) and </w:t>
      </w:r>
    </w:p>
    <w:p w14:paraId="635AB484" w14:textId="77777777" w:rsidR="008B0C1A" w:rsidRPr="00CB38AC" w:rsidRDefault="008B0C1A" w:rsidP="008B0C1A">
      <w:pPr>
        <w:pStyle w:val="ListBullet"/>
      </w:pPr>
      <w:r w:rsidRPr="00CB38AC">
        <w:t>develop shared actions plans for capacity development (6.1), including to</w:t>
      </w:r>
    </w:p>
    <w:p w14:paraId="29CC1022" w14:textId="77777777" w:rsidR="008B0C1A" w:rsidRPr="00CB38AC" w:rsidRDefault="008B0C1A">
      <w:pPr>
        <w:pStyle w:val="ListBullet"/>
        <w:numPr>
          <w:ilvl w:val="3"/>
          <w:numId w:val="6"/>
        </w:numPr>
      </w:pPr>
      <w:r w:rsidRPr="00CB38AC">
        <w:t xml:space="preserve">provide structured learning that supports new implementation practice knowledge and skills (5.2) and </w:t>
      </w:r>
    </w:p>
    <w:p w14:paraId="1493BC93" w14:textId="77777777" w:rsidR="008B0C1A" w:rsidRPr="00CB38AC" w:rsidRDefault="008B0C1A">
      <w:pPr>
        <w:pStyle w:val="ListBullet"/>
        <w:numPr>
          <w:ilvl w:val="3"/>
          <w:numId w:val="6"/>
        </w:numPr>
      </w:pPr>
      <w:r w:rsidRPr="00CB38AC">
        <w:t xml:space="preserve">facilitate leaders’ and teams’ experiential learning activities to apply their new knowledge and skills (7.1). </w:t>
      </w:r>
    </w:p>
    <w:p w14:paraId="02B60D2D" w14:textId="77777777" w:rsidR="008B0C1A" w:rsidRPr="00CB38AC" w:rsidRDefault="008B0C1A" w:rsidP="008B0C1A"/>
    <w:p w14:paraId="68B65456" w14:textId="77777777" w:rsidR="00961D50" w:rsidRDefault="008B0C1A" w:rsidP="00961D50">
      <w:r w:rsidRPr="00CB38AC">
        <w:t xml:space="preserve">However, practice activities do not happen in the context of proactive planning alone. Often, ICTP regional support team members find themselves responding to support participants’ needs, preferences, and requests in the moment. Similarly, windows may open suddenly </w:t>
      </w:r>
      <w:r w:rsidRPr="00961D50">
        <w:t>for</w:t>
      </w:r>
      <w:r w:rsidR="00961D50" w:rsidRPr="00961D50">
        <w:t xml:space="preserve"> practice activities not previously planned, and ICTP regional support teams may pivot in the moment to take advantage. In these situations, following the support interactions, ICTP regional support teams may retroactively identify the applicable CPC(s) based on the practice activities used. </w:t>
      </w:r>
    </w:p>
    <w:p w14:paraId="774BBCFD" w14:textId="77777777" w:rsidR="00961D50" w:rsidRDefault="00961D50" w:rsidP="00961D50"/>
    <w:p w14:paraId="5711BCC6" w14:textId="51E66917" w:rsidR="00380815" w:rsidRDefault="00961D50" w:rsidP="00162E42">
      <w:r w:rsidRPr="00CB38AC">
        <w:t xml:space="preserve">Regardless, due to the dynamic nature of implementation support practice, support interactions typically draw from practice activities </w:t>
      </w:r>
      <w:r w:rsidRPr="00CB38AC">
        <w:rPr>
          <w:i/>
          <w:iCs/>
        </w:rPr>
        <w:t>across CPCs</w:t>
      </w:r>
      <w:r w:rsidRPr="00CB38AC">
        <w:t xml:space="preserve">. ICTP regional support teams are not expected to stick to exhaustive sets of practice activities within one or more CPC, and they may unintentionally decrease the effectiveness of support interactions by doing so. Proactively or responsively combining individual practice activities across CPCs allows ICTP regional support teams to tailor support interactions, respond to specific situational cues or needs, and influence more than one practice outcome at a time </w:t>
      </w:r>
      <w:r w:rsidRPr="00CB38AC">
        <w:fldChar w:fldCharType="begin"/>
      </w:r>
      <w:r w:rsidRPr="00CB38AC">
        <w:instrText xml:space="preserve"> ADDIN EN.CITE &lt;EndNote&gt;&lt;Cite&gt;&lt;Author&gt;Aldridge II&lt;/Author&gt;&lt;Year&gt;2022&lt;/Year&gt;&lt;RecNum&gt;11549&lt;/RecNum&gt;&lt;DisplayText&gt;[25]&lt;/DisplayText&gt;&lt;record&gt;&lt;rec-number&gt;11549&lt;/rec-number&gt;&lt;foreign-keys&gt;&lt;key app="EN" db-id="92tw0sxaredrdoeva2ovde9md0ept0ezp55z" timestamp="1637356904"&gt;11549&lt;/key&gt;&lt;/foreign-keys&gt;&lt;ref-type name="Journal Article"&gt;17&lt;/ref-type&gt;&lt;contributors&gt;&lt;authors&gt;&lt;author&gt;Aldridge II, William A.&lt;/author&gt;&lt;author&gt;Rebecca H. Roppolo&lt;/author&gt;&lt;author&gt;Shannon D. Chaplo&lt;/author&gt;&lt;author&gt;Ariel B. Everett&lt;/author&gt;&lt;author&gt;Sherra Lawrence&lt;/author&gt;&lt;author&gt;Christina I. DiSalvo&lt;/author&gt;&lt;author&gt;Devon R. Minch&lt;/author&gt;&lt;author&gt;Jessica J. Reed&lt;/author&gt;&lt;author&gt;Renee I. Boothroyd&lt;/author&gt;&lt;/authors&gt;&lt;/contributors&gt;&lt;titles&gt;&lt;title&gt;Trajectory of External Implementation Support Activities across Two States: A Descriptive Study [Manuscript in preparation]&lt;/title&gt;&lt;/titles&gt;&lt;dates&gt;&lt;year&gt;2022&lt;/year&gt;&lt;/dates&gt;&lt;urls&gt;&lt;/urls&gt;&lt;/record&gt;&lt;/Cite&gt;&lt;/EndNote&gt;</w:instrText>
      </w:r>
      <w:r w:rsidRPr="00CB38AC">
        <w:fldChar w:fldCharType="separate"/>
      </w:r>
      <w:r w:rsidRPr="00CB38AC">
        <w:rPr>
          <w:noProof/>
        </w:rPr>
        <w:t>[14]</w:t>
      </w:r>
      <w:r w:rsidRPr="00CB38AC">
        <w:fldChar w:fldCharType="end"/>
      </w:r>
      <w:r w:rsidRPr="00CB38AC">
        <w:t xml:space="preserve">. As described by Aldridge and colleagues </w:t>
      </w:r>
      <w:r w:rsidRPr="00CB38AC">
        <w:fldChar w:fldCharType="begin"/>
      </w:r>
      <w:r w:rsidRPr="00CB38AC">
        <w:instrText xml:space="preserve"> ADDIN EN.CITE &lt;EndNote&gt;&lt;Cite&gt;&lt;Author&gt;Aldridge II&lt;/Author&gt;&lt;Year&gt;2022&lt;/Year&gt;&lt;RecNum&gt;11549&lt;/RecNum&gt;&lt;DisplayText&gt;[25]&lt;/DisplayText&gt;&lt;record&gt;&lt;rec-number&gt;11549&lt;/rec-number&gt;&lt;foreign-keys&gt;&lt;key app="EN" db-id="92tw0sxaredrdoeva2ovde9md0ept0ezp55z" timestamp="1637356904"&gt;11549&lt;/key&gt;&lt;/foreign-keys&gt;&lt;ref-type name="Journal Article"&gt;17&lt;/ref-type&gt;&lt;contributors&gt;&lt;authors&gt;&lt;author&gt;Aldridge II, William A.&lt;/author&gt;&lt;author&gt;Rebecca H. Roppolo&lt;/author&gt;&lt;author&gt;Shannon D. Chaplo&lt;/author&gt;&lt;author&gt;Ariel B. Everett&lt;/author&gt;&lt;author&gt;Sherra Lawrence&lt;/author&gt;&lt;author&gt;Christina I. DiSalvo&lt;/author&gt;&lt;author&gt;Devon R. Minch&lt;/author&gt;&lt;author&gt;Jessica J. Reed&lt;/author&gt;&lt;author&gt;Renee I. Boothroyd&lt;/author&gt;&lt;/authors&gt;&lt;/contributors&gt;&lt;titles&gt;&lt;title&gt;Trajectory of External Implementation Support Activities across Two States: A Descriptive Study [Manuscript in preparation]&lt;/title&gt;&lt;/titles&gt;&lt;dates&gt;&lt;year&gt;2022&lt;/year&gt;&lt;/dates&gt;&lt;urls&gt;&lt;/urls&gt;&lt;/record&gt;&lt;/Cite&gt;&lt;/EndNote&gt;</w:instrText>
      </w:r>
      <w:r w:rsidRPr="00CB38AC">
        <w:fldChar w:fldCharType="separate"/>
      </w:r>
      <w:r w:rsidRPr="00CB38AC">
        <w:rPr>
          <w:noProof/>
        </w:rPr>
        <w:t>[14</w:t>
      </w:r>
      <w:r w:rsidRPr="00CB38AC">
        <w:fldChar w:fldCharType="end"/>
      </w:r>
      <w:r w:rsidRPr="00CB38AC">
        <w:t>, p. 3</w:t>
      </w:r>
      <w:r>
        <w:t>]</w:t>
      </w:r>
      <w:r w:rsidRPr="00CB38AC">
        <w:t>:</w:t>
      </w:r>
    </w:p>
    <w:p w14:paraId="01780B3A" w14:textId="0F5A72B2" w:rsidR="00380815" w:rsidRPr="008565A6" w:rsidRDefault="00163883" w:rsidP="00162E42">
      <w:pPr>
        <w:pStyle w:val="Quote"/>
      </w:pPr>
      <w:r w:rsidRPr="00CB38AC">
        <w:lastRenderedPageBreak/>
        <w:t>This approach recognizes the often-dynamic nature of implementation practice, the high level of flexibility and adaptation needed within any given support interaction, and places a premium on ISP experience, judgement, intuition, and skill. Likewise, training and coaching for ISPs and the application of this model in accordance with its guiding theory and practice principles becomes particularly important.</w:t>
      </w:r>
    </w:p>
    <w:p w14:paraId="04BA3851" w14:textId="5746A55A" w:rsidR="00163883" w:rsidRDefault="00163883" w:rsidP="00163883">
      <w:r w:rsidRPr="00CB38AC">
        <w:t>Aldridge and colleagues [14] believe that using the CPCs with fidelity in this dynamic practice model requires ongoing attention to the 3</w:t>
      </w:r>
      <w:r>
        <w:t>8</w:t>
      </w:r>
      <w:r w:rsidRPr="00CB38AC">
        <w:t xml:space="preserve"> essential activities and alignment with the underlying theories, values, and principles of the practice model. Future research and evaluation activities will be needed to better operationalize and test these assumptions.</w:t>
      </w:r>
    </w:p>
    <w:p w14:paraId="5133D802" w14:textId="77777777" w:rsidR="00163883" w:rsidRDefault="00163883" w:rsidP="00163883"/>
    <w:p w14:paraId="1246AEAA" w14:textId="527B17A3" w:rsidR="00163883" w:rsidRPr="00CB38AC" w:rsidRDefault="00163883" w:rsidP="00163883">
      <w:r w:rsidRPr="00CB38AC">
        <w:t xml:space="preserve">In the next brief, we “dig deeper” into the typical patterns of implementation support practice, as illustrated in Figure </w:t>
      </w:r>
      <w:r>
        <w:t>6.</w:t>
      </w:r>
      <w:r w:rsidRPr="00CB38AC">
        <w:t>3, and provide a more detailed discussion of the practice activities within each CPC.</w:t>
      </w:r>
      <w:r w:rsidR="00FC0D23">
        <w:t xml:space="preserve"> Refer to Brief 7, “</w:t>
      </w:r>
      <w:hyperlink r:id="rId39" w:history="1">
        <w:r w:rsidR="00FC0D23" w:rsidRPr="00FC0D23">
          <w:rPr>
            <w:rStyle w:val="Hyperlink"/>
          </w:rPr>
          <w:t>Digging Deeper In</w:t>
        </w:r>
        <w:r w:rsidR="00FC0D23" w:rsidRPr="00FC0D23">
          <w:rPr>
            <w:rStyle w:val="Hyperlink"/>
          </w:rPr>
          <w:t>t</w:t>
        </w:r>
        <w:r w:rsidR="00FC0D23" w:rsidRPr="00FC0D23">
          <w:rPr>
            <w:rStyle w:val="Hyperlink"/>
          </w:rPr>
          <w:t>o the Implementation Support Practice Model at the Regional Level</w:t>
        </w:r>
      </w:hyperlink>
      <w:r w:rsidR="00FC0D23">
        <w:t>.”</w:t>
      </w:r>
    </w:p>
    <w:p w14:paraId="3CA7621C" w14:textId="2C3C1DCD" w:rsidR="00163883" w:rsidRPr="00CB38AC" w:rsidRDefault="00163883" w:rsidP="00163883"/>
    <w:p w14:paraId="7C6BA868" w14:textId="0ADA9416" w:rsidR="00163883" w:rsidRPr="00CB38AC" w:rsidRDefault="00163883" w:rsidP="00163883">
      <w:r w:rsidRPr="00CB38AC">
        <w:t>Additional discussion about the dynamic nature of implementation support practice and using the ICTP practice model to tailor support processes is provided in the next section.</w:t>
      </w:r>
    </w:p>
    <w:bookmarkStart w:id="5" w:name="_heading=h.gjdgxs"/>
    <w:bookmarkEnd w:id="5"/>
    <w:p w14:paraId="49288E9F" w14:textId="184F105F" w:rsidR="00163883" w:rsidRPr="00DC35E2" w:rsidRDefault="00CB56EA" w:rsidP="00163883">
      <w:pPr>
        <w:pStyle w:val="Heading2"/>
        <w:spacing w:before="240"/>
        <w:rPr>
          <w:rFonts w:eastAsia="Lato" w:cstheme="majorHAnsi"/>
        </w:rPr>
      </w:pPr>
      <w:r>
        <w:rPr>
          <w:rFonts w:eastAsia="Libre Baskerville"/>
        </w:rPr>
        <mc:AlternateContent>
          <mc:Choice Requires="wps">
            <w:drawing>
              <wp:anchor distT="0" distB="0" distL="114300" distR="274320" simplePos="0" relativeHeight="251723776" behindDoc="0" locked="0" layoutInCell="1" allowOverlap="0" wp14:anchorId="6E1029D0" wp14:editId="6120BCE6">
                <wp:simplePos x="0" y="0"/>
                <wp:positionH relativeFrom="column">
                  <wp:posOffset>-391560</wp:posOffset>
                </wp:positionH>
                <wp:positionV relativeFrom="paragraph">
                  <wp:posOffset>1223793</wp:posOffset>
                </wp:positionV>
                <wp:extent cx="1485265" cy="2125345"/>
                <wp:effectExtent l="0" t="0" r="26035" b="8255"/>
                <wp:wrapThrough wrapText="right">
                  <wp:wrapPolygon edited="0">
                    <wp:start x="0" y="0"/>
                    <wp:lineTo x="0" y="21555"/>
                    <wp:lineTo x="16068" y="21555"/>
                    <wp:lineTo x="16068" y="12391"/>
                    <wp:lineTo x="21794" y="10842"/>
                    <wp:lineTo x="21794" y="10713"/>
                    <wp:lineTo x="16068" y="10326"/>
                    <wp:lineTo x="16068" y="0"/>
                    <wp:lineTo x="0" y="0"/>
                  </wp:wrapPolygon>
                </wp:wrapThrough>
                <wp:docPr id="304302481" name="Rectangle 3"/>
                <wp:cNvGraphicFramePr/>
                <a:graphic xmlns:a="http://schemas.openxmlformats.org/drawingml/2006/main">
                  <a:graphicData uri="http://schemas.microsoft.com/office/word/2010/wordprocessingShape">
                    <wps:wsp>
                      <wps:cNvSpPr/>
                      <wps:spPr>
                        <a:xfrm>
                          <a:off x="0" y="0"/>
                          <a:ext cx="1485265" cy="2125345"/>
                        </a:xfrm>
                        <a:custGeom>
                          <a:avLst/>
                          <a:gdLst>
                            <a:gd name="connsiteX0" fmla="*/ 0 w 1645920"/>
                            <a:gd name="connsiteY0" fmla="*/ 0 h 2774315"/>
                            <a:gd name="connsiteX1" fmla="*/ 1069469 w 1645920"/>
                            <a:gd name="connsiteY1" fmla="*/ 0 h 2774315"/>
                            <a:gd name="connsiteX2" fmla="*/ 1069469 w 1645920"/>
                            <a:gd name="connsiteY2" fmla="*/ 1387158 h 2774315"/>
                            <a:gd name="connsiteX3" fmla="*/ 1234440 w 1645920"/>
                            <a:gd name="connsiteY3" fmla="*/ 1387158 h 2774315"/>
                            <a:gd name="connsiteX4" fmla="*/ 1234440 w 1645920"/>
                            <a:gd name="connsiteY4" fmla="*/ 1387158 h 2774315"/>
                            <a:gd name="connsiteX5" fmla="*/ 1645920 w 1645920"/>
                            <a:gd name="connsiteY5" fmla="*/ 1387158 h 2774315"/>
                            <a:gd name="connsiteX6" fmla="*/ 1234440 w 1645920"/>
                            <a:gd name="connsiteY6" fmla="*/ 1387158 h 2774315"/>
                            <a:gd name="connsiteX7" fmla="*/ 1234440 w 1645920"/>
                            <a:gd name="connsiteY7" fmla="*/ 1387158 h 2774315"/>
                            <a:gd name="connsiteX8" fmla="*/ 1069469 w 1645920"/>
                            <a:gd name="connsiteY8" fmla="*/ 1387158 h 2774315"/>
                            <a:gd name="connsiteX9" fmla="*/ 1069469 w 1645920"/>
                            <a:gd name="connsiteY9" fmla="*/ 2774315 h 2774315"/>
                            <a:gd name="connsiteX10" fmla="*/ 0 w 1645920"/>
                            <a:gd name="connsiteY10" fmla="*/ 2774315 h 2774315"/>
                            <a:gd name="connsiteX11" fmla="*/ 0 w 1645920"/>
                            <a:gd name="connsiteY11" fmla="*/ 0 h 2774315"/>
                            <a:gd name="connsiteX0" fmla="*/ 0 w 1645920"/>
                            <a:gd name="connsiteY0" fmla="*/ 0 h 2774315"/>
                            <a:gd name="connsiteX1" fmla="*/ 1069469 w 1645920"/>
                            <a:gd name="connsiteY1" fmla="*/ 0 h 2774315"/>
                            <a:gd name="connsiteX2" fmla="*/ 1069469 w 1645920"/>
                            <a:gd name="connsiteY2" fmla="*/ 1387158 h 2774315"/>
                            <a:gd name="connsiteX3" fmla="*/ 1234440 w 1645920"/>
                            <a:gd name="connsiteY3" fmla="*/ 1387158 h 2774315"/>
                            <a:gd name="connsiteX4" fmla="*/ 1234440 w 1645920"/>
                            <a:gd name="connsiteY4" fmla="*/ 1387158 h 2774315"/>
                            <a:gd name="connsiteX5" fmla="*/ 1645920 w 1645920"/>
                            <a:gd name="connsiteY5" fmla="*/ 1387158 h 2774315"/>
                            <a:gd name="connsiteX6" fmla="*/ 1234440 w 1645920"/>
                            <a:gd name="connsiteY6" fmla="*/ 1387158 h 2774315"/>
                            <a:gd name="connsiteX7" fmla="*/ 1069469 w 1645920"/>
                            <a:gd name="connsiteY7" fmla="*/ 1387158 h 2774315"/>
                            <a:gd name="connsiteX8" fmla="*/ 1069469 w 1645920"/>
                            <a:gd name="connsiteY8" fmla="*/ 2774315 h 2774315"/>
                            <a:gd name="connsiteX9" fmla="*/ 0 w 1645920"/>
                            <a:gd name="connsiteY9" fmla="*/ 2774315 h 2774315"/>
                            <a:gd name="connsiteX10" fmla="*/ 0 w 1645920"/>
                            <a:gd name="connsiteY10" fmla="*/ 0 h 2774315"/>
                            <a:gd name="connsiteX0" fmla="*/ 0 w 1645920"/>
                            <a:gd name="connsiteY0" fmla="*/ 0 h 2774315"/>
                            <a:gd name="connsiteX1" fmla="*/ 1069469 w 1645920"/>
                            <a:gd name="connsiteY1" fmla="*/ 0 h 2774315"/>
                            <a:gd name="connsiteX2" fmla="*/ 1069469 w 1645920"/>
                            <a:gd name="connsiteY2" fmla="*/ 1387158 h 2774315"/>
                            <a:gd name="connsiteX3" fmla="*/ 1234440 w 1645920"/>
                            <a:gd name="connsiteY3" fmla="*/ 1387158 h 2774315"/>
                            <a:gd name="connsiteX4" fmla="*/ 1234440 w 1645920"/>
                            <a:gd name="connsiteY4" fmla="*/ 1387158 h 2774315"/>
                            <a:gd name="connsiteX5" fmla="*/ 1645920 w 1645920"/>
                            <a:gd name="connsiteY5" fmla="*/ 1387158 h 2774315"/>
                            <a:gd name="connsiteX6" fmla="*/ 1069469 w 1645920"/>
                            <a:gd name="connsiteY6" fmla="*/ 1387158 h 2774315"/>
                            <a:gd name="connsiteX7" fmla="*/ 1069469 w 1645920"/>
                            <a:gd name="connsiteY7" fmla="*/ 2774315 h 2774315"/>
                            <a:gd name="connsiteX8" fmla="*/ 0 w 1645920"/>
                            <a:gd name="connsiteY8" fmla="*/ 2774315 h 2774315"/>
                            <a:gd name="connsiteX9" fmla="*/ 0 w 1645920"/>
                            <a:gd name="connsiteY9" fmla="*/ 0 h 2774315"/>
                            <a:gd name="connsiteX0" fmla="*/ 0 w 1485499"/>
                            <a:gd name="connsiteY0" fmla="*/ 0 h 2774315"/>
                            <a:gd name="connsiteX1" fmla="*/ 1069469 w 1485499"/>
                            <a:gd name="connsiteY1" fmla="*/ 0 h 2774315"/>
                            <a:gd name="connsiteX2" fmla="*/ 1069469 w 1485499"/>
                            <a:gd name="connsiteY2" fmla="*/ 1387158 h 2774315"/>
                            <a:gd name="connsiteX3" fmla="*/ 1234440 w 1485499"/>
                            <a:gd name="connsiteY3" fmla="*/ 1387158 h 2774315"/>
                            <a:gd name="connsiteX4" fmla="*/ 1234440 w 1485499"/>
                            <a:gd name="connsiteY4" fmla="*/ 1387158 h 2774315"/>
                            <a:gd name="connsiteX5" fmla="*/ 1485499 w 1485499"/>
                            <a:gd name="connsiteY5" fmla="*/ 1395179 h 2774315"/>
                            <a:gd name="connsiteX6" fmla="*/ 1069469 w 1485499"/>
                            <a:gd name="connsiteY6" fmla="*/ 1387158 h 2774315"/>
                            <a:gd name="connsiteX7" fmla="*/ 1069469 w 1485499"/>
                            <a:gd name="connsiteY7" fmla="*/ 2774315 h 2774315"/>
                            <a:gd name="connsiteX8" fmla="*/ 0 w 1485499"/>
                            <a:gd name="connsiteY8" fmla="*/ 2774315 h 2774315"/>
                            <a:gd name="connsiteX9" fmla="*/ 0 w 1485499"/>
                            <a:gd name="connsiteY9" fmla="*/ 0 h 277431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1485499" h="2774315">
                              <a:moveTo>
                                <a:pt x="0" y="0"/>
                              </a:moveTo>
                              <a:lnTo>
                                <a:pt x="1069469" y="0"/>
                              </a:lnTo>
                              <a:lnTo>
                                <a:pt x="1069469" y="1387158"/>
                              </a:lnTo>
                              <a:lnTo>
                                <a:pt x="1234440" y="1387158"/>
                              </a:lnTo>
                              <a:lnTo>
                                <a:pt x="1234440" y="1387158"/>
                              </a:lnTo>
                              <a:lnTo>
                                <a:pt x="1485499" y="1395179"/>
                              </a:lnTo>
                              <a:lnTo>
                                <a:pt x="1069469" y="1387158"/>
                              </a:lnTo>
                              <a:lnTo>
                                <a:pt x="1069469" y="2774315"/>
                              </a:lnTo>
                              <a:lnTo>
                                <a:pt x="0" y="2774315"/>
                              </a:lnTo>
                              <a:lnTo>
                                <a:pt x="0" y="0"/>
                              </a:lnTo>
                              <a:close/>
                            </a:path>
                          </a:pathLst>
                        </a:custGeom>
                        <a:noFill/>
                        <a:ln w="12700" cmpd="sng">
                          <a:solidFill>
                            <a:srgbClr val="20BEC7"/>
                          </a:solidFill>
                          <a:prstDash val="solid"/>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a:effectLst/>
                      </wps:spPr>
                      <wps:style>
                        <a:lnRef idx="2">
                          <a:schemeClr val="accent6"/>
                        </a:lnRef>
                        <a:fillRef idx="1">
                          <a:schemeClr val="lt1"/>
                        </a:fillRef>
                        <a:effectRef idx="0">
                          <a:schemeClr val="accent6"/>
                        </a:effectRef>
                        <a:fontRef idx="minor">
                          <a:schemeClr val="dk1"/>
                        </a:fontRef>
                      </wps:style>
                      <wps:txbx>
                        <w:txbxContent>
                          <w:p w14:paraId="29404D48" w14:textId="77777777" w:rsidR="00FC0D23" w:rsidRPr="00245ACC" w:rsidRDefault="00FC0D23" w:rsidP="00FC0D23">
                            <w:pPr>
                              <w:pStyle w:val="FigureTitles"/>
                              <w:jc w:val="center"/>
                              <w:rPr>
                                <w:color w:val="0060AE"/>
                                <w:sz w:val="16"/>
                                <w:szCs w:val="16"/>
                                <w14:textOutline w14:w="12700" w14:cap="rnd" w14:cmpd="sng" w14:algn="ctr">
                                  <w14:noFill/>
                                  <w14:prstDash w14:val="solid"/>
                                  <w14:bevel/>
                                </w14:textOutline>
                              </w:rPr>
                            </w:pPr>
                            <w:r>
                              <w:rPr>
                                <w:color w:val="0060AE"/>
                                <w:sz w:val="16"/>
                                <w:szCs w:val="16"/>
                                <w14:textOutline w14:w="12700" w14:cap="rnd" w14:cmpd="sng" w14:algn="ctr">
                                  <w14:noFill/>
                                  <w14:prstDash w14:val="solid"/>
                                  <w14:bevel/>
                                </w14:textOutline>
                              </w:rPr>
                              <w:t>DIVE DEEPER</w:t>
                            </w:r>
                          </w:p>
                          <w:p w14:paraId="22E1931B" w14:textId="765065F0" w:rsidR="00FC0D23" w:rsidRDefault="00FB7EB3" w:rsidP="00FC0D23">
                            <w:pPr>
                              <w:pStyle w:val="FigureTitles"/>
                              <w:rPr>
                                <w:b w:val="0"/>
                                <w:bCs w:val="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Download</w:t>
                            </w:r>
                            <w:r w:rsidR="00FC0D23" w:rsidRPr="00FF209C">
                              <w:rPr>
                                <w:b w:val="0"/>
                                <w:bCs w:val="0"/>
                                <w:color w:val="002060"/>
                                <w:sz w:val="16"/>
                                <w:szCs w:val="16"/>
                                <w14:textOutline w14:w="12700" w14:cap="rnd" w14:cmpd="sng" w14:algn="ctr">
                                  <w14:noFill/>
                                  <w14:prstDash w14:val="solid"/>
                                  <w14:bevel/>
                                </w14:textOutline>
                              </w:rPr>
                              <w:t xml:space="preserve"> </w:t>
                            </w:r>
                            <w:r w:rsidR="00FC0D23" w:rsidRPr="00FF209C">
                              <w:rPr>
                                <w:color w:val="002060"/>
                                <w:sz w:val="16"/>
                                <w:szCs w:val="16"/>
                                <w14:textOutline w14:w="12700" w14:cap="rnd" w14:cmpd="sng" w14:algn="ctr">
                                  <w14:noFill/>
                                  <w14:prstDash w14:val="solid"/>
                                  <w14:bevel/>
                                </w14:textOutline>
                              </w:rPr>
                              <w:t>Brief #</w:t>
                            </w:r>
                            <w:r w:rsidR="00FC0D23">
                              <w:rPr>
                                <w:color w:val="002060"/>
                                <w:sz w:val="16"/>
                                <w:szCs w:val="16"/>
                                <w14:textOutline w14:w="12700" w14:cap="rnd" w14:cmpd="sng" w14:algn="ctr">
                                  <w14:noFill/>
                                  <w14:prstDash w14:val="solid"/>
                                  <w14:bevel/>
                                </w14:textOutline>
                              </w:rPr>
                              <w:t>5</w:t>
                            </w:r>
                            <w:r w:rsidR="00FC0D23" w:rsidRPr="00FF209C">
                              <w:rPr>
                                <w:b w:val="0"/>
                                <w:bCs w:val="0"/>
                                <w:color w:val="002060"/>
                                <w:sz w:val="16"/>
                                <w:szCs w:val="16"/>
                                <w14:textOutline w14:w="12700" w14:cap="rnd" w14:cmpd="sng" w14:algn="ctr">
                                  <w14:noFill/>
                                  <w14:prstDash w14:val="solid"/>
                                  <w14:bevel/>
                                </w14:textOutline>
                              </w:rPr>
                              <w:t xml:space="preserve">: </w:t>
                            </w:r>
                            <w:r w:rsidR="00FC0D23">
                              <w:rPr>
                                <w:b w:val="0"/>
                                <w:bCs w:val="0"/>
                                <w:color w:val="002060"/>
                                <w:sz w:val="16"/>
                                <w:szCs w:val="16"/>
                                <w14:textOutline w14:w="12700" w14:cap="rnd" w14:cmpd="sng" w14:algn="ctr">
                                  <w14:noFill/>
                                  <w14:prstDash w14:val="solid"/>
                                  <w14:bevel/>
                                </w14:textOutline>
                              </w:rPr>
                              <w:t>Foundations of the ICTP Implementation Support Practice Model</w:t>
                            </w:r>
                            <w:r w:rsidR="00FC0D23" w:rsidRPr="00FF209C">
                              <w:rPr>
                                <w:b w:val="0"/>
                                <w:bCs w:val="0"/>
                                <w:color w:val="002060"/>
                                <w:sz w:val="16"/>
                                <w:szCs w:val="16"/>
                                <w14:textOutline w14:w="12700" w14:cap="rnd" w14:cmpd="sng" w14:algn="ctr">
                                  <w14:noFill/>
                                  <w14:prstDash w14:val="solid"/>
                                  <w14:bevel/>
                                </w14:textOutline>
                              </w:rPr>
                              <w:t xml:space="preserve">, </w:t>
                            </w:r>
                            <w:r w:rsidR="00FC0D23">
                              <w:rPr>
                                <w:b w:val="0"/>
                                <w:bCs w:val="0"/>
                                <w:color w:val="002060"/>
                                <w:sz w:val="16"/>
                                <w:szCs w:val="16"/>
                                <w14:textOutline w14:w="12700" w14:cap="rnd" w14:cmpd="sng" w14:algn="ctr">
                                  <w14:noFill/>
                                  <w14:prstDash w14:val="solid"/>
                                  <w14:bevel/>
                                </w14:textOutline>
                              </w:rPr>
                              <w:t>s</w:t>
                            </w:r>
                            <w:r w:rsidR="00FC0D23" w:rsidRPr="00FF209C">
                              <w:rPr>
                                <w:b w:val="0"/>
                                <w:bCs w:val="0"/>
                                <w:color w:val="002060"/>
                                <w:sz w:val="16"/>
                                <w:szCs w:val="16"/>
                                <w14:textOutline w14:w="12700" w14:cap="rnd" w14:cmpd="sng" w14:algn="ctr">
                                  <w14:noFill/>
                                  <w14:prstDash w14:val="solid"/>
                                  <w14:bevel/>
                                </w14:textOutline>
                              </w:rPr>
                              <w:t xml:space="preserve">ection </w:t>
                            </w:r>
                            <w:hyperlink r:id="rId40" w:history="1">
                              <w:r w:rsidR="00FC0D23" w:rsidRPr="00EB4C0F">
                                <w:rPr>
                                  <w:rStyle w:val="Hyperlink"/>
                                  <w:sz w:val="16"/>
                                  <w:szCs w:val="16"/>
                                  <w14:textOutline w14:w="12700" w14:cap="rnd" w14:cmpd="sng" w14:algn="ctr">
                                    <w14:noFill/>
                                    <w14:prstDash w14:val="solid"/>
                                    <w14:bevel/>
                                  </w14:textOutline>
                                </w:rPr>
                                <w:t>Practice Principles of Implementation Support Practice</w:t>
                              </w:r>
                            </w:hyperlink>
                            <w:r>
                              <w:rPr>
                                <w:rStyle w:val="Hyperlink"/>
                                <w:sz w:val="16"/>
                                <w:szCs w:val="16"/>
                                <w14:textOutline w14:w="12700" w14:cap="rnd" w14:cmpd="sng" w14:algn="ctr">
                                  <w14:noFill/>
                                  <w14:prstDash w14:val="solid"/>
                                  <w14:bevel/>
                                </w14:textOutline>
                              </w:rPr>
                              <w:t xml:space="preserve"> (docx)</w:t>
                            </w:r>
                            <w:r w:rsidR="00FC0D23">
                              <w:rPr>
                                <w:b w:val="0"/>
                                <w:bCs w:val="0"/>
                                <w:sz w:val="16"/>
                                <w:szCs w:val="16"/>
                                <w14:textOutline w14:w="12700" w14:cap="rnd" w14:cmpd="sng" w14:algn="ctr">
                                  <w14:noFill/>
                                  <w14:prstDash w14:val="solid"/>
                                  <w14:bevel/>
                                </w14:textOutline>
                              </w:rPr>
                              <w:t xml:space="preserve"> for more </w:t>
                            </w:r>
                            <w:r w:rsidR="00FC0D23" w:rsidRPr="00856661">
                              <w:rPr>
                                <w:b w:val="0"/>
                                <w:bCs w:val="0"/>
                                <w:sz w:val="16"/>
                                <w:szCs w:val="16"/>
                                <w14:textOutline w14:w="12700" w14:cap="rnd" w14:cmpd="sng" w14:algn="ctr">
                                  <w14:noFill/>
                                  <w14:prstDash w14:val="solid"/>
                                  <w14:bevel/>
                                </w14:textOutline>
                              </w:rPr>
                              <w:t>information</w:t>
                            </w:r>
                            <w:r w:rsidR="00FC0D23">
                              <w:rPr>
                                <w:b w:val="0"/>
                                <w:bCs w:val="0"/>
                                <w:sz w:val="16"/>
                                <w:szCs w:val="16"/>
                                <w14:textOutline w14:w="12700" w14:cap="rnd" w14:cmpd="sng" w14:algn="ctr">
                                  <w14:noFill/>
                                  <w14:prstDash w14:val="solid"/>
                                  <w14:bevel/>
                                </w14:textOutline>
                              </w:rPr>
                              <w:t xml:space="preserve"> on Proactive Support, Contextualized, Responsive Support.</w:t>
                            </w:r>
                          </w:p>
                          <w:p w14:paraId="42D54561" w14:textId="77777777" w:rsidR="00FC0D23" w:rsidRPr="00856661" w:rsidRDefault="00FC0D23" w:rsidP="00FC0D23">
                            <w:pPr>
                              <w:pStyle w:val="FigureTitles"/>
                              <w:rPr>
                                <w:b w:val="0"/>
                                <w:bCs w:val="0"/>
                                <w:sz w:val="16"/>
                                <w:szCs w:val="16"/>
                                <w14:textOutline w14:w="12700" w14:cap="rnd" w14:cmpd="sng" w14:algn="ctr">
                                  <w14:noFill/>
                                  <w14:prstDash w14:val="solid"/>
                                  <w14:bevel/>
                                </w14:textOutline>
                              </w:rPr>
                            </w:pPr>
                          </w:p>
                        </w:txbxContent>
                      </wps:txbx>
                      <wps:bodyPr rot="0" spcFirstLastPara="0" vertOverflow="overflow" horzOverflow="overflow" vert="horz" wrap="square" lIns="18288" tIns="91440" rIns="45720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1029D0" id="_x0000_s1034" style="position:absolute;left:0;text-align:left;margin-left:-30.85pt;margin-top:96.35pt;width:116.95pt;height:167.35pt;z-index:251723776;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coordsize="1485499,2774315"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" o:allowoverlap="f" adj="-11796480,,5400" path="m,l1069469,r,1387158l1234440,1387158r,l1485499,1395179r-416030,-8021l1069469,2774315,,2774315,,xe" filled="f" strokecolor="#20bec7" strokeweight="1pt">
                <v:stroke joinstyle="miter"/>
                <v:formulas/>
                <v:path arrowok="t" o:connecttype="custom" o:connectlocs="0,0;1069301,0;1069301,1062673;1234246,1062673;1234246,1062673;1485265,1068818;1069301,1062673;1069301,2125345;0,2125345;0,0" o:connectangles="0,0,0,0,0,0,0,0,0,0" textboxrect="0,0,1485499,2774315"/>
                <v:textbox inset="1.44pt,7.2pt,36pt,0">
                  <w:txbxContent>
                    <w:p w14:paraId="29404D48" w14:textId="77777777" w:rsidR="00FC0D23" w:rsidRPr="00245ACC" w:rsidRDefault="00FC0D23" w:rsidP="00FC0D23">
                      <w:pPr>
                        <w:pStyle w:val="FigureTitles"/>
                        <w:jc w:val="center"/>
                        <w:rPr>
                          <w:color w:val="0060AE"/>
                          <w:sz w:val="16"/>
                          <w:szCs w:val="16"/>
                          <w14:textOutline w14:w="12700" w14:cap="rnd" w14:cmpd="sng" w14:algn="ctr">
                            <w14:noFill/>
                            <w14:prstDash w14:val="solid"/>
                            <w14:bevel/>
                          </w14:textOutline>
                        </w:rPr>
                      </w:pPr>
                      <w:r>
                        <w:rPr>
                          <w:color w:val="0060AE"/>
                          <w:sz w:val="16"/>
                          <w:szCs w:val="16"/>
                          <w14:textOutline w14:w="12700" w14:cap="rnd" w14:cmpd="sng" w14:algn="ctr">
                            <w14:noFill/>
                            <w14:prstDash w14:val="solid"/>
                            <w14:bevel/>
                          </w14:textOutline>
                        </w:rPr>
                        <w:t>DIVE DEEPER</w:t>
                      </w:r>
                    </w:p>
                    <w:p w14:paraId="22E1931B" w14:textId="765065F0" w:rsidR="00FC0D23" w:rsidRDefault="00FB7EB3" w:rsidP="00FC0D23">
                      <w:pPr>
                        <w:pStyle w:val="FigureTitles"/>
                        <w:rPr>
                          <w:b w:val="0"/>
                          <w:bCs w:val="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Download</w:t>
                      </w:r>
                      <w:r w:rsidR="00FC0D23" w:rsidRPr="00FF209C">
                        <w:rPr>
                          <w:b w:val="0"/>
                          <w:bCs w:val="0"/>
                          <w:color w:val="002060"/>
                          <w:sz w:val="16"/>
                          <w:szCs w:val="16"/>
                          <w14:textOutline w14:w="12700" w14:cap="rnd" w14:cmpd="sng" w14:algn="ctr">
                            <w14:noFill/>
                            <w14:prstDash w14:val="solid"/>
                            <w14:bevel/>
                          </w14:textOutline>
                        </w:rPr>
                        <w:t xml:space="preserve"> </w:t>
                      </w:r>
                      <w:r w:rsidR="00FC0D23" w:rsidRPr="00FF209C">
                        <w:rPr>
                          <w:color w:val="002060"/>
                          <w:sz w:val="16"/>
                          <w:szCs w:val="16"/>
                          <w14:textOutline w14:w="12700" w14:cap="rnd" w14:cmpd="sng" w14:algn="ctr">
                            <w14:noFill/>
                            <w14:prstDash w14:val="solid"/>
                            <w14:bevel/>
                          </w14:textOutline>
                        </w:rPr>
                        <w:t>Brief #</w:t>
                      </w:r>
                      <w:r w:rsidR="00FC0D23">
                        <w:rPr>
                          <w:color w:val="002060"/>
                          <w:sz w:val="16"/>
                          <w:szCs w:val="16"/>
                          <w14:textOutline w14:w="12700" w14:cap="rnd" w14:cmpd="sng" w14:algn="ctr">
                            <w14:noFill/>
                            <w14:prstDash w14:val="solid"/>
                            <w14:bevel/>
                          </w14:textOutline>
                        </w:rPr>
                        <w:t>5</w:t>
                      </w:r>
                      <w:r w:rsidR="00FC0D23" w:rsidRPr="00FF209C">
                        <w:rPr>
                          <w:b w:val="0"/>
                          <w:bCs w:val="0"/>
                          <w:color w:val="002060"/>
                          <w:sz w:val="16"/>
                          <w:szCs w:val="16"/>
                          <w14:textOutline w14:w="12700" w14:cap="rnd" w14:cmpd="sng" w14:algn="ctr">
                            <w14:noFill/>
                            <w14:prstDash w14:val="solid"/>
                            <w14:bevel/>
                          </w14:textOutline>
                        </w:rPr>
                        <w:t xml:space="preserve">: </w:t>
                      </w:r>
                      <w:r w:rsidR="00FC0D23">
                        <w:rPr>
                          <w:b w:val="0"/>
                          <w:bCs w:val="0"/>
                          <w:color w:val="002060"/>
                          <w:sz w:val="16"/>
                          <w:szCs w:val="16"/>
                          <w14:textOutline w14:w="12700" w14:cap="rnd" w14:cmpd="sng" w14:algn="ctr">
                            <w14:noFill/>
                            <w14:prstDash w14:val="solid"/>
                            <w14:bevel/>
                          </w14:textOutline>
                        </w:rPr>
                        <w:t>Foundations of the ICTP Implementation Support Practice Model</w:t>
                      </w:r>
                      <w:r w:rsidR="00FC0D23" w:rsidRPr="00FF209C">
                        <w:rPr>
                          <w:b w:val="0"/>
                          <w:bCs w:val="0"/>
                          <w:color w:val="002060"/>
                          <w:sz w:val="16"/>
                          <w:szCs w:val="16"/>
                          <w14:textOutline w14:w="12700" w14:cap="rnd" w14:cmpd="sng" w14:algn="ctr">
                            <w14:noFill/>
                            <w14:prstDash w14:val="solid"/>
                            <w14:bevel/>
                          </w14:textOutline>
                        </w:rPr>
                        <w:t xml:space="preserve">, </w:t>
                      </w:r>
                      <w:r w:rsidR="00FC0D23">
                        <w:rPr>
                          <w:b w:val="0"/>
                          <w:bCs w:val="0"/>
                          <w:color w:val="002060"/>
                          <w:sz w:val="16"/>
                          <w:szCs w:val="16"/>
                          <w14:textOutline w14:w="12700" w14:cap="rnd" w14:cmpd="sng" w14:algn="ctr">
                            <w14:noFill/>
                            <w14:prstDash w14:val="solid"/>
                            <w14:bevel/>
                          </w14:textOutline>
                        </w:rPr>
                        <w:t>s</w:t>
                      </w:r>
                      <w:r w:rsidR="00FC0D23" w:rsidRPr="00FF209C">
                        <w:rPr>
                          <w:b w:val="0"/>
                          <w:bCs w:val="0"/>
                          <w:color w:val="002060"/>
                          <w:sz w:val="16"/>
                          <w:szCs w:val="16"/>
                          <w14:textOutline w14:w="12700" w14:cap="rnd" w14:cmpd="sng" w14:algn="ctr">
                            <w14:noFill/>
                            <w14:prstDash w14:val="solid"/>
                            <w14:bevel/>
                          </w14:textOutline>
                        </w:rPr>
                        <w:t xml:space="preserve">ection </w:t>
                      </w:r>
                      <w:hyperlink r:id="rId41" w:history="1">
                        <w:r w:rsidR="00FC0D23" w:rsidRPr="00EB4C0F">
                          <w:rPr>
                            <w:rStyle w:val="Hyperlink"/>
                            <w:sz w:val="16"/>
                            <w:szCs w:val="16"/>
                            <w14:textOutline w14:w="12700" w14:cap="rnd" w14:cmpd="sng" w14:algn="ctr">
                              <w14:noFill/>
                              <w14:prstDash w14:val="solid"/>
                              <w14:bevel/>
                            </w14:textOutline>
                          </w:rPr>
                          <w:t>Practice Principles of Implementation Support Practice</w:t>
                        </w:r>
                      </w:hyperlink>
                      <w:r>
                        <w:rPr>
                          <w:rStyle w:val="Hyperlink"/>
                          <w:sz w:val="16"/>
                          <w:szCs w:val="16"/>
                          <w14:textOutline w14:w="12700" w14:cap="rnd" w14:cmpd="sng" w14:algn="ctr">
                            <w14:noFill/>
                            <w14:prstDash w14:val="solid"/>
                            <w14:bevel/>
                          </w14:textOutline>
                        </w:rPr>
                        <w:t xml:space="preserve"> (docx)</w:t>
                      </w:r>
                      <w:r w:rsidR="00FC0D23">
                        <w:rPr>
                          <w:b w:val="0"/>
                          <w:bCs w:val="0"/>
                          <w:sz w:val="16"/>
                          <w:szCs w:val="16"/>
                          <w14:textOutline w14:w="12700" w14:cap="rnd" w14:cmpd="sng" w14:algn="ctr">
                            <w14:noFill/>
                            <w14:prstDash w14:val="solid"/>
                            <w14:bevel/>
                          </w14:textOutline>
                        </w:rPr>
                        <w:t xml:space="preserve"> for more </w:t>
                      </w:r>
                      <w:r w:rsidR="00FC0D23" w:rsidRPr="00856661">
                        <w:rPr>
                          <w:b w:val="0"/>
                          <w:bCs w:val="0"/>
                          <w:sz w:val="16"/>
                          <w:szCs w:val="16"/>
                          <w14:textOutline w14:w="12700" w14:cap="rnd" w14:cmpd="sng" w14:algn="ctr">
                            <w14:noFill/>
                            <w14:prstDash w14:val="solid"/>
                            <w14:bevel/>
                          </w14:textOutline>
                        </w:rPr>
                        <w:t>information</w:t>
                      </w:r>
                      <w:r w:rsidR="00FC0D23">
                        <w:rPr>
                          <w:b w:val="0"/>
                          <w:bCs w:val="0"/>
                          <w:sz w:val="16"/>
                          <w:szCs w:val="16"/>
                          <w14:textOutline w14:w="12700" w14:cap="rnd" w14:cmpd="sng" w14:algn="ctr">
                            <w14:noFill/>
                            <w14:prstDash w14:val="solid"/>
                            <w14:bevel/>
                          </w14:textOutline>
                        </w:rPr>
                        <w:t xml:space="preserve"> on Proactive Support, Contextualized, Responsive Support.</w:t>
                      </w:r>
                    </w:p>
                    <w:p w14:paraId="42D54561" w14:textId="77777777" w:rsidR="00FC0D23" w:rsidRPr="00856661" w:rsidRDefault="00FC0D23" w:rsidP="00FC0D23">
                      <w:pPr>
                        <w:pStyle w:val="FigureTitles"/>
                        <w:rPr>
                          <w:b w:val="0"/>
                          <w:bCs w:val="0"/>
                          <w:sz w:val="16"/>
                          <w:szCs w:val="16"/>
                          <w14:textOutline w14:w="12700" w14:cap="rnd" w14:cmpd="sng" w14:algn="ctr">
                            <w14:noFill/>
                            <w14:prstDash w14:val="solid"/>
                            <w14:bevel/>
                          </w14:textOutline>
                        </w:rPr>
                      </w:pPr>
                    </w:p>
                  </w:txbxContent>
                </v:textbox>
                <w10:wrap type="through" side="right"/>
              </v:shape>
            </w:pict>
          </mc:Fallback>
        </mc:AlternateContent>
      </w:r>
      <w:r w:rsidR="00163883" w:rsidRPr="00DC35E2">
        <w:rPr>
          <w:rFonts w:eastAsia="Lato" w:cstheme="majorHAnsi"/>
        </w:rPr>
        <w:t xml:space="preserve">Dynamic Implementation Support: Flexibility, Adaptability, </w:t>
      </w:r>
      <w:r w:rsidR="00163883">
        <w:rPr>
          <w:rFonts w:eastAsia="Lato" w:cstheme="majorHAnsi"/>
        </w:rPr>
        <w:t>&amp;</w:t>
      </w:r>
      <w:r w:rsidR="00163883" w:rsidRPr="00DC35E2">
        <w:rPr>
          <w:rFonts w:eastAsia="Lato" w:cstheme="majorHAnsi"/>
        </w:rPr>
        <w:t xml:space="preserve"> Tailoring</w:t>
      </w:r>
    </w:p>
    <w:p w14:paraId="33F458BB" w14:textId="2332C2F2" w:rsidR="00163883" w:rsidRPr="00DC35E2" w:rsidRDefault="00163883" w:rsidP="00163883">
      <w:pPr>
        <w:rPr>
          <w:rFonts w:eastAsia="Libre Baskerville"/>
        </w:rPr>
      </w:pPr>
      <w:r w:rsidRPr="00DC35E2">
        <w:rPr>
          <w:rFonts w:eastAsia="Libre Baskerville"/>
        </w:rPr>
        <w:t>Implementation and scale-up are adaptive processes by nature and are not limited to meeting technical challenges</w:t>
      </w:r>
      <w:r>
        <w:rPr>
          <w:rFonts w:eastAsia="Libre Baskerville"/>
        </w:rPr>
        <w:t xml:space="preserve"> [15]</w:t>
      </w:r>
      <w:r w:rsidRPr="00DC35E2">
        <w:rPr>
          <w:rFonts w:eastAsia="Libre Baskerville"/>
        </w:rPr>
        <w:t xml:space="preserve">. To navigate even the most typical support engagements, ISPs often must draw from their experience, judgment, intuition, and skill. They must be able to combine implementation science and skill training, facilitation, and supportive behavioral coaching, </w:t>
      </w:r>
      <w:sdt>
        <w:sdtPr>
          <w:tag w:val="goog_rdk_0"/>
          <w:id w:val="-1998100513"/>
          <w:showingPlcHdr/>
        </w:sdtPr>
        <w:sdtEndPr>
          <w:rPr>
            <w:shd w:val="clear" w:color="auto" w:fill="EEF6FA"/>
          </w:rPr>
        </w:sdtEndPr>
        <w:sdtContent>
          <w:r w:rsidR="00716FDC">
            <w:t xml:space="preserve">     </w:t>
          </w:r>
        </w:sdtContent>
      </w:sdt>
      <w:r w:rsidRPr="00FC0D23">
        <w:rPr>
          <w:rFonts w:eastAsia="Libre Baskerville"/>
          <w:shd w:val="clear" w:color="auto" w:fill="EEF6FA"/>
        </w:rPr>
        <w:t>both proactively and responsively</w:t>
      </w:r>
      <w:r w:rsidRPr="00DC35E2">
        <w:rPr>
          <w:rFonts w:eastAsia="Libre Baskerville"/>
        </w:rPr>
        <w:t xml:space="preserve">, for individuals, groups, and organizations [4]. This requires mindful attention for even the most seasoned ISPs. ISPs often need multiple ways to pivot, adapt, and tailor support activities overall and, at times, in the moment. </w:t>
      </w:r>
    </w:p>
    <w:p w14:paraId="3FFCD826" w14:textId="77777777" w:rsidR="00163883" w:rsidRPr="00DC35E2" w:rsidRDefault="00163883" w:rsidP="00163883">
      <w:pPr>
        <w:rPr>
          <w:rFonts w:eastAsia="Libre Baskerville"/>
        </w:rPr>
      </w:pPr>
    </w:p>
    <w:p w14:paraId="4F5FB37B" w14:textId="6E9D656E" w:rsidR="00163883" w:rsidRPr="00DC35E2" w:rsidRDefault="006E4039" w:rsidP="00F60EE3">
      <w:pPr>
        <w:rPr>
          <w:rFonts w:eastAsia="Libre Baskerville"/>
        </w:rPr>
      </w:pPr>
      <w:r>
        <w:rPr>
          <w:rFonts w:eastAsia="Libre Baskerville"/>
          <w:noProof/>
        </w:rPr>
        <mc:AlternateContent>
          <mc:Choice Requires="wps">
            <w:drawing>
              <wp:anchor distT="0" distB="0" distL="114300" distR="274320" simplePos="0" relativeHeight="251725824" behindDoc="0" locked="0" layoutInCell="1" allowOverlap="0" wp14:anchorId="1E2E7E07" wp14:editId="577596DA">
                <wp:simplePos x="0" y="0"/>
                <wp:positionH relativeFrom="column">
                  <wp:posOffset>-394970</wp:posOffset>
                </wp:positionH>
                <wp:positionV relativeFrom="paragraph">
                  <wp:posOffset>-5760720</wp:posOffset>
                </wp:positionV>
                <wp:extent cx="1448435" cy="1691005"/>
                <wp:effectExtent l="0" t="0" r="12065" b="10795"/>
                <wp:wrapThrough wrapText="right">
                  <wp:wrapPolygon edited="0">
                    <wp:start x="0" y="0"/>
                    <wp:lineTo x="0" y="21576"/>
                    <wp:lineTo x="16288" y="21576"/>
                    <wp:lineTo x="16288" y="12978"/>
                    <wp:lineTo x="21591" y="11031"/>
                    <wp:lineTo x="21591" y="10544"/>
                    <wp:lineTo x="16288" y="10382"/>
                    <wp:lineTo x="16288" y="0"/>
                    <wp:lineTo x="0" y="0"/>
                  </wp:wrapPolygon>
                </wp:wrapThrough>
                <wp:docPr id="302815151" name="Rectangle 3"/>
                <wp:cNvGraphicFramePr/>
                <a:graphic xmlns:a="http://schemas.openxmlformats.org/drawingml/2006/main">
                  <a:graphicData uri="http://schemas.microsoft.com/office/word/2010/wordprocessingShape">
                    <wps:wsp>
                      <wps:cNvSpPr/>
                      <wps:spPr>
                        <a:xfrm>
                          <a:off x="0" y="0"/>
                          <a:ext cx="1448435" cy="1691005"/>
                        </a:xfrm>
                        <a:custGeom>
                          <a:avLst/>
                          <a:gdLst>
                            <a:gd name="connsiteX0" fmla="*/ 0 w 1642110"/>
                            <a:gd name="connsiteY0" fmla="*/ 0 h 1724025"/>
                            <a:gd name="connsiteX1" fmla="*/ 1066994 w 1642110"/>
                            <a:gd name="connsiteY1" fmla="*/ 0 h 1724025"/>
                            <a:gd name="connsiteX2" fmla="*/ 1066994 w 1642110"/>
                            <a:gd name="connsiteY2" fmla="*/ 862013 h 1724025"/>
                            <a:gd name="connsiteX3" fmla="*/ 1231583 w 1642110"/>
                            <a:gd name="connsiteY3" fmla="*/ 862013 h 1724025"/>
                            <a:gd name="connsiteX4" fmla="*/ 1231583 w 1642110"/>
                            <a:gd name="connsiteY4" fmla="*/ 862013 h 1724025"/>
                            <a:gd name="connsiteX5" fmla="*/ 1642110 w 1642110"/>
                            <a:gd name="connsiteY5" fmla="*/ 862013 h 1724025"/>
                            <a:gd name="connsiteX6" fmla="*/ 1231583 w 1642110"/>
                            <a:gd name="connsiteY6" fmla="*/ 862013 h 1724025"/>
                            <a:gd name="connsiteX7" fmla="*/ 1231583 w 1642110"/>
                            <a:gd name="connsiteY7" fmla="*/ 862013 h 1724025"/>
                            <a:gd name="connsiteX8" fmla="*/ 1066994 w 1642110"/>
                            <a:gd name="connsiteY8" fmla="*/ 862013 h 1724025"/>
                            <a:gd name="connsiteX9" fmla="*/ 1066994 w 1642110"/>
                            <a:gd name="connsiteY9" fmla="*/ 1724025 h 1724025"/>
                            <a:gd name="connsiteX10" fmla="*/ 0 w 1642110"/>
                            <a:gd name="connsiteY10" fmla="*/ 1724025 h 1724025"/>
                            <a:gd name="connsiteX11" fmla="*/ 0 w 1642110"/>
                            <a:gd name="connsiteY11" fmla="*/ 0 h 1724025"/>
                            <a:gd name="connsiteX0" fmla="*/ 0 w 1449029"/>
                            <a:gd name="connsiteY0" fmla="*/ 0 h 1724025"/>
                            <a:gd name="connsiteX1" fmla="*/ 1066994 w 1449029"/>
                            <a:gd name="connsiteY1" fmla="*/ 0 h 1724025"/>
                            <a:gd name="connsiteX2" fmla="*/ 1066994 w 1449029"/>
                            <a:gd name="connsiteY2" fmla="*/ 862013 h 1724025"/>
                            <a:gd name="connsiteX3" fmla="*/ 1231583 w 1449029"/>
                            <a:gd name="connsiteY3" fmla="*/ 862013 h 1724025"/>
                            <a:gd name="connsiteX4" fmla="*/ 1231583 w 1449029"/>
                            <a:gd name="connsiteY4" fmla="*/ 862013 h 1724025"/>
                            <a:gd name="connsiteX5" fmla="*/ 1449029 w 1449029"/>
                            <a:gd name="connsiteY5" fmla="*/ 862013 h 1724025"/>
                            <a:gd name="connsiteX6" fmla="*/ 1231583 w 1449029"/>
                            <a:gd name="connsiteY6" fmla="*/ 862013 h 1724025"/>
                            <a:gd name="connsiteX7" fmla="*/ 1231583 w 1449029"/>
                            <a:gd name="connsiteY7" fmla="*/ 862013 h 1724025"/>
                            <a:gd name="connsiteX8" fmla="*/ 1066994 w 1449029"/>
                            <a:gd name="connsiteY8" fmla="*/ 862013 h 1724025"/>
                            <a:gd name="connsiteX9" fmla="*/ 1066994 w 1449029"/>
                            <a:gd name="connsiteY9" fmla="*/ 1724025 h 1724025"/>
                            <a:gd name="connsiteX10" fmla="*/ 0 w 1449029"/>
                            <a:gd name="connsiteY10" fmla="*/ 1724025 h 1724025"/>
                            <a:gd name="connsiteX11" fmla="*/ 0 w 1449029"/>
                            <a:gd name="connsiteY11" fmla="*/ 0 h 17240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1449029" h="1724025">
                              <a:moveTo>
                                <a:pt x="0" y="0"/>
                              </a:moveTo>
                              <a:lnTo>
                                <a:pt x="1066994" y="0"/>
                              </a:lnTo>
                              <a:lnTo>
                                <a:pt x="1066994" y="862013"/>
                              </a:lnTo>
                              <a:lnTo>
                                <a:pt x="1231583" y="862013"/>
                              </a:lnTo>
                              <a:lnTo>
                                <a:pt x="1231583" y="862013"/>
                              </a:lnTo>
                              <a:lnTo>
                                <a:pt x="1449029" y="862013"/>
                              </a:lnTo>
                              <a:lnTo>
                                <a:pt x="1231583" y="862013"/>
                              </a:lnTo>
                              <a:lnTo>
                                <a:pt x="1231583" y="862013"/>
                              </a:lnTo>
                              <a:lnTo>
                                <a:pt x="1066994" y="862013"/>
                              </a:lnTo>
                              <a:lnTo>
                                <a:pt x="1066994" y="1724025"/>
                              </a:lnTo>
                              <a:lnTo>
                                <a:pt x="0" y="1724025"/>
                              </a:lnTo>
                              <a:lnTo>
                                <a:pt x="0" y="0"/>
                              </a:lnTo>
                              <a:close/>
                            </a:path>
                          </a:pathLst>
                        </a:custGeom>
                        <a:noFill/>
                        <a:ln w="12700" cmpd="sng">
                          <a:solidFill>
                            <a:srgbClr val="00037E"/>
                          </a:solidFill>
                          <a:prstDash val="solid"/>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a:effectLst/>
                      </wps:spPr>
                      <wps:style>
                        <a:lnRef idx="2">
                          <a:schemeClr val="accent6"/>
                        </a:lnRef>
                        <a:fillRef idx="1">
                          <a:schemeClr val="lt1"/>
                        </a:fillRef>
                        <a:effectRef idx="0">
                          <a:schemeClr val="accent6"/>
                        </a:effectRef>
                        <a:fontRef idx="minor">
                          <a:schemeClr val="dk1"/>
                        </a:fontRef>
                      </wps:style>
                      <wps:txbx>
                        <w:txbxContent>
                          <w:p w14:paraId="1F3149B5" w14:textId="77777777" w:rsidR="006E4039" w:rsidRPr="006E4039" w:rsidRDefault="006E4039" w:rsidP="006E4039">
                            <w:pPr>
                              <w:pStyle w:val="FigureTitles"/>
                              <w:rPr>
                                <w:color w:val="002060"/>
                                <w:sz w:val="16"/>
                                <w:szCs w:val="16"/>
                                <w14:textOutline w14:w="12700" w14:cap="rnd" w14:cmpd="sng" w14:algn="ctr">
                                  <w14:noFill/>
                                  <w14:prstDash w14:val="solid"/>
                                  <w14:bevel/>
                                </w14:textOutline>
                              </w:rPr>
                            </w:pPr>
                            <w:r w:rsidRPr="00FF209C">
                              <w:rPr>
                                <w:color w:val="002060"/>
                                <w:sz w:val="16"/>
                                <w:szCs w:val="16"/>
                                <w14:textOutline w14:w="12700" w14:cap="rnd" w14:cmpd="sng" w14:algn="ctr">
                                  <w14:noFill/>
                                  <w14:prstDash w14:val="solid"/>
                                  <w14:bevel/>
                                </w14:textOutline>
                              </w:rPr>
                              <w:t>DIVE DEEPER</w:t>
                            </w:r>
                          </w:p>
                          <w:p w14:paraId="40E57680" w14:textId="4AAD6DFD" w:rsidR="006E4039" w:rsidRPr="00856661" w:rsidRDefault="00FB7EB3" w:rsidP="006E4039">
                            <w:pPr>
                              <w:pStyle w:val="FigureTitles"/>
                              <w:rPr>
                                <w:b w:val="0"/>
                                <w:bCs w:val="0"/>
                                <w:sz w:val="16"/>
                                <w:szCs w:val="16"/>
                                <w14:textOutline w14:w="12700" w14:cap="rnd" w14:cmpd="sng" w14:algn="ctr">
                                  <w14:noFill/>
                                  <w14:prstDash w14:val="solid"/>
                                  <w14:bevel/>
                                </w14:textOutline>
                              </w:rPr>
                            </w:pPr>
                            <w:r>
                              <w:rPr>
                                <w:b w:val="0"/>
                                <w:bCs w:val="0"/>
                                <w:sz w:val="16"/>
                                <w:szCs w:val="16"/>
                                <w14:textOutline w14:w="12700" w14:cap="rnd" w14:cmpd="sng" w14:algn="ctr">
                                  <w14:noFill/>
                                  <w14:prstDash w14:val="solid"/>
                                  <w14:bevel/>
                                </w14:textOutline>
                              </w:rPr>
                              <w:t xml:space="preserve">Download </w:t>
                            </w:r>
                            <w:r w:rsidR="006E4039" w:rsidRPr="00856661">
                              <w:rPr>
                                <w:sz w:val="16"/>
                                <w:szCs w:val="16"/>
                                <w14:textOutline w14:w="12700" w14:cap="rnd" w14:cmpd="sng" w14:algn="ctr">
                                  <w14:noFill/>
                                  <w14:prstDash w14:val="solid"/>
                                  <w14:bevel/>
                                </w14:textOutline>
                              </w:rPr>
                              <w:t>Brief #</w:t>
                            </w:r>
                            <w:r w:rsidR="006E4039">
                              <w:rPr>
                                <w:sz w:val="16"/>
                                <w:szCs w:val="16"/>
                                <w14:textOutline w14:w="12700" w14:cap="rnd" w14:cmpd="sng" w14:algn="ctr">
                                  <w14:noFill/>
                                  <w14:prstDash w14:val="solid"/>
                                  <w14:bevel/>
                                </w14:textOutline>
                              </w:rPr>
                              <w:t>10</w:t>
                            </w:r>
                            <w:r w:rsidR="006E4039" w:rsidRPr="00856661">
                              <w:rPr>
                                <w:b w:val="0"/>
                                <w:bCs w:val="0"/>
                                <w:sz w:val="16"/>
                                <w:szCs w:val="16"/>
                                <w14:textOutline w14:w="12700" w14:cap="rnd" w14:cmpd="sng" w14:algn="ctr">
                                  <w14:noFill/>
                                  <w14:prstDash w14:val="solid"/>
                                  <w14:bevel/>
                                </w14:textOutline>
                              </w:rPr>
                              <w:t xml:space="preserve">: </w:t>
                            </w:r>
                            <w:r w:rsidR="006E4039">
                              <w:rPr>
                                <w:b w:val="0"/>
                                <w:bCs w:val="0"/>
                                <w:sz w:val="16"/>
                                <w:szCs w:val="16"/>
                                <w14:textOutline w14:w="12700" w14:cap="rnd" w14:cmpd="sng" w14:algn="ctr">
                                  <w14:noFill/>
                                  <w14:prstDash w14:val="solid"/>
                                  <w14:bevel/>
                                </w14:textOutline>
                              </w:rPr>
                              <w:t>ICTP Project Infrastructure for Ongoing Learning and Improvement</w:t>
                            </w:r>
                            <w:r w:rsidR="006E4039" w:rsidRPr="00856661">
                              <w:rPr>
                                <w:b w:val="0"/>
                                <w:bCs w:val="0"/>
                                <w:sz w:val="16"/>
                                <w:szCs w:val="16"/>
                                <w14:textOutline w14:w="12700" w14:cap="rnd" w14:cmpd="sng" w14:algn="ctr">
                                  <w14:noFill/>
                                  <w14:prstDash w14:val="solid"/>
                                  <w14:bevel/>
                                </w14:textOutline>
                              </w:rPr>
                              <w:t>, in</w:t>
                            </w:r>
                            <w:r w:rsidR="006E4039">
                              <w:rPr>
                                <w:b w:val="0"/>
                                <w:bCs w:val="0"/>
                                <w:sz w:val="16"/>
                                <w:szCs w:val="16"/>
                                <w14:textOutline w14:w="12700" w14:cap="rnd" w14:cmpd="sng" w14:algn="ctr">
                                  <w14:noFill/>
                                  <w14:prstDash w14:val="solid"/>
                                  <w14:bevel/>
                                </w14:textOutline>
                              </w:rPr>
                              <w:t xml:space="preserve"> </w:t>
                            </w:r>
                            <w:r w:rsidR="006E4039" w:rsidRPr="00856661">
                              <w:rPr>
                                <w:b w:val="0"/>
                                <w:bCs w:val="0"/>
                                <w:sz w:val="16"/>
                                <w:szCs w:val="16"/>
                                <w14:textOutline w14:w="12700" w14:cap="rnd" w14:cmpd="sng" w14:algn="ctr">
                                  <w14:noFill/>
                                  <w14:prstDash w14:val="solid"/>
                                  <w14:bevel/>
                                </w14:textOutline>
                              </w:rPr>
                              <w:t>section</w:t>
                            </w:r>
                            <w:r w:rsidR="006E4039" w:rsidRPr="00856661">
                              <w:rPr>
                                <w:sz w:val="16"/>
                                <w:szCs w:val="16"/>
                                <w14:textOutline w14:w="12700" w14:cap="rnd" w14:cmpd="sng" w14:algn="ctr">
                                  <w14:noFill/>
                                  <w14:prstDash w14:val="solid"/>
                                  <w14:bevel/>
                                </w14:textOutline>
                              </w:rPr>
                              <w:t xml:space="preserve"> </w:t>
                            </w:r>
                            <w:hyperlink r:id="rId42" w:history="1">
                              <w:r w:rsidR="006E4039" w:rsidRPr="006E4039">
                                <w:rPr>
                                  <w:rStyle w:val="Hyperlink"/>
                                  <w:sz w:val="16"/>
                                  <w:szCs w:val="16"/>
                                  <w14:textOutline w14:w="12700" w14:cap="rnd" w14:cmpd="sng" w14:algn="ctr">
                                    <w14:noFill/>
                                    <w14:prstDash w14:val="solid"/>
                                    <w14:bevel/>
                                  </w14:textOutline>
                                </w:rPr>
                                <w:t>Peer-To-Peer Coaching</w:t>
                              </w:r>
                            </w:hyperlink>
                            <w:r>
                              <w:rPr>
                                <w:rStyle w:val="Hyperlink"/>
                                <w:sz w:val="16"/>
                                <w:szCs w:val="16"/>
                                <w14:textOutline w14:w="12700" w14:cap="rnd" w14:cmpd="sng" w14:algn="ctr">
                                  <w14:noFill/>
                                  <w14:prstDash w14:val="solid"/>
                                  <w14:bevel/>
                                </w14:textOutline>
                              </w:rPr>
                              <w:t xml:space="preserve"> (docx) </w:t>
                            </w:r>
                            <w:r w:rsidR="006E4039">
                              <w:rPr>
                                <w:sz w:val="16"/>
                                <w:szCs w:val="16"/>
                                <w14:textOutline w14:w="12700" w14:cap="rnd" w14:cmpd="sng" w14:algn="ctr">
                                  <w14:noFill/>
                                  <w14:prstDash w14:val="solid"/>
                                  <w14:bevel/>
                                </w14:textOutline>
                              </w:rPr>
                              <w:t xml:space="preserve"> </w:t>
                            </w:r>
                            <w:r w:rsidR="006E4039" w:rsidRPr="00856661">
                              <w:rPr>
                                <w:b w:val="0"/>
                                <w:bCs w:val="0"/>
                                <w:sz w:val="16"/>
                                <w:szCs w:val="16"/>
                                <w14:textOutline w14:w="12700" w14:cap="rnd" w14:cmpd="sng" w14:algn="ctr">
                                  <w14:noFill/>
                                  <w14:prstDash w14:val="solid"/>
                                  <w14:bevel/>
                                </w14:textOutline>
                              </w:rPr>
                              <w:t>for more information.</w:t>
                            </w:r>
                          </w:p>
                        </w:txbxContent>
                      </wps:txbx>
                      <wps:bodyPr rot="0" spcFirstLastPara="0" vertOverflow="overflow" horzOverflow="overflow" vert="horz" wrap="square" lIns="91440" tIns="91440" rIns="45720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2E7E07" id="_x0000_s1035" style="position:absolute;left:0;text-align:left;margin-left:-31.1pt;margin-top:-453.6pt;width:114.05pt;height:133.15pt;z-index:251725824;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coordsize="1449029,1724025"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" o:allowoverlap="f" adj="-11796480,,5400" path="m,l1066994,r,862013l1231583,862013r,l1449029,862013r-217446,l1231583,862013r-164589,l1066994,1724025,,1724025,,xe" filled="f" strokecolor="#00037e" strokeweight="1pt">
                <v:stroke joinstyle="miter"/>
                <v:formulas/>
                <v:path arrowok="t" o:connecttype="custom" o:connectlocs="0,0;1066557,0;1066557,845503;1231078,845503;1231078,845503;1448435,845503;1231078,845503;1231078,845503;1066557,845503;1066557,1691005;0,1691005;0,0" o:connectangles="0,0,0,0,0,0,0,0,0,0,0,0" textboxrect="0,0,1449029,1724025"/>
                <v:textbox inset=",7.2pt,36pt,0">
                  <w:txbxContent>
                    <w:p w14:paraId="1F3149B5" w14:textId="77777777" w:rsidR="006E4039" w:rsidRPr="006E4039" w:rsidRDefault="006E4039" w:rsidP="006E4039">
                      <w:pPr>
                        <w:pStyle w:val="FigureTitles"/>
                        <w:rPr>
                          <w:color w:val="002060"/>
                          <w:sz w:val="16"/>
                          <w:szCs w:val="16"/>
                          <w14:textOutline w14:w="12700" w14:cap="rnd" w14:cmpd="sng" w14:algn="ctr">
                            <w14:noFill/>
                            <w14:prstDash w14:val="solid"/>
                            <w14:bevel/>
                          </w14:textOutline>
                        </w:rPr>
                      </w:pPr>
                      <w:r w:rsidRPr="00FF209C">
                        <w:rPr>
                          <w:color w:val="002060"/>
                          <w:sz w:val="16"/>
                          <w:szCs w:val="16"/>
                          <w14:textOutline w14:w="12700" w14:cap="rnd" w14:cmpd="sng" w14:algn="ctr">
                            <w14:noFill/>
                            <w14:prstDash w14:val="solid"/>
                            <w14:bevel/>
                          </w14:textOutline>
                        </w:rPr>
                        <w:t>DIVE DEEPER</w:t>
                      </w:r>
                    </w:p>
                    <w:p w14:paraId="40E57680" w14:textId="4AAD6DFD" w:rsidR="006E4039" w:rsidRPr="00856661" w:rsidRDefault="00FB7EB3" w:rsidP="006E4039">
                      <w:pPr>
                        <w:pStyle w:val="FigureTitles"/>
                        <w:rPr>
                          <w:b w:val="0"/>
                          <w:bCs w:val="0"/>
                          <w:sz w:val="16"/>
                          <w:szCs w:val="16"/>
                          <w14:textOutline w14:w="12700" w14:cap="rnd" w14:cmpd="sng" w14:algn="ctr">
                            <w14:noFill/>
                            <w14:prstDash w14:val="solid"/>
                            <w14:bevel/>
                          </w14:textOutline>
                        </w:rPr>
                      </w:pPr>
                      <w:r>
                        <w:rPr>
                          <w:b w:val="0"/>
                          <w:bCs w:val="0"/>
                          <w:sz w:val="16"/>
                          <w:szCs w:val="16"/>
                          <w14:textOutline w14:w="12700" w14:cap="rnd" w14:cmpd="sng" w14:algn="ctr">
                            <w14:noFill/>
                            <w14:prstDash w14:val="solid"/>
                            <w14:bevel/>
                          </w14:textOutline>
                        </w:rPr>
                        <w:t xml:space="preserve">Download </w:t>
                      </w:r>
                      <w:r w:rsidR="006E4039" w:rsidRPr="00856661">
                        <w:rPr>
                          <w:sz w:val="16"/>
                          <w:szCs w:val="16"/>
                          <w14:textOutline w14:w="12700" w14:cap="rnd" w14:cmpd="sng" w14:algn="ctr">
                            <w14:noFill/>
                            <w14:prstDash w14:val="solid"/>
                            <w14:bevel/>
                          </w14:textOutline>
                        </w:rPr>
                        <w:t>Brief #</w:t>
                      </w:r>
                      <w:r w:rsidR="006E4039">
                        <w:rPr>
                          <w:sz w:val="16"/>
                          <w:szCs w:val="16"/>
                          <w14:textOutline w14:w="12700" w14:cap="rnd" w14:cmpd="sng" w14:algn="ctr">
                            <w14:noFill/>
                            <w14:prstDash w14:val="solid"/>
                            <w14:bevel/>
                          </w14:textOutline>
                        </w:rPr>
                        <w:t>10</w:t>
                      </w:r>
                      <w:r w:rsidR="006E4039" w:rsidRPr="00856661">
                        <w:rPr>
                          <w:b w:val="0"/>
                          <w:bCs w:val="0"/>
                          <w:sz w:val="16"/>
                          <w:szCs w:val="16"/>
                          <w14:textOutline w14:w="12700" w14:cap="rnd" w14:cmpd="sng" w14:algn="ctr">
                            <w14:noFill/>
                            <w14:prstDash w14:val="solid"/>
                            <w14:bevel/>
                          </w14:textOutline>
                        </w:rPr>
                        <w:t xml:space="preserve">: </w:t>
                      </w:r>
                      <w:r w:rsidR="006E4039">
                        <w:rPr>
                          <w:b w:val="0"/>
                          <w:bCs w:val="0"/>
                          <w:sz w:val="16"/>
                          <w:szCs w:val="16"/>
                          <w14:textOutline w14:w="12700" w14:cap="rnd" w14:cmpd="sng" w14:algn="ctr">
                            <w14:noFill/>
                            <w14:prstDash w14:val="solid"/>
                            <w14:bevel/>
                          </w14:textOutline>
                        </w:rPr>
                        <w:t>ICTP Project Infrastructure for Ongoing Learning and Improvement</w:t>
                      </w:r>
                      <w:r w:rsidR="006E4039" w:rsidRPr="00856661">
                        <w:rPr>
                          <w:b w:val="0"/>
                          <w:bCs w:val="0"/>
                          <w:sz w:val="16"/>
                          <w:szCs w:val="16"/>
                          <w14:textOutline w14:w="12700" w14:cap="rnd" w14:cmpd="sng" w14:algn="ctr">
                            <w14:noFill/>
                            <w14:prstDash w14:val="solid"/>
                            <w14:bevel/>
                          </w14:textOutline>
                        </w:rPr>
                        <w:t>, in</w:t>
                      </w:r>
                      <w:r w:rsidR="006E4039">
                        <w:rPr>
                          <w:b w:val="0"/>
                          <w:bCs w:val="0"/>
                          <w:sz w:val="16"/>
                          <w:szCs w:val="16"/>
                          <w14:textOutline w14:w="12700" w14:cap="rnd" w14:cmpd="sng" w14:algn="ctr">
                            <w14:noFill/>
                            <w14:prstDash w14:val="solid"/>
                            <w14:bevel/>
                          </w14:textOutline>
                        </w:rPr>
                        <w:t xml:space="preserve"> </w:t>
                      </w:r>
                      <w:r w:rsidR="006E4039" w:rsidRPr="00856661">
                        <w:rPr>
                          <w:b w:val="0"/>
                          <w:bCs w:val="0"/>
                          <w:sz w:val="16"/>
                          <w:szCs w:val="16"/>
                          <w14:textOutline w14:w="12700" w14:cap="rnd" w14:cmpd="sng" w14:algn="ctr">
                            <w14:noFill/>
                            <w14:prstDash w14:val="solid"/>
                            <w14:bevel/>
                          </w14:textOutline>
                        </w:rPr>
                        <w:t>section</w:t>
                      </w:r>
                      <w:r w:rsidR="006E4039" w:rsidRPr="00856661">
                        <w:rPr>
                          <w:sz w:val="16"/>
                          <w:szCs w:val="16"/>
                          <w14:textOutline w14:w="12700" w14:cap="rnd" w14:cmpd="sng" w14:algn="ctr">
                            <w14:noFill/>
                            <w14:prstDash w14:val="solid"/>
                            <w14:bevel/>
                          </w14:textOutline>
                        </w:rPr>
                        <w:t xml:space="preserve"> </w:t>
                      </w:r>
                      <w:hyperlink r:id="rId43" w:history="1">
                        <w:r w:rsidR="006E4039" w:rsidRPr="006E4039">
                          <w:rPr>
                            <w:rStyle w:val="Hyperlink"/>
                            <w:sz w:val="16"/>
                            <w:szCs w:val="16"/>
                            <w14:textOutline w14:w="12700" w14:cap="rnd" w14:cmpd="sng" w14:algn="ctr">
                              <w14:noFill/>
                              <w14:prstDash w14:val="solid"/>
                              <w14:bevel/>
                            </w14:textOutline>
                          </w:rPr>
                          <w:t>Peer-To-Peer Coaching</w:t>
                        </w:r>
                      </w:hyperlink>
                      <w:r>
                        <w:rPr>
                          <w:rStyle w:val="Hyperlink"/>
                          <w:sz w:val="16"/>
                          <w:szCs w:val="16"/>
                          <w14:textOutline w14:w="12700" w14:cap="rnd" w14:cmpd="sng" w14:algn="ctr">
                            <w14:noFill/>
                            <w14:prstDash w14:val="solid"/>
                            <w14:bevel/>
                          </w14:textOutline>
                        </w:rPr>
                        <w:t xml:space="preserve"> (docx) </w:t>
                      </w:r>
                      <w:r w:rsidR="006E4039">
                        <w:rPr>
                          <w:sz w:val="16"/>
                          <w:szCs w:val="16"/>
                          <w14:textOutline w14:w="12700" w14:cap="rnd" w14:cmpd="sng" w14:algn="ctr">
                            <w14:noFill/>
                            <w14:prstDash w14:val="solid"/>
                            <w14:bevel/>
                          </w14:textOutline>
                        </w:rPr>
                        <w:t xml:space="preserve"> </w:t>
                      </w:r>
                      <w:r w:rsidR="006E4039" w:rsidRPr="00856661">
                        <w:rPr>
                          <w:b w:val="0"/>
                          <w:bCs w:val="0"/>
                          <w:sz w:val="16"/>
                          <w:szCs w:val="16"/>
                          <w14:textOutline w14:w="12700" w14:cap="rnd" w14:cmpd="sng" w14:algn="ctr">
                            <w14:noFill/>
                            <w14:prstDash w14:val="solid"/>
                            <w14:bevel/>
                          </w14:textOutline>
                        </w:rPr>
                        <w:t>for more information.</w:t>
                      </w:r>
                    </w:p>
                  </w:txbxContent>
                </v:textbox>
                <w10:wrap type="through" side="right"/>
              </v:shape>
            </w:pict>
          </mc:Fallback>
        </mc:AlternateContent>
      </w:r>
      <w:r w:rsidR="00163883" w:rsidRPr="00DC35E2">
        <w:rPr>
          <w:rFonts w:eastAsia="Libre Baskerville"/>
        </w:rPr>
        <w:t xml:space="preserve">In the ICTP implementation support practice model, </w:t>
      </w:r>
      <w:r w:rsidR="00163883" w:rsidRPr="00DC35E2">
        <w:rPr>
          <w:rFonts w:eastAsia="Libre Baskerville"/>
          <w:i/>
        </w:rPr>
        <w:t>adherence</w:t>
      </w:r>
      <w:r w:rsidR="00163883" w:rsidRPr="00DC35E2">
        <w:rPr>
          <w:rFonts w:eastAsia="Libre Baskerville"/>
        </w:rPr>
        <w:t xml:space="preserve"> refers to ongoing attention to the essential practice activities defined in the model and their utilization across the support engagement in a way that retains </w:t>
      </w:r>
      <w:r w:rsidR="00163883" w:rsidRPr="00DC35E2">
        <w:rPr>
          <w:rFonts w:eastAsia="Libre Baskerville"/>
        </w:rPr>
        <w:lastRenderedPageBreak/>
        <w:t xml:space="preserve">alignment with the model’s underlying theory of change, values, and principles [14]. However, full fidelity to any implementation support practice model also requires </w:t>
      </w:r>
      <w:r w:rsidR="00163883" w:rsidRPr="00DC35E2">
        <w:rPr>
          <w:rFonts w:eastAsia="Libre Baskerville"/>
          <w:iCs/>
        </w:rPr>
        <w:t>quality</w:t>
      </w:r>
      <w:r w:rsidR="00163883" w:rsidRPr="00DC35E2">
        <w:rPr>
          <w:rFonts w:eastAsia="Libre Baskerville"/>
        </w:rPr>
        <w:t xml:space="preserve"> and support participants’ </w:t>
      </w:r>
      <w:r w:rsidR="00163883" w:rsidRPr="00DC35E2">
        <w:rPr>
          <w:rFonts w:eastAsia="Libre Baskerville"/>
          <w:iCs/>
        </w:rPr>
        <w:t>engagement</w:t>
      </w:r>
      <w:r w:rsidR="00163883" w:rsidRPr="00DC35E2">
        <w:rPr>
          <w:rFonts w:eastAsia="Libre Baskerville"/>
        </w:rPr>
        <w:t xml:space="preserve"> in support processes. These necessitate high levels of </w:t>
      </w:r>
      <w:r w:rsidR="00163883" w:rsidRPr="00DC35E2">
        <w:rPr>
          <w:rFonts w:eastAsia="Libre Baskerville"/>
          <w:iCs/>
        </w:rPr>
        <w:t>flexibility, adaptability, and tailoring</w:t>
      </w:r>
      <w:r w:rsidR="00163883" w:rsidRPr="00DC35E2">
        <w:rPr>
          <w:rFonts w:eastAsia="Libre Baskerville"/>
        </w:rPr>
        <w:t xml:space="preserve"> of support delivery—in short, </w:t>
      </w:r>
      <w:r w:rsidR="00163883" w:rsidRPr="00DC35E2">
        <w:rPr>
          <w:rFonts w:eastAsia="Libre Baskerville"/>
          <w:i/>
          <w:iCs/>
        </w:rPr>
        <w:t>dynamic implementation support practice</w:t>
      </w:r>
      <w:r w:rsidR="00163883" w:rsidRPr="00DC35E2">
        <w:rPr>
          <w:rFonts w:eastAsia="Libre Baskerville"/>
        </w:rPr>
        <w:t xml:space="preserve">. </w:t>
      </w:r>
      <w:r w:rsidR="00163883" w:rsidRPr="00DC35E2">
        <w:t>T</w:t>
      </w:r>
      <w:r w:rsidR="00163883" w:rsidRPr="00DC35E2">
        <w:rPr>
          <w:rFonts w:eastAsia="Libre Baskerville"/>
        </w:rPr>
        <w:t xml:space="preserve">o build their confidence and competence to practice in this highly dynamic way, ISPs need ongoing support. Within the ICTP project, team members are encouraged to attend </w:t>
      </w:r>
      <w:r w:rsidR="00163883" w:rsidRPr="006E4039">
        <w:rPr>
          <w:rFonts w:eastAsia="Libre Baskerville"/>
          <w:shd w:val="clear" w:color="auto" w:fill="EEF6FA"/>
        </w:rPr>
        <w:t>regular practice coaching sessions</w:t>
      </w:r>
      <w:r w:rsidR="00163883" w:rsidRPr="00990104">
        <w:rPr>
          <w:rFonts w:eastAsia="Libre Baskerville"/>
        </w:rPr>
        <w:t xml:space="preserve"> </w:t>
      </w:r>
      <w:r w:rsidR="00163883" w:rsidRPr="00DC35E2">
        <w:rPr>
          <w:rFonts w:eastAsia="Libre Baskerville"/>
        </w:rPr>
        <w:t xml:space="preserve">aimed at improving practices that demonstrate commitment to our values and principles and use of </w:t>
      </w:r>
      <w:r w:rsidR="00163883">
        <w:rPr>
          <w:rFonts w:eastAsia="Libre Baskerville"/>
        </w:rPr>
        <w:t>CPCs</w:t>
      </w:r>
      <w:r w:rsidR="00163883" w:rsidRPr="00DC35E2">
        <w:rPr>
          <w:rFonts w:eastAsia="Libre Baskerville"/>
        </w:rPr>
        <w:t xml:space="preserve"> within the </w:t>
      </w:r>
      <w:r w:rsidR="00163883">
        <w:rPr>
          <w:rFonts w:eastAsia="Libre Baskerville"/>
        </w:rPr>
        <w:t>ICTP</w:t>
      </w:r>
      <w:r w:rsidR="00163883" w:rsidRPr="00DC35E2">
        <w:rPr>
          <w:rFonts w:eastAsia="Libre Baskerville"/>
        </w:rPr>
        <w:t xml:space="preserve"> project</w:t>
      </w:r>
      <w:r w:rsidR="00163883">
        <w:rPr>
          <w:rFonts w:eastAsia="Libre Baskerville"/>
        </w:rPr>
        <w:t>s</w:t>
      </w:r>
      <w:r w:rsidR="00163883" w:rsidRPr="00DC35E2">
        <w:rPr>
          <w:rFonts w:eastAsia="Libre Baskerville"/>
        </w:rPr>
        <w:t xml:space="preserve">. </w:t>
      </w:r>
    </w:p>
    <w:p w14:paraId="25755631" w14:textId="345FAF64" w:rsidR="00163883" w:rsidRPr="00DC35E2" w:rsidRDefault="00163883" w:rsidP="00163883">
      <w:pPr>
        <w:rPr>
          <w:rFonts w:eastAsia="Libre Baskerville"/>
        </w:rPr>
      </w:pPr>
    </w:p>
    <w:p w14:paraId="397CC929" w14:textId="77777777" w:rsidR="000A458D" w:rsidRDefault="006E4039" w:rsidP="00163883">
      <w:pPr>
        <w:rPr>
          <w:rFonts w:eastAsia="Libre Baskerville"/>
        </w:rPr>
      </w:pPr>
      <w:r>
        <w:rPr>
          <w:rFonts w:eastAsia="Libre Baskerville"/>
          <w:noProof/>
        </w:rPr>
        <mc:AlternateContent>
          <mc:Choice Requires="wps">
            <w:drawing>
              <wp:anchor distT="0" distB="0" distL="114300" distR="274320" simplePos="0" relativeHeight="251682816" behindDoc="0" locked="0" layoutInCell="1" allowOverlap="0" wp14:anchorId="380B01EA" wp14:editId="7D598767">
                <wp:simplePos x="0" y="0"/>
                <wp:positionH relativeFrom="column">
                  <wp:posOffset>-451884</wp:posOffset>
                </wp:positionH>
                <wp:positionV relativeFrom="paragraph">
                  <wp:posOffset>319405</wp:posOffset>
                </wp:positionV>
                <wp:extent cx="1448435" cy="2535555"/>
                <wp:effectExtent l="0" t="0" r="12065" b="17145"/>
                <wp:wrapThrough wrapText="right">
                  <wp:wrapPolygon edited="0">
                    <wp:start x="0" y="0"/>
                    <wp:lineTo x="0" y="21638"/>
                    <wp:lineTo x="16288" y="21638"/>
                    <wp:lineTo x="16288" y="12117"/>
                    <wp:lineTo x="21591" y="10927"/>
                    <wp:lineTo x="21591" y="10711"/>
                    <wp:lineTo x="16288" y="10386"/>
                    <wp:lineTo x="16288" y="0"/>
                    <wp:lineTo x="0" y="0"/>
                  </wp:wrapPolygon>
                </wp:wrapThrough>
                <wp:docPr id="1877632609" name="Rectangle 3"/>
                <wp:cNvGraphicFramePr/>
                <a:graphic xmlns:a="http://schemas.openxmlformats.org/drawingml/2006/main">
                  <a:graphicData uri="http://schemas.microsoft.com/office/word/2010/wordprocessingShape">
                    <wps:wsp>
                      <wps:cNvSpPr/>
                      <wps:spPr>
                        <a:xfrm>
                          <a:off x="0" y="0"/>
                          <a:ext cx="1448435" cy="2535555"/>
                        </a:xfrm>
                        <a:custGeom>
                          <a:avLst/>
                          <a:gdLst>
                            <a:gd name="connsiteX0" fmla="*/ 0 w 1642110"/>
                            <a:gd name="connsiteY0" fmla="*/ 0 h 1724025"/>
                            <a:gd name="connsiteX1" fmla="*/ 1066994 w 1642110"/>
                            <a:gd name="connsiteY1" fmla="*/ 0 h 1724025"/>
                            <a:gd name="connsiteX2" fmla="*/ 1066994 w 1642110"/>
                            <a:gd name="connsiteY2" fmla="*/ 862013 h 1724025"/>
                            <a:gd name="connsiteX3" fmla="*/ 1231583 w 1642110"/>
                            <a:gd name="connsiteY3" fmla="*/ 862013 h 1724025"/>
                            <a:gd name="connsiteX4" fmla="*/ 1231583 w 1642110"/>
                            <a:gd name="connsiteY4" fmla="*/ 862013 h 1724025"/>
                            <a:gd name="connsiteX5" fmla="*/ 1642110 w 1642110"/>
                            <a:gd name="connsiteY5" fmla="*/ 862013 h 1724025"/>
                            <a:gd name="connsiteX6" fmla="*/ 1231583 w 1642110"/>
                            <a:gd name="connsiteY6" fmla="*/ 862013 h 1724025"/>
                            <a:gd name="connsiteX7" fmla="*/ 1231583 w 1642110"/>
                            <a:gd name="connsiteY7" fmla="*/ 862013 h 1724025"/>
                            <a:gd name="connsiteX8" fmla="*/ 1066994 w 1642110"/>
                            <a:gd name="connsiteY8" fmla="*/ 862013 h 1724025"/>
                            <a:gd name="connsiteX9" fmla="*/ 1066994 w 1642110"/>
                            <a:gd name="connsiteY9" fmla="*/ 1724025 h 1724025"/>
                            <a:gd name="connsiteX10" fmla="*/ 0 w 1642110"/>
                            <a:gd name="connsiteY10" fmla="*/ 1724025 h 1724025"/>
                            <a:gd name="connsiteX11" fmla="*/ 0 w 1642110"/>
                            <a:gd name="connsiteY11" fmla="*/ 0 h 1724025"/>
                            <a:gd name="connsiteX0" fmla="*/ 0 w 1449029"/>
                            <a:gd name="connsiteY0" fmla="*/ 0 h 1724025"/>
                            <a:gd name="connsiteX1" fmla="*/ 1066994 w 1449029"/>
                            <a:gd name="connsiteY1" fmla="*/ 0 h 1724025"/>
                            <a:gd name="connsiteX2" fmla="*/ 1066994 w 1449029"/>
                            <a:gd name="connsiteY2" fmla="*/ 862013 h 1724025"/>
                            <a:gd name="connsiteX3" fmla="*/ 1231583 w 1449029"/>
                            <a:gd name="connsiteY3" fmla="*/ 862013 h 1724025"/>
                            <a:gd name="connsiteX4" fmla="*/ 1231583 w 1449029"/>
                            <a:gd name="connsiteY4" fmla="*/ 862013 h 1724025"/>
                            <a:gd name="connsiteX5" fmla="*/ 1449029 w 1449029"/>
                            <a:gd name="connsiteY5" fmla="*/ 862013 h 1724025"/>
                            <a:gd name="connsiteX6" fmla="*/ 1231583 w 1449029"/>
                            <a:gd name="connsiteY6" fmla="*/ 862013 h 1724025"/>
                            <a:gd name="connsiteX7" fmla="*/ 1231583 w 1449029"/>
                            <a:gd name="connsiteY7" fmla="*/ 862013 h 1724025"/>
                            <a:gd name="connsiteX8" fmla="*/ 1066994 w 1449029"/>
                            <a:gd name="connsiteY8" fmla="*/ 862013 h 1724025"/>
                            <a:gd name="connsiteX9" fmla="*/ 1066994 w 1449029"/>
                            <a:gd name="connsiteY9" fmla="*/ 1724025 h 1724025"/>
                            <a:gd name="connsiteX10" fmla="*/ 0 w 1449029"/>
                            <a:gd name="connsiteY10" fmla="*/ 1724025 h 1724025"/>
                            <a:gd name="connsiteX11" fmla="*/ 0 w 1449029"/>
                            <a:gd name="connsiteY11" fmla="*/ 0 h 17240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1449029" h="1724025">
                              <a:moveTo>
                                <a:pt x="0" y="0"/>
                              </a:moveTo>
                              <a:lnTo>
                                <a:pt x="1066994" y="0"/>
                              </a:lnTo>
                              <a:lnTo>
                                <a:pt x="1066994" y="862013"/>
                              </a:lnTo>
                              <a:lnTo>
                                <a:pt x="1231583" y="862013"/>
                              </a:lnTo>
                              <a:lnTo>
                                <a:pt x="1231583" y="862013"/>
                              </a:lnTo>
                              <a:lnTo>
                                <a:pt x="1449029" y="862013"/>
                              </a:lnTo>
                              <a:lnTo>
                                <a:pt x="1231583" y="862013"/>
                              </a:lnTo>
                              <a:lnTo>
                                <a:pt x="1231583" y="862013"/>
                              </a:lnTo>
                              <a:lnTo>
                                <a:pt x="1066994" y="862013"/>
                              </a:lnTo>
                              <a:lnTo>
                                <a:pt x="1066994" y="1724025"/>
                              </a:lnTo>
                              <a:lnTo>
                                <a:pt x="0" y="1724025"/>
                              </a:lnTo>
                              <a:lnTo>
                                <a:pt x="0" y="0"/>
                              </a:lnTo>
                              <a:close/>
                            </a:path>
                          </a:pathLst>
                        </a:custGeom>
                        <a:noFill/>
                        <a:ln w="12700" cmpd="sng">
                          <a:solidFill>
                            <a:srgbClr val="00037E"/>
                          </a:solidFill>
                          <a:prstDash val="solid"/>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a:effectLst/>
                      </wps:spPr>
                      <wps:style>
                        <a:lnRef idx="2">
                          <a:schemeClr val="accent6"/>
                        </a:lnRef>
                        <a:fillRef idx="1">
                          <a:schemeClr val="lt1"/>
                        </a:fillRef>
                        <a:effectRef idx="0">
                          <a:schemeClr val="accent6"/>
                        </a:effectRef>
                        <a:fontRef idx="minor">
                          <a:schemeClr val="dk1"/>
                        </a:fontRef>
                      </wps:style>
                      <wps:txbx>
                        <w:txbxContent>
                          <w:p w14:paraId="464526A7" w14:textId="65E89F98" w:rsidR="006E4039" w:rsidRPr="006E4039" w:rsidRDefault="006E4039" w:rsidP="006E4039">
                            <w:pPr>
                              <w:pStyle w:val="FigureTitles"/>
                              <w:rPr>
                                <w:color w:val="002060"/>
                                <w:sz w:val="16"/>
                                <w:szCs w:val="16"/>
                                <w14:textOutline w14:w="12700" w14:cap="rnd" w14:cmpd="sng" w14:algn="ctr">
                                  <w14:noFill/>
                                  <w14:prstDash w14:val="solid"/>
                                  <w14:bevel/>
                                </w14:textOutline>
                              </w:rPr>
                            </w:pPr>
                            <w:r w:rsidRPr="00FF209C">
                              <w:rPr>
                                <w:color w:val="002060"/>
                                <w:sz w:val="16"/>
                                <w:szCs w:val="16"/>
                                <w14:textOutline w14:w="12700" w14:cap="rnd" w14:cmpd="sng" w14:algn="ctr">
                                  <w14:noFill/>
                                  <w14:prstDash w14:val="solid"/>
                                  <w14:bevel/>
                                </w14:textOutline>
                              </w:rPr>
                              <w:t>DIVE DEEPER</w:t>
                            </w:r>
                          </w:p>
                          <w:p w14:paraId="74B57DDE" w14:textId="1964AC3A" w:rsidR="00163883" w:rsidRPr="000A458D" w:rsidRDefault="00FB7EB3" w:rsidP="00163883">
                            <w:pPr>
                              <w:pStyle w:val="FigureTitles"/>
                              <w:rPr>
                                <w:rFonts w:cs="Open Sans"/>
                                <w:b w:val="0"/>
                                <w:bCs w:val="0"/>
                                <w:sz w:val="16"/>
                                <w:szCs w:val="16"/>
                                <w14:textOutline w14:w="12700" w14:cap="rnd" w14:cmpd="sng" w14:algn="ctr">
                                  <w14:noFill/>
                                  <w14:prstDash w14:val="solid"/>
                                  <w14:bevel/>
                                </w14:textOutline>
                              </w:rPr>
                            </w:pPr>
                            <w:r>
                              <w:rPr>
                                <w:b w:val="0"/>
                                <w:bCs w:val="0"/>
                                <w:sz w:val="16"/>
                                <w:szCs w:val="16"/>
                                <w14:textOutline w14:w="12700" w14:cap="rnd" w14:cmpd="sng" w14:algn="ctr">
                                  <w14:noFill/>
                                  <w14:prstDash w14:val="solid"/>
                                  <w14:bevel/>
                                </w14:textOutline>
                              </w:rPr>
                              <w:t xml:space="preserve">Download </w:t>
                            </w:r>
                            <w:r w:rsidR="00163883" w:rsidRPr="00856661">
                              <w:rPr>
                                <w:sz w:val="16"/>
                                <w:szCs w:val="16"/>
                                <w14:textOutline w14:w="12700" w14:cap="rnd" w14:cmpd="sng" w14:algn="ctr">
                                  <w14:noFill/>
                                  <w14:prstDash w14:val="solid"/>
                                  <w14:bevel/>
                                </w14:textOutline>
                              </w:rPr>
                              <w:t>Brief #</w:t>
                            </w:r>
                            <w:r w:rsidR="000A458D">
                              <w:rPr>
                                <w:sz w:val="16"/>
                                <w:szCs w:val="16"/>
                                <w14:textOutline w14:w="12700" w14:cap="rnd" w14:cmpd="sng" w14:algn="ctr">
                                  <w14:noFill/>
                                  <w14:prstDash w14:val="solid"/>
                                  <w14:bevel/>
                                </w14:textOutline>
                              </w:rPr>
                              <w:t>5</w:t>
                            </w:r>
                            <w:r w:rsidR="00163883" w:rsidRPr="00856661">
                              <w:rPr>
                                <w:b w:val="0"/>
                                <w:bCs w:val="0"/>
                                <w:sz w:val="16"/>
                                <w:szCs w:val="16"/>
                                <w14:textOutline w14:w="12700" w14:cap="rnd" w14:cmpd="sng" w14:algn="ctr">
                                  <w14:noFill/>
                                  <w14:prstDash w14:val="solid"/>
                                  <w14:bevel/>
                                </w14:textOutline>
                              </w:rPr>
                              <w:t xml:space="preserve">: </w:t>
                            </w:r>
                            <w:r w:rsidR="000A458D">
                              <w:rPr>
                                <w:b w:val="0"/>
                                <w:bCs w:val="0"/>
                                <w:sz w:val="16"/>
                                <w:szCs w:val="16"/>
                                <w14:textOutline w14:w="12700" w14:cap="rnd" w14:cmpd="sng" w14:algn="ctr">
                                  <w14:noFill/>
                                  <w14:prstDash w14:val="solid"/>
                                  <w14:bevel/>
                                </w14:textOutline>
                              </w:rPr>
                              <w:t xml:space="preserve">Foundations of the </w:t>
                            </w:r>
                            <w:r w:rsidR="006E4039">
                              <w:rPr>
                                <w:b w:val="0"/>
                                <w:bCs w:val="0"/>
                                <w:sz w:val="16"/>
                                <w:szCs w:val="16"/>
                                <w14:textOutline w14:w="12700" w14:cap="rnd" w14:cmpd="sng" w14:algn="ctr">
                                  <w14:noFill/>
                                  <w14:prstDash w14:val="solid"/>
                                  <w14:bevel/>
                                </w14:textOutline>
                              </w:rPr>
                              <w:t xml:space="preserve">ICTP </w:t>
                            </w:r>
                            <w:r w:rsidR="000A458D">
                              <w:rPr>
                                <w:b w:val="0"/>
                                <w:bCs w:val="0"/>
                                <w:sz w:val="16"/>
                                <w:szCs w:val="16"/>
                                <w14:textOutline w14:w="12700" w14:cap="rnd" w14:cmpd="sng" w14:algn="ctr">
                                  <w14:noFill/>
                                  <w14:prstDash w14:val="solid"/>
                                  <w14:bevel/>
                                </w14:textOutline>
                              </w:rPr>
                              <w:t>Implementation Support Practice Model</w:t>
                            </w:r>
                            <w:r w:rsidR="00163883" w:rsidRPr="00856661">
                              <w:rPr>
                                <w:b w:val="0"/>
                                <w:bCs w:val="0"/>
                                <w:sz w:val="16"/>
                                <w:szCs w:val="16"/>
                                <w14:textOutline w14:w="12700" w14:cap="rnd" w14:cmpd="sng" w14:algn="ctr">
                                  <w14:noFill/>
                                  <w14:prstDash w14:val="solid"/>
                                  <w14:bevel/>
                                </w14:textOutline>
                              </w:rPr>
                              <w:t xml:space="preserve">, </w:t>
                            </w:r>
                            <w:r w:rsidR="000A458D">
                              <w:rPr>
                                <w:b w:val="0"/>
                                <w:bCs w:val="0"/>
                                <w:sz w:val="16"/>
                                <w:szCs w:val="16"/>
                                <w14:textOutline w14:w="12700" w14:cap="rnd" w14:cmpd="sng" w14:algn="ctr">
                                  <w14:noFill/>
                                  <w14:prstDash w14:val="solid"/>
                                  <w14:bevel/>
                                </w14:textOutline>
                              </w:rPr>
                              <w:t>S</w:t>
                            </w:r>
                            <w:r w:rsidR="00163883" w:rsidRPr="00856661">
                              <w:rPr>
                                <w:b w:val="0"/>
                                <w:bCs w:val="0"/>
                                <w:sz w:val="16"/>
                                <w:szCs w:val="16"/>
                                <w14:textOutline w14:w="12700" w14:cap="rnd" w14:cmpd="sng" w14:algn="ctr">
                                  <w14:noFill/>
                                  <w14:prstDash w14:val="solid"/>
                                  <w14:bevel/>
                                </w14:textOutline>
                              </w:rPr>
                              <w:t>ection</w:t>
                            </w:r>
                            <w:r w:rsidR="00163883" w:rsidRPr="00856661">
                              <w:rPr>
                                <w:sz w:val="16"/>
                                <w:szCs w:val="16"/>
                                <w14:textOutline w14:w="12700" w14:cap="rnd" w14:cmpd="sng" w14:algn="ctr">
                                  <w14:noFill/>
                                  <w14:prstDash w14:val="solid"/>
                                  <w14:bevel/>
                                </w14:textOutline>
                              </w:rPr>
                              <w:t xml:space="preserve"> </w:t>
                            </w:r>
                            <w:hyperlink r:id="rId44" w:history="1">
                              <w:r w:rsidR="000A458D" w:rsidRPr="000A458D">
                                <w:rPr>
                                  <w:rStyle w:val="Hyperlink"/>
                                  <w:sz w:val="16"/>
                                  <w:szCs w:val="16"/>
                                  <w14:textOutline w14:w="12700" w14:cap="rnd" w14:cmpd="sng" w14:algn="ctr">
                                    <w14:noFill/>
                                    <w14:prstDash w14:val="solid"/>
                                    <w14:bevel/>
                                  </w14:textOutline>
                                </w:rPr>
                                <w:t>Principles of Implementation Support Practice</w:t>
                              </w:r>
                            </w:hyperlink>
                            <w:r>
                              <w:rPr>
                                <w:rStyle w:val="Hyperlink"/>
                                <w:sz w:val="16"/>
                                <w:szCs w:val="16"/>
                                <w14:textOutline w14:w="12700" w14:cap="rnd" w14:cmpd="sng" w14:algn="ctr">
                                  <w14:noFill/>
                                  <w14:prstDash w14:val="solid"/>
                                  <w14:bevel/>
                                </w14:textOutline>
                              </w:rPr>
                              <w:t xml:space="preserve"> (docx) </w:t>
                            </w:r>
                            <w:r w:rsidR="000A458D">
                              <w:rPr>
                                <w:sz w:val="16"/>
                                <w:szCs w:val="16"/>
                                <w14:textOutline w14:w="12700" w14:cap="rnd" w14:cmpd="sng" w14:algn="ctr">
                                  <w14:noFill/>
                                  <w14:prstDash w14:val="solid"/>
                                  <w14:bevel/>
                                </w14:textOutline>
                              </w:rPr>
                              <w:t xml:space="preserve"> </w:t>
                            </w:r>
                            <w:r w:rsidR="00163883" w:rsidRPr="00856661">
                              <w:rPr>
                                <w:b w:val="0"/>
                                <w:bCs w:val="0"/>
                                <w:sz w:val="16"/>
                                <w:szCs w:val="16"/>
                                <w14:textOutline w14:w="12700" w14:cap="rnd" w14:cmpd="sng" w14:algn="ctr">
                                  <w14:noFill/>
                                  <w14:prstDash w14:val="solid"/>
                                  <w14:bevel/>
                                </w14:textOutline>
                              </w:rPr>
                              <w:t xml:space="preserve">for more </w:t>
                            </w:r>
                            <w:r w:rsidR="00163883" w:rsidRPr="000A458D">
                              <w:rPr>
                                <w:rFonts w:cs="Open Sans"/>
                                <w:b w:val="0"/>
                                <w:bCs w:val="0"/>
                                <w:sz w:val="16"/>
                                <w:szCs w:val="16"/>
                                <w14:textOutline w14:w="12700" w14:cap="rnd" w14:cmpd="sng" w14:algn="ctr">
                                  <w14:noFill/>
                                  <w14:prstDash w14:val="solid"/>
                                  <w14:bevel/>
                                </w14:textOutline>
                              </w:rPr>
                              <w:t>information</w:t>
                            </w:r>
                            <w:r w:rsidR="000A458D" w:rsidRPr="000A458D">
                              <w:rPr>
                                <w:rFonts w:cs="Open Sans"/>
                                <w:b w:val="0"/>
                                <w:bCs w:val="0"/>
                                <w:sz w:val="16"/>
                                <w:szCs w:val="16"/>
                                <w14:textOutline w14:w="12700" w14:cap="rnd" w14:cmpd="sng" w14:algn="ctr">
                                  <w14:noFill/>
                                  <w14:prstDash w14:val="solid"/>
                                  <w14:bevel/>
                                </w14:textOutline>
                              </w:rPr>
                              <w:t xml:space="preserve"> on </w:t>
                            </w:r>
                            <w:r w:rsidR="000A458D" w:rsidRPr="00640C20">
                              <w:rPr>
                                <w:rFonts w:eastAsiaTheme="minorHAnsi" w:cs="Open Sans"/>
                                <w:b w:val="0"/>
                                <w:bCs w:val="0"/>
                                <w:color w:val="3F3F3F"/>
                                <w:sz w:val="16"/>
                                <w:szCs w:val="16"/>
                                <w:lang w:eastAsia="ja-JP"/>
                              </w:rPr>
                              <w:t>Practice Principle</w:t>
                            </w:r>
                            <w:r w:rsidR="00640C20" w:rsidRPr="00640C20">
                              <w:rPr>
                                <w:rFonts w:eastAsiaTheme="minorHAnsi" w:cs="Open Sans"/>
                                <w:b w:val="0"/>
                                <w:bCs w:val="0"/>
                                <w:color w:val="3F3F3F"/>
                                <w:sz w:val="16"/>
                                <w:szCs w:val="16"/>
                                <w:lang w:eastAsia="ja-JP"/>
                              </w:rPr>
                              <w:t>s</w:t>
                            </w:r>
                            <w:r w:rsidR="000A458D" w:rsidRPr="00640C20">
                              <w:rPr>
                                <w:rFonts w:eastAsiaTheme="minorHAnsi" w:cs="Open Sans"/>
                                <w:b w:val="0"/>
                                <w:bCs w:val="0"/>
                                <w:color w:val="3F3F3F"/>
                                <w:sz w:val="16"/>
                                <w:szCs w:val="16"/>
                                <w:lang w:eastAsia="ja-JP"/>
                              </w:rPr>
                              <w:t xml:space="preserve"> in Action:</w:t>
                            </w:r>
                            <w:r w:rsidR="000A458D" w:rsidRPr="000A458D">
                              <w:rPr>
                                <w:rFonts w:eastAsiaTheme="minorHAnsi" w:cs="Open Sans"/>
                                <w:color w:val="3F3F3F"/>
                                <w:sz w:val="16"/>
                                <w:szCs w:val="16"/>
                                <w:lang w:eastAsia="ja-JP"/>
                              </w:rPr>
                              <w:t xml:space="preserve"> Adaptive Leadership.</w:t>
                            </w:r>
                          </w:p>
                        </w:txbxContent>
                      </wps:txbx>
                      <wps:bodyPr rot="0" spcFirstLastPara="0" vertOverflow="overflow" horzOverflow="overflow" vert="horz" wrap="square" lIns="91440" tIns="91440" rIns="45720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0B01EA" id="_x0000_s1036" style="position:absolute;left:0;text-align:left;margin-left:-35.6pt;margin-top:25.15pt;width:114.05pt;height:199.65pt;z-index:251682816;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coordsize="1449029,1724025"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" o:allowoverlap="f" adj="-11796480,,5400" path="m,l1066994,r,862013l1231583,862013r,l1449029,862013r-217446,l1231583,862013r-164589,l1066994,1724025,,1724025,,xe" filled="f" strokecolor="#00037e" strokeweight="1pt">
                <v:stroke joinstyle="miter"/>
                <v:formulas/>
                <v:path arrowok="t" o:connecttype="custom" o:connectlocs="0,0;1066557,0;1066557,1267778;1231078,1267778;1231078,1267778;1448435,1267778;1231078,1267778;1231078,1267778;1066557,1267778;1066557,2535555;0,2535555;0,0" o:connectangles="0,0,0,0,0,0,0,0,0,0,0,0" textboxrect="0,0,1449029,1724025"/>
                <v:textbox inset=",7.2pt,36pt,0">
                  <w:txbxContent>
                    <w:p w14:paraId="464526A7" w14:textId="65E89F98" w:rsidR="006E4039" w:rsidRPr="006E4039" w:rsidRDefault="006E4039" w:rsidP="006E4039">
                      <w:pPr>
                        <w:pStyle w:val="FigureTitles"/>
                        <w:rPr>
                          <w:color w:val="002060"/>
                          <w:sz w:val="16"/>
                          <w:szCs w:val="16"/>
                          <w14:textOutline w14:w="12700" w14:cap="rnd" w14:cmpd="sng" w14:algn="ctr">
                            <w14:noFill/>
                            <w14:prstDash w14:val="solid"/>
                            <w14:bevel/>
                          </w14:textOutline>
                        </w:rPr>
                      </w:pPr>
                      <w:r w:rsidRPr="00FF209C">
                        <w:rPr>
                          <w:color w:val="002060"/>
                          <w:sz w:val="16"/>
                          <w:szCs w:val="16"/>
                          <w14:textOutline w14:w="12700" w14:cap="rnd" w14:cmpd="sng" w14:algn="ctr">
                            <w14:noFill/>
                            <w14:prstDash w14:val="solid"/>
                            <w14:bevel/>
                          </w14:textOutline>
                        </w:rPr>
                        <w:t>DIVE DEEPER</w:t>
                      </w:r>
                    </w:p>
                    <w:p w14:paraId="74B57DDE" w14:textId="1964AC3A" w:rsidR="00163883" w:rsidRPr="000A458D" w:rsidRDefault="00FB7EB3" w:rsidP="00163883">
                      <w:pPr>
                        <w:pStyle w:val="FigureTitles"/>
                        <w:rPr>
                          <w:rFonts w:cs="Open Sans"/>
                          <w:b w:val="0"/>
                          <w:bCs w:val="0"/>
                          <w:sz w:val="16"/>
                          <w:szCs w:val="16"/>
                          <w14:textOutline w14:w="12700" w14:cap="rnd" w14:cmpd="sng" w14:algn="ctr">
                            <w14:noFill/>
                            <w14:prstDash w14:val="solid"/>
                            <w14:bevel/>
                          </w14:textOutline>
                        </w:rPr>
                      </w:pPr>
                      <w:r>
                        <w:rPr>
                          <w:b w:val="0"/>
                          <w:bCs w:val="0"/>
                          <w:sz w:val="16"/>
                          <w:szCs w:val="16"/>
                          <w14:textOutline w14:w="12700" w14:cap="rnd" w14:cmpd="sng" w14:algn="ctr">
                            <w14:noFill/>
                            <w14:prstDash w14:val="solid"/>
                            <w14:bevel/>
                          </w14:textOutline>
                        </w:rPr>
                        <w:t xml:space="preserve">Download </w:t>
                      </w:r>
                      <w:r w:rsidR="00163883" w:rsidRPr="00856661">
                        <w:rPr>
                          <w:sz w:val="16"/>
                          <w:szCs w:val="16"/>
                          <w14:textOutline w14:w="12700" w14:cap="rnd" w14:cmpd="sng" w14:algn="ctr">
                            <w14:noFill/>
                            <w14:prstDash w14:val="solid"/>
                            <w14:bevel/>
                          </w14:textOutline>
                        </w:rPr>
                        <w:t>Brief #</w:t>
                      </w:r>
                      <w:r w:rsidR="000A458D">
                        <w:rPr>
                          <w:sz w:val="16"/>
                          <w:szCs w:val="16"/>
                          <w14:textOutline w14:w="12700" w14:cap="rnd" w14:cmpd="sng" w14:algn="ctr">
                            <w14:noFill/>
                            <w14:prstDash w14:val="solid"/>
                            <w14:bevel/>
                          </w14:textOutline>
                        </w:rPr>
                        <w:t>5</w:t>
                      </w:r>
                      <w:r w:rsidR="00163883" w:rsidRPr="00856661">
                        <w:rPr>
                          <w:b w:val="0"/>
                          <w:bCs w:val="0"/>
                          <w:sz w:val="16"/>
                          <w:szCs w:val="16"/>
                          <w14:textOutline w14:w="12700" w14:cap="rnd" w14:cmpd="sng" w14:algn="ctr">
                            <w14:noFill/>
                            <w14:prstDash w14:val="solid"/>
                            <w14:bevel/>
                          </w14:textOutline>
                        </w:rPr>
                        <w:t xml:space="preserve">: </w:t>
                      </w:r>
                      <w:r w:rsidR="000A458D">
                        <w:rPr>
                          <w:b w:val="0"/>
                          <w:bCs w:val="0"/>
                          <w:sz w:val="16"/>
                          <w:szCs w:val="16"/>
                          <w14:textOutline w14:w="12700" w14:cap="rnd" w14:cmpd="sng" w14:algn="ctr">
                            <w14:noFill/>
                            <w14:prstDash w14:val="solid"/>
                            <w14:bevel/>
                          </w14:textOutline>
                        </w:rPr>
                        <w:t xml:space="preserve">Foundations of the </w:t>
                      </w:r>
                      <w:r w:rsidR="006E4039">
                        <w:rPr>
                          <w:b w:val="0"/>
                          <w:bCs w:val="0"/>
                          <w:sz w:val="16"/>
                          <w:szCs w:val="16"/>
                          <w14:textOutline w14:w="12700" w14:cap="rnd" w14:cmpd="sng" w14:algn="ctr">
                            <w14:noFill/>
                            <w14:prstDash w14:val="solid"/>
                            <w14:bevel/>
                          </w14:textOutline>
                        </w:rPr>
                        <w:t xml:space="preserve">ICTP </w:t>
                      </w:r>
                      <w:r w:rsidR="000A458D">
                        <w:rPr>
                          <w:b w:val="0"/>
                          <w:bCs w:val="0"/>
                          <w:sz w:val="16"/>
                          <w:szCs w:val="16"/>
                          <w14:textOutline w14:w="12700" w14:cap="rnd" w14:cmpd="sng" w14:algn="ctr">
                            <w14:noFill/>
                            <w14:prstDash w14:val="solid"/>
                            <w14:bevel/>
                          </w14:textOutline>
                        </w:rPr>
                        <w:t>Implementation Support Practice Model</w:t>
                      </w:r>
                      <w:r w:rsidR="00163883" w:rsidRPr="00856661">
                        <w:rPr>
                          <w:b w:val="0"/>
                          <w:bCs w:val="0"/>
                          <w:sz w:val="16"/>
                          <w:szCs w:val="16"/>
                          <w14:textOutline w14:w="12700" w14:cap="rnd" w14:cmpd="sng" w14:algn="ctr">
                            <w14:noFill/>
                            <w14:prstDash w14:val="solid"/>
                            <w14:bevel/>
                          </w14:textOutline>
                        </w:rPr>
                        <w:t xml:space="preserve">, </w:t>
                      </w:r>
                      <w:r w:rsidR="000A458D">
                        <w:rPr>
                          <w:b w:val="0"/>
                          <w:bCs w:val="0"/>
                          <w:sz w:val="16"/>
                          <w:szCs w:val="16"/>
                          <w14:textOutline w14:w="12700" w14:cap="rnd" w14:cmpd="sng" w14:algn="ctr">
                            <w14:noFill/>
                            <w14:prstDash w14:val="solid"/>
                            <w14:bevel/>
                          </w14:textOutline>
                        </w:rPr>
                        <w:t>S</w:t>
                      </w:r>
                      <w:r w:rsidR="00163883" w:rsidRPr="00856661">
                        <w:rPr>
                          <w:b w:val="0"/>
                          <w:bCs w:val="0"/>
                          <w:sz w:val="16"/>
                          <w:szCs w:val="16"/>
                          <w14:textOutline w14:w="12700" w14:cap="rnd" w14:cmpd="sng" w14:algn="ctr">
                            <w14:noFill/>
                            <w14:prstDash w14:val="solid"/>
                            <w14:bevel/>
                          </w14:textOutline>
                        </w:rPr>
                        <w:t>ection</w:t>
                      </w:r>
                      <w:r w:rsidR="00163883" w:rsidRPr="00856661">
                        <w:rPr>
                          <w:sz w:val="16"/>
                          <w:szCs w:val="16"/>
                          <w14:textOutline w14:w="12700" w14:cap="rnd" w14:cmpd="sng" w14:algn="ctr">
                            <w14:noFill/>
                            <w14:prstDash w14:val="solid"/>
                            <w14:bevel/>
                          </w14:textOutline>
                        </w:rPr>
                        <w:t xml:space="preserve"> </w:t>
                      </w:r>
                      <w:hyperlink r:id="rId45" w:history="1">
                        <w:r w:rsidR="000A458D" w:rsidRPr="000A458D">
                          <w:rPr>
                            <w:rStyle w:val="Hyperlink"/>
                            <w:sz w:val="16"/>
                            <w:szCs w:val="16"/>
                            <w14:textOutline w14:w="12700" w14:cap="rnd" w14:cmpd="sng" w14:algn="ctr">
                              <w14:noFill/>
                              <w14:prstDash w14:val="solid"/>
                              <w14:bevel/>
                            </w14:textOutline>
                          </w:rPr>
                          <w:t>Principles of Implementation Support Practice</w:t>
                        </w:r>
                      </w:hyperlink>
                      <w:r>
                        <w:rPr>
                          <w:rStyle w:val="Hyperlink"/>
                          <w:sz w:val="16"/>
                          <w:szCs w:val="16"/>
                          <w14:textOutline w14:w="12700" w14:cap="rnd" w14:cmpd="sng" w14:algn="ctr">
                            <w14:noFill/>
                            <w14:prstDash w14:val="solid"/>
                            <w14:bevel/>
                          </w14:textOutline>
                        </w:rPr>
                        <w:t xml:space="preserve"> (docx) </w:t>
                      </w:r>
                      <w:r w:rsidR="000A458D">
                        <w:rPr>
                          <w:sz w:val="16"/>
                          <w:szCs w:val="16"/>
                          <w14:textOutline w14:w="12700" w14:cap="rnd" w14:cmpd="sng" w14:algn="ctr">
                            <w14:noFill/>
                            <w14:prstDash w14:val="solid"/>
                            <w14:bevel/>
                          </w14:textOutline>
                        </w:rPr>
                        <w:t xml:space="preserve"> </w:t>
                      </w:r>
                      <w:r w:rsidR="00163883" w:rsidRPr="00856661">
                        <w:rPr>
                          <w:b w:val="0"/>
                          <w:bCs w:val="0"/>
                          <w:sz w:val="16"/>
                          <w:szCs w:val="16"/>
                          <w14:textOutline w14:w="12700" w14:cap="rnd" w14:cmpd="sng" w14:algn="ctr">
                            <w14:noFill/>
                            <w14:prstDash w14:val="solid"/>
                            <w14:bevel/>
                          </w14:textOutline>
                        </w:rPr>
                        <w:t xml:space="preserve">for more </w:t>
                      </w:r>
                      <w:r w:rsidR="00163883" w:rsidRPr="000A458D">
                        <w:rPr>
                          <w:rFonts w:cs="Open Sans"/>
                          <w:b w:val="0"/>
                          <w:bCs w:val="0"/>
                          <w:sz w:val="16"/>
                          <w:szCs w:val="16"/>
                          <w14:textOutline w14:w="12700" w14:cap="rnd" w14:cmpd="sng" w14:algn="ctr">
                            <w14:noFill/>
                            <w14:prstDash w14:val="solid"/>
                            <w14:bevel/>
                          </w14:textOutline>
                        </w:rPr>
                        <w:t>information</w:t>
                      </w:r>
                      <w:r w:rsidR="000A458D" w:rsidRPr="000A458D">
                        <w:rPr>
                          <w:rFonts w:cs="Open Sans"/>
                          <w:b w:val="0"/>
                          <w:bCs w:val="0"/>
                          <w:sz w:val="16"/>
                          <w:szCs w:val="16"/>
                          <w14:textOutline w14:w="12700" w14:cap="rnd" w14:cmpd="sng" w14:algn="ctr">
                            <w14:noFill/>
                            <w14:prstDash w14:val="solid"/>
                            <w14:bevel/>
                          </w14:textOutline>
                        </w:rPr>
                        <w:t xml:space="preserve"> on </w:t>
                      </w:r>
                      <w:r w:rsidR="000A458D" w:rsidRPr="00640C20">
                        <w:rPr>
                          <w:rFonts w:eastAsiaTheme="minorHAnsi" w:cs="Open Sans"/>
                          <w:b w:val="0"/>
                          <w:bCs w:val="0"/>
                          <w:color w:val="3F3F3F"/>
                          <w:sz w:val="16"/>
                          <w:szCs w:val="16"/>
                          <w:lang w:eastAsia="ja-JP"/>
                        </w:rPr>
                        <w:t>Practice Principle</w:t>
                      </w:r>
                      <w:r w:rsidR="00640C20" w:rsidRPr="00640C20">
                        <w:rPr>
                          <w:rFonts w:eastAsiaTheme="minorHAnsi" w:cs="Open Sans"/>
                          <w:b w:val="0"/>
                          <w:bCs w:val="0"/>
                          <w:color w:val="3F3F3F"/>
                          <w:sz w:val="16"/>
                          <w:szCs w:val="16"/>
                          <w:lang w:eastAsia="ja-JP"/>
                        </w:rPr>
                        <w:t>s</w:t>
                      </w:r>
                      <w:r w:rsidR="000A458D" w:rsidRPr="00640C20">
                        <w:rPr>
                          <w:rFonts w:eastAsiaTheme="minorHAnsi" w:cs="Open Sans"/>
                          <w:b w:val="0"/>
                          <w:bCs w:val="0"/>
                          <w:color w:val="3F3F3F"/>
                          <w:sz w:val="16"/>
                          <w:szCs w:val="16"/>
                          <w:lang w:eastAsia="ja-JP"/>
                        </w:rPr>
                        <w:t xml:space="preserve"> in Action:</w:t>
                      </w:r>
                      <w:r w:rsidR="000A458D" w:rsidRPr="000A458D">
                        <w:rPr>
                          <w:rFonts w:eastAsiaTheme="minorHAnsi" w:cs="Open Sans"/>
                          <w:color w:val="3F3F3F"/>
                          <w:sz w:val="16"/>
                          <w:szCs w:val="16"/>
                          <w:lang w:eastAsia="ja-JP"/>
                        </w:rPr>
                        <w:t xml:space="preserve"> Adaptive Leadership.</w:t>
                      </w:r>
                    </w:p>
                  </w:txbxContent>
                </v:textbox>
                <w10:wrap type="through" side="right"/>
              </v:shape>
            </w:pict>
          </mc:Fallback>
        </mc:AlternateContent>
      </w:r>
      <w:r w:rsidR="00163883" w:rsidRPr="00DC35E2">
        <w:rPr>
          <w:rFonts w:eastAsia="Libre Baskerville"/>
        </w:rPr>
        <w:t xml:space="preserve">Tailoring implementation support requires equal parts technical and relational skill. As such, high quality implementation support practice requires an artful staging rather than a procedural checklist. </w:t>
      </w:r>
      <w:sdt>
        <w:sdtPr>
          <w:tag w:val="goog_rdk_3"/>
          <w:id w:val="-1524706997"/>
        </w:sdtPr>
        <w:sdtContent/>
      </w:sdt>
      <w:r w:rsidR="00163883" w:rsidRPr="00DC35E2">
        <w:rPr>
          <w:rFonts w:eastAsia="Libre Baskerville"/>
        </w:rPr>
        <w:t>As Heif</w:t>
      </w:r>
      <w:r w:rsidR="00163883">
        <w:rPr>
          <w:rFonts w:eastAsia="Libre Baskerville"/>
        </w:rPr>
        <w:t>e</w:t>
      </w:r>
      <w:r w:rsidR="00163883" w:rsidRPr="00DC35E2">
        <w:rPr>
          <w:rFonts w:eastAsia="Libre Baskerville"/>
        </w:rPr>
        <w:t xml:space="preserve">tz </w:t>
      </w:r>
      <w:r w:rsidR="00163883">
        <w:rPr>
          <w:rFonts w:eastAsia="Libre Baskerville"/>
        </w:rPr>
        <w:t>and colleagues</w:t>
      </w:r>
      <w:r w:rsidR="00163883" w:rsidRPr="00DC35E2">
        <w:rPr>
          <w:rFonts w:eastAsia="Libre Baskerville"/>
        </w:rPr>
        <w:t xml:space="preserve"> [1</w:t>
      </w:r>
      <w:r w:rsidR="00163883">
        <w:rPr>
          <w:rFonts w:eastAsia="Libre Baskerville"/>
        </w:rPr>
        <w:t>6</w:t>
      </w:r>
      <w:r w:rsidR="00163883" w:rsidRPr="00DC35E2">
        <w:rPr>
          <w:rFonts w:eastAsia="Libre Baskerville"/>
        </w:rPr>
        <w:t xml:space="preserve">] described about similar forms of adaptive leadership, “You need a plan, but you also need freedom to deviate from the plan as new discoveries emerge, as conditions change, and as new forms of resistance arise.” </w:t>
      </w:r>
    </w:p>
    <w:p w14:paraId="42DA3CE5" w14:textId="77777777" w:rsidR="000A458D" w:rsidRDefault="000A458D" w:rsidP="000A458D">
      <w:pPr>
        <w:pStyle w:val="CalloutforCalloutBox"/>
        <w:tabs>
          <w:tab w:val="left" w:pos="1620"/>
          <w:tab w:val="left" w:pos="2250"/>
        </w:tabs>
        <w:ind w:left="90" w:hanging="90"/>
      </w:pPr>
      <w:r w:rsidRPr="007F34F1">
        <w:t>Reference sidebar Dive Deeper for more information on the practice principle</w:t>
      </w:r>
      <w:r>
        <w:t xml:space="preserve"> in </w:t>
      </w:r>
    </w:p>
    <w:p w14:paraId="419DB1BD" w14:textId="0D82507F" w:rsidR="000A458D" w:rsidRDefault="000A458D" w:rsidP="000A458D">
      <w:pPr>
        <w:pStyle w:val="CalloutforCalloutBox"/>
        <w:tabs>
          <w:tab w:val="left" w:pos="1620"/>
          <w:tab w:val="left" w:pos="2250"/>
        </w:tabs>
        <w:ind w:left="90" w:hanging="90"/>
      </w:pPr>
      <w:r>
        <w:t>action: Adaptive Leadership</w:t>
      </w:r>
      <w:r w:rsidRPr="007F34F1">
        <w:t>.</w:t>
      </w:r>
    </w:p>
    <w:p w14:paraId="130A6EBB" w14:textId="4D1328A4" w:rsidR="00163883" w:rsidRPr="00F60EE3" w:rsidRDefault="00163883" w:rsidP="00F60EE3">
      <w:pPr>
        <w:rPr>
          <w:rFonts w:eastAsia="Libre Baskerville"/>
        </w:rPr>
      </w:pPr>
      <w:r w:rsidRPr="00DC35E2">
        <w:rPr>
          <w:rFonts w:eastAsia="Libre Baskerville"/>
        </w:rPr>
        <w:t xml:space="preserve">In implementation support practice, this means thoughtfully creating tailored support activities ahead of support interactions, but identifying when, and having the skills, to pivot responsively to support participants’ needs and preferences in the moment. Figure </w:t>
      </w:r>
      <w:r>
        <w:rPr>
          <w:rFonts w:eastAsia="Libre Baskerville"/>
        </w:rPr>
        <w:t>6.</w:t>
      </w:r>
      <w:r w:rsidRPr="00DC35E2">
        <w:rPr>
          <w:rFonts w:eastAsia="Libre Baskerville"/>
        </w:rPr>
        <w:t xml:space="preserve">5 </w:t>
      </w:r>
      <w:proofErr w:type="gramStart"/>
      <w:r w:rsidRPr="00DC35E2">
        <w:rPr>
          <w:rFonts w:eastAsia="Libre Baskerville"/>
        </w:rPr>
        <w:t>shows</w:t>
      </w:r>
      <w:proofErr w:type="gramEnd"/>
      <w:r w:rsidRPr="00DC35E2">
        <w:rPr>
          <w:rFonts w:eastAsia="Libre Baskerville"/>
        </w:rPr>
        <w:t xml:space="preserve"> types of technical skills and relational </w:t>
      </w:r>
      <w:r w:rsidRPr="00DD55BD">
        <w:rPr>
          <w:rFonts w:eastAsia="Libre Baskerville"/>
        </w:rPr>
        <w:t>skills.</w:t>
      </w:r>
    </w:p>
    <w:p w14:paraId="518F2CC1" w14:textId="6AEE2F29" w:rsidR="00163883" w:rsidRPr="00CF2E89" w:rsidRDefault="00163883" w:rsidP="00CF2E89">
      <w:pPr>
        <w:pStyle w:val="Caption"/>
        <w:rPr>
          <w:rFonts w:eastAsia="Libre Baskerville"/>
        </w:rPr>
      </w:pPr>
      <w:r w:rsidRPr="00163883">
        <w:rPr>
          <w:rFonts w:eastAsia="Libre Baskerville"/>
          <w:b/>
          <w:bCs/>
        </w:rPr>
        <w:t>Figure 6.5</w:t>
      </w:r>
      <w:r w:rsidRPr="00163883">
        <w:rPr>
          <w:rFonts w:eastAsia="Libre Baskerville"/>
        </w:rPr>
        <w:t xml:space="preserve"> Technical and Relational Skills Involved in Implementation Support Practice. Note. CQI = continuous quality improvement.</w:t>
      </w:r>
    </w:p>
    <w:p w14:paraId="280A821B" w14:textId="79829E96" w:rsidR="00163883" w:rsidRPr="00F60EE3" w:rsidRDefault="00163883" w:rsidP="00F60EE3">
      <w:pPr>
        <w:rPr>
          <w:b/>
          <w:bCs/>
        </w:rPr>
      </w:pPr>
      <w:r w:rsidRPr="00731EAF">
        <w:rPr>
          <w:noProof/>
        </w:rPr>
        <w:drawing>
          <wp:inline distT="0" distB="0" distL="0" distR="0" wp14:anchorId="442AAD70" wp14:editId="68B5E900">
            <wp:extent cx="3997842" cy="2128483"/>
            <wp:effectExtent l="0" t="0" r="3175" b="5715"/>
            <wp:docPr id="1169637249" name="Picture 1169637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637249" name="Picture 1169637249"/>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146539" cy="2207650"/>
                    </a:xfrm>
                    <a:prstGeom prst="rect">
                      <a:avLst/>
                    </a:prstGeom>
                  </pic:spPr>
                </pic:pic>
              </a:graphicData>
            </a:graphic>
          </wp:inline>
        </w:drawing>
      </w:r>
    </w:p>
    <w:p w14:paraId="49238677" w14:textId="6C45C6E6" w:rsidR="002556A0" w:rsidRPr="00CF2E89" w:rsidRDefault="00163883" w:rsidP="00CF2E89">
      <w:pPr>
        <w:rPr>
          <w:rFonts w:eastAsia="Libre Baskerville"/>
        </w:rPr>
      </w:pPr>
      <w:r w:rsidRPr="00DD55BD">
        <w:rPr>
          <w:rFonts w:eastAsia="Libre Baskerville"/>
        </w:rPr>
        <w:t>ISPs constantly monitor the context they are working in for a wide range</w:t>
      </w:r>
      <w:r w:rsidRPr="00DC35E2">
        <w:rPr>
          <w:rFonts w:eastAsia="Libre Baskerville"/>
        </w:rPr>
        <w:t xml:space="preserve"> of factors that signal the need for a pivot from the planned support. These factors include facilitators of and barriers to the likelihood of a practice </w:t>
      </w:r>
      <w:r w:rsidRPr="00DC35E2">
        <w:rPr>
          <w:rFonts w:eastAsia="Libre Baskerville"/>
        </w:rPr>
        <w:lastRenderedPageBreak/>
        <w:t xml:space="preserve">activity’s success. </w:t>
      </w:r>
      <w:r w:rsidRPr="004D1366">
        <w:rPr>
          <w:rFonts w:eastAsia="Libre Baskerville"/>
          <w:b/>
          <w:bCs/>
        </w:rPr>
        <w:t>Table 6.3</w:t>
      </w:r>
      <w:r w:rsidRPr="00DC35E2">
        <w:rPr>
          <w:rFonts w:eastAsia="Libre Baskerville"/>
        </w:rPr>
        <w:t xml:space="preserve"> outlines facilitators and barriers, contextual factors to consider, and pivoting strategies. This is not meant to be an </w:t>
      </w:r>
      <w:r w:rsidRPr="00DD55BD">
        <w:rPr>
          <w:rFonts w:eastAsia="Libre Baskerville"/>
        </w:rPr>
        <w:t xml:space="preserve">exhaustive list. </w:t>
      </w:r>
    </w:p>
    <w:p w14:paraId="23585973" w14:textId="2D62BA8D" w:rsidR="002556A0" w:rsidRDefault="00163883" w:rsidP="00F60EE3">
      <w:pPr>
        <w:pStyle w:val="TableBody"/>
        <w:rPr>
          <w:rFonts w:eastAsia="Libre Baskerville"/>
        </w:rPr>
      </w:pPr>
      <w:r w:rsidRPr="00DD55BD">
        <w:rPr>
          <w:rFonts w:eastAsia="Libre Baskerville"/>
          <w:b/>
          <w:bCs/>
        </w:rPr>
        <w:t xml:space="preserve">Table </w:t>
      </w:r>
      <w:r>
        <w:rPr>
          <w:rFonts w:eastAsia="Libre Baskerville"/>
          <w:b/>
          <w:bCs/>
        </w:rPr>
        <w:t>6.</w:t>
      </w:r>
      <w:r w:rsidRPr="00DD55BD">
        <w:rPr>
          <w:rFonts w:eastAsia="Libre Baskerville"/>
          <w:b/>
          <w:bCs/>
        </w:rPr>
        <w:t>3</w:t>
      </w:r>
      <w:r w:rsidRPr="00DD55BD">
        <w:rPr>
          <w:rFonts w:eastAsia="Libre Baskerville"/>
        </w:rPr>
        <w:t xml:space="preserve"> Practice Activity Facilitators and Barriers</w:t>
      </w:r>
    </w:p>
    <w:tbl>
      <w:tblPr>
        <w:tblStyle w:val="GridTable5Dark-Accent2"/>
        <w:tblW w:w="10165" w:type="dxa"/>
        <w:tblInd w:w="-95" w:type="dxa"/>
        <w:tblBorders>
          <w:top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4043"/>
        <w:gridCol w:w="3242"/>
      </w:tblGrid>
      <w:tr w:rsidR="00760392" w:rsidRPr="00043857" w14:paraId="24193A68" w14:textId="77777777" w:rsidTr="00F60E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tcBorders>
              <w:bottom w:val="nil"/>
            </w:tcBorders>
            <w:shd w:val="clear" w:color="auto" w:fill="0060AE"/>
          </w:tcPr>
          <w:p w14:paraId="13047371" w14:textId="3D38F79A" w:rsidR="00760392" w:rsidRPr="00760392" w:rsidRDefault="00760392" w:rsidP="00760392">
            <w:pPr>
              <w:pStyle w:val="TableHeaders"/>
              <w:rPr>
                <w:b/>
                <w:bCs w:val="0"/>
                <w:color w:val="FFFFFF" w:themeColor="background1"/>
              </w:rPr>
            </w:pPr>
            <w:r w:rsidRPr="00760392">
              <w:rPr>
                <w:rFonts w:eastAsia="Libre Baskerville"/>
                <w:b/>
                <w:bCs w:val="0"/>
                <w:color w:val="FFFFFF" w:themeColor="background1"/>
              </w:rPr>
              <w:t>Facilitators and Barriers</w:t>
            </w:r>
          </w:p>
        </w:tc>
        <w:tc>
          <w:tcPr>
            <w:tcW w:w="4043" w:type="dxa"/>
            <w:tcBorders>
              <w:bottom w:val="nil"/>
            </w:tcBorders>
            <w:shd w:val="clear" w:color="auto" w:fill="1A1863"/>
          </w:tcPr>
          <w:p w14:paraId="2CCD7212" w14:textId="361631B5" w:rsidR="00760392" w:rsidRPr="00760392" w:rsidRDefault="00760392" w:rsidP="00760392">
            <w:pPr>
              <w:pStyle w:val="TableHeaders"/>
              <w:cnfStyle w:val="100000000000" w:firstRow="1" w:lastRow="0" w:firstColumn="0" w:lastColumn="0" w:oddVBand="0" w:evenVBand="0" w:oddHBand="0" w:evenHBand="0" w:firstRowFirstColumn="0" w:firstRowLastColumn="0" w:lastRowFirstColumn="0" w:lastRowLastColumn="0"/>
              <w:rPr>
                <w:b/>
                <w:bCs w:val="0"/>
                <w:color w:val="FFFFFF" w:themeColor="background1"/>
              </w:rPr>
            </w:pPr>
            <w:r w:rsidRPr="00760392">
              <w:rPr>
                <w:rFonts w:eastAsia="Libre Baskerville"/>
                <w:b/>
                <w:bCs w:val="0"/>
                <w:color w:val="FFFFFF" w:themeColor="background1"/>
              </w:rPr>
              <w:t>Contextual Factors to Assess</w:t>
            </w:r>
          </w:p>
        </w:tc>
        <w:tc>
          <w:tcPr>
            <w:tcW w:w="3242" w:type="dxa"/>
            <w:tcBorders>
              <w:bottom w:val="nil"/>
            </w:tcBorders>
            <w:shd w:val="clear" w:color="auto" w:fill="20BEC7"/>
          </w:tcPr>
          <w:p w14:paraId="609DE2F8" w14:textId="514C7A79" w:rsidR="00760392" w:rsidRPr="00760392" w:rsidRDefault="00760392" w:rsidP="00760392">
            <w:pPr>
              <w:pStyle w:val="TableHeaders"/>
              <w:cnfStyle w:val="100000000000" w:firstRow="1" w:lastRow="0" w:firstColumn="0" w:lastColumn="0" w:oddVBand="0" w:evenVBand="0" w:oddHBand="0" w:evenHBand="0" w:firstRowFirstColumn="0" w:firstRowLastColumn="0" w:lastRowFirstColumn="0" w:lastRowLastColumn="0"/>
              <w:rPr>
                <w:b/>
                <w:bCs w:val="0"/>
                <w:color w:val="FFFFFF" w:themeColor="background1"/>
              </w:rPr>
            </w:pPr>
            <w:r w:rsidRPr="00760392">
              <w:rPr>
                <w:rFonts w:eastAsia="Libre Baskerville"/>
                <w:b/>
                <w:bCs w:val="0"/>
                <w:color w:val="002060"/>
              </w:rPr>
              <w:t>Pivoting Strategies</w:t>
            </w:r>
          </w:p>
        </w:tc>
      </w:tr>
      <w:tr w:rsidR="00760392" w:rsidRPr="00043857" w14:paraId="5EA86EFB" w14:textId="77777777" w:rsidTr="00F60E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tcBorders>
              <w:bottom w:val="single" w:sz="4" w:space="0" w:color="auto"/>
            </w:tcBorders>
            <w:shd w:val="clear" w:color="auto" w:fill="FFFFFF" w:themeFill="background1"/>
          </w:tcPr>
          <w:p w14:paraId="2D1C07F0" w14:textId="77777777" w:rsidR="00760392" w:rsidRPr="00760392" w:rsidRDefault="00760392" w:rsidP="00760392">
            <w:pPr>
              <w:pStyle w:val="TableHeaders"/>
              <w:rPr>
                <w:b/>
                <w:bCs w:val="0"/>
              </w:rPr>
            </w:pPr>
            <w:r w:rsidRPr="00760392">
              <w:rPr>
                <w:b/>
                <w:bCs w:val="0"/>
              </w:rPr>
              <w:t>Individual level: </w:t>
            </w:r>
          </w:p>
          <w:p w14:paraId="44CD51C1" w14:textId="27695848" w:rsidR="00760392" w:rsidRPr="00760392" w:rsidRDefault="00760392" w:rsidP="00760392">
            <w:pPr>
              <w:pStyle w:val="TableHeaders"/>
              <w:rPr>
                <w:b/>
                <w:bCs w:val="0"/>
                <w:color w:val="FFFFFF" w:themeColor="background1"/>
              </w:rPr>
            </w:pPr>
            <w:r w:rsidRPr="00760392">
              <w:rPr>
                <w:rFonts w:eastAsia="Libre Baskerville"/>
                <w:b/>
                <w:bCs w:val="0"/>
              </w:rPr>
              <w:t>Motivation</w:t>
            </w:r>
          </w:p>
        </w:tc>
        <w:tc>
          <w:tcPr>
            <w:tcW w:w="4043" w:type="dxa"/>
            <w:tcBorders>
              <w:bottom w:val="single" w:sz="4" w:space="0" w:color="auto"/>
            </w:tcBorders>
            <w:shd w:val="clear" w:color="auto" w:fill="FFFFFF" w:themeFill="background1"/>
          </w:tcPr>
          <w:p w14:paraId="0F6C90AF" w14:textId="77777777" w:rsidR="00760392" w:rsidRDefault="00760392" w:rsidP="00760392">
            <w:pPr>
              <w:pStyle w:val="TableBody"/>
              <w:cnfStyle w:val="000000100000" w:firstRow="0" w:lastRow="0" w:firstColumn="0" w:lastColumn="0" w:oddVBand="0" w:evenVBand="0" w:oddHBand="1" w:evenHBand="0" w:firstRowFirstColumn="0" w:firstRowLastColumn="0" w:lastRowFirstColumn="0" w:lastRowLastColumn="0"/>
            </w:pPr>
            <w:r w:rsidRPr="006A637E">
              <w:t>Complexity of the change</w:t>
            </w:r>
          </w:p>
          <w:p w14:paraId="66671DD1" w14:textId="77777777" w:rsidR="00760392" w:rsidRPr="006A637E" w:rsidRDefault="00760392" w:rsidP="00760392">
            <w:pPr>
              <w:pStyle w:val="TableBody"/>
              <w:cnfStyle w:val="000000100000" w:firstRow="0" w:lastRow="0" w:firstColumn="0" w:lastColumn="0" w:oddVBand="0" w:evenVBand="0" w:oddHBand="1" w:evenHBand="0" w:firstRowFirstColumn="0" w:firstRowLastColumn="0" w:lastRowFirstColumn="0" w:lastRowLastColumn="0"/>
              <w:rPr>
                <w:b/>
                <w:bCs/>
              </w:rPr>
            </w:pPr>
          </w:p>
          <w:p w14:paraId="13C62D1C" w14:textId="52F74AD6" w:rsidR="00760392" w:rsidRPr="00043857" w:rsidRDefault="00760392" w:rsidP="00760392">
            <w:pPr>
              <w:pStyle w:val="TableBody"/>
              <w:cnfStyle w:val="000000100000" w:firstRow="0" w:lastRow="0" w:firstColumn="0" w:lastColumn="0" w:oddVBand="0" w:evenVBand="0" w:oddHBand="1" w:evenHBand="0" w:firstRowFirstColumn="0" w:firstRowLastColumn="0" w:lastRowFirstColumn="0" w:lastRowLastColumn="0"/>
              <w:rPr>
                <w:color w:val="FFFFFF" w:themeColor="background1"/>
              </w:rPr>
            </w:pPr>
            <w:r w:rsidRPr="006A637E">
              <w:t xml:space="preserve">Structural factors that may inhibit </w:t>
            </w:r>
            <w:r w:rsidRPr="00AB13C1">
              <w:rPr>
                <w:shd w:val="clear" w:color="auto" w:fill="EEF6FA"/>
              </w:rPr>
              <w:t>perceived agency</w:t>
            </w:r>
            <w:r w:rsidRPr="006A637E">
              <w:t xml:space="preserve"> </w:t>
            </w:r>
          </w:p>
        </w:tc>
        <w:tc>
          <w:tcPr>
            <w:tcW w:w="3242" w:type="dxa"/>
            <w:tcBorders>
              <w:bottom w:val="single" w:sz="4" w:space="0" w:color="auto"/>
            </w:tcBorders>
            <w:shd w:val="clear" w:color="auto" w:fill="FFFFFF" w:themeFill="background1"/>
          </w:tcPr>
          <w:p w14:paraId="73FED598" w14:textId="77777777" w:rsidR="00760392" w:rsidRPr="00760392" w:rsidRDefault="00760392" w:rsidP="00760392">
            <w:pPr>
              <w:pStyle w:val="CallOutBoxBullets"/>
              <w:cnfStyle w:val="000000100000" w:firstRow="0" w:lastRow="0" w:firstColumn="0" w:lastColumn="0" w:oddVBand="0" w:evenVBand="0" w:oddHBand="1" w:evenHBand="0" w:firstRowFirstColumn="0" w:firstRowLastColumn="0" w:lastRowFirstColumn="0" w:lastRowLastColumn="0"/>
              <w:rPr>
                <w:b w:val="0"/>
                <w:bCs w:val="0"/>
              </w:rPr>
            </w:pPr>
            <w:r w:rsidRPr="00760392">
              <w:rPr>
                <w:b w:val="0"/>
                <w:bCs w:val="0"/>
              </w:rPr>
              <w:t xml:space="preserve">Teach skills through a step-by-step approach. </w:t>
            </w:r>
          </w:p>
          <w:p w14:paraId="125530F7" w14:textId="77777777" w:rsidR="00760392" w:rsidRPr="00760392" w:rsidRDefault="00760392" w:rsidP="00760392">
            <w:pPr>
              <w:pStyle w:val="CallOutBoxBullets"/>
              <w:cnfStyle w:val="000000100000" w:firstRow="0" w:lastRow="0" w:firstColumn="0" w:lastColumn="0" w:oddVBand="0" w:evenVBand="0" w:oddHBand="1" w:evenHBand="0" w:firstRowFirstColumn="0" w:firstRowLastColumn="0" w:lastRowFirstColumn="0" w:lastRowLastColumn="0"/>
              <w:rPr>
                <w:b w:val="0"/>
                <w:bCs w:val="0"/>
              </w:rPr>
            </w:pPr>
            <w:r w:rsidRPr="00760392">
              <w:rPr>
                <w:b w:val="0"/>
                <w:bCs w:val="0"/>
              </w:rPr>
              <w:t>Look for ways to eliminate steps.</w:t>
            </w:r>
          </w:p>
          <w:p w14:paraId="69443A3C" w14:textId="77777777" w:rsidR="00760392" w:rsidRPr="00760392" w:rsidRDefault="00760392" w:rsidP="00760392">
            <w:pPr>
              <w:pStyle w:val="CallOutBoxBullets"/>
              <w:cnfStyle w:val="000000100000" w:firstRow="0" w:lastRow="0" w:firstColumn="0" w:lastColumn="0" w:oddVBand="0" w:evenVBand="0" w:oddHBand="1" w:evenHBand="0" w:firstRowFirstColumn="0" w:firstRowLastColumn="0" w:lastRowFirstColumn="0" w:lastRowLastColumn="0"/>
              <w:rPr>
                <w:b w:val="0"/>
                <w:bCs w:val="0"/>
              </w:rPr>
            </w:pPr>
            <w:r w:rsidRPr="00760392">
              <w:rPr>
                <w:b w:val="0"/>
                <w:bCs w:val="0"/>
              </w:rPr>
              <w:t>Find simpler ways to accomplish the same thing.</w:t>
            </w:r>
          </w:p>
          <w:p w14:paraId="797B0D13" w14:textId="77777777" w:rsidR="00760392" w:rsidRPr="00760392" w:rsidRDefault="00760392" w:rsidP="00760392">
            <w:pPr>
              <w:pStyle w:val="CallOutBoxBullets"/>
              <w:cnfStyle w:val="000000100000" w:firstRow="0" w:lastRow="0" w:firstColumn="0" w:lastColumn="0" w:oddVBand="0" w:evenVBand="0" w:oddHBand="1" w:evenHBand="0" w:firstRowFirstColumn="0" w:firstRowLastColumn="0" w:lastRowFirstColumn="0" w:lastRowLastColumn="0"/>
              <w:rPr>
                <w:b w:val="0"/>
                <w:bCs w:val="0"/>
              </w:rPr>
            </w:pPr>
            <w:r w:rsidRPr="00760392">
              <w:rPr>
                <w:b w:val="0"/>
                <w:bCs w:val="0"/>
              </w:rPr>
              <w:t>Scale back the extent of the change.</w:t>
            </w:r>
          </w:p>
          <w:p w14:paraId="34BD5667" w14:textId="00B186B8" w:rsidR="00760392" w:rsidRPr="00760392" w:rsidRDefault="00760392" w:rsidP="00760392">
            <w:pPr>
              <w:pStyle w:val="CallOutBoxBullets"/>
              <w:cnfStyle w:val="000000100000" w:firstRow="0" w:lastRow="0" w:firstColumn="0" w:lastColumn="0" w:oddVBand="0" w:evenVBand="0" w:oddHBand="1" w:evenHBand="0" w:firstRowFirstColumn="0" w:firstRowLastColumn="0" w:lastRowFirstColumn="0" w:lastRowLastColumn="0"/>
              <w:rPr>
                <w:b w:val="0"/>
                <w:bCs w:val="0"/>
              </w:rPr>
            </w:pPr>
            <w:r w:rsidRPr="00760392">
              <w:rPr>
                <w:b w:val="0"/>
                <w:bCs w:val="0"/>
              </w:rPr>
              <w:t>Engage support participants’ supervisors and mentors for change support.</w:t>
            </w:r>
          </w:p>
        </w:tc>
      </w:tr>
      <w:tr w:rsidR="00760392" w:rsidRPr="00043857" w14:paraId="2DA8B1CC" w14:textId="77777777" w:rsidTr="00F60EE3">
        <w:tc>
          <w:tcPr>
            <w:cnfStyle w:val="001000000000" w:firstRow="0" w:lastRow="0" w:firstColumn="1" w:lastColumn="0" w:oddVBand="0" w:evenVBand="0" w:oddHBand="0" w:evenHBand="0" w:firstRowFirstColumn="0" w:firstRowLastColumn="0" w:lastRowFirstColumn="0" w:lastRowLastColumn="0"/>
            <w:tcW w:w="2880" w:type="dxa"/>
            <w:tcBorders>
              <w:top w:val="single" w:sz="4" w:space="0" w:color="auto"/>
              <w:bottom w:val="single" w:sz="4" w:space="0" w:color="auto"/>
            </w:tcBorders>
            <w:shd w:val="clear" w:color="auto" w:fill="EEF6FA"/>
          </w:tcPr>
          <w:p w14:paraId="241C2C60" w14:textId="77777777" w:rsidR="00760392" w:rsidRPr="00760392" w:rsidRDefault="00760392" w:rsidP="00760392">
            <w:pPr>
              <w:pStyle w:val="TableHeaders"/>
              <w:rPr>
                <w:b/>
                <w:bCs w:val="0"/>
              </w:rPr>
            </w:pPr>
            <w:r w:rsidRPr="00760392">
              <w:rPr>
                <w:b/>
                <w:bCs w:val="0"/>
              </w:rPr>
              <w:t>Individual level: </w:t>
            </w:r>
          </w:p>
          <w:p w14:paraId="4EE3E974" w14:textId="67DF314B" w:rsidR="00760392" w:rsidRPr="00760392" w:rsidRDefault="00760392" w:rsidP="00760392">
            <w:pPr>
              <w:pStyle w:val="TableHeaders"/>
              <w:rPr>
                <w:b/>
                <w:bCs w:val="0"/>
                <w:color w:val="FFFFFF" w:themeColor="background1"/>
              </w:rPr>
            </w:pPr>
            <w:r w:rsidRPr="00760392">
              <w:rPr>
                <w:rFonts w:eastAsia="Libre Baskerville"/>
                <w:b/>
                <w:bCs w:val="0"/>
              </w:rPr>
              <w:t>Confidence and Competence</w:t>
            </w:r>
          </w:p>
        </w:tc>
        <w:tc>
          <w:tcPr>
            <w:tcW w:w="4043" w:type="dxa"/>
            <w:tcBorders>
              <w:top w:val="single" w:sz="4" w:space="0" w:color="auto"/>
              <w:bottom w:val="single" w:sz="4" w:space="0" w:color="auto"/>
            </w:tcBorders>
            <w:shd w:val="clear" w:color="auto" w:fill="EEF6FA"/>
          </w:tcPr>
          <w:p w14:paraId="6F453C61" w14:textId="77777777" w:rsidR="00760392" w:rsidRPr="006A637E" w:rsidRDefault="00760392" w:rsidP="00760392">
            <w:pPr>
              <w:pStyle w:val="TableBody"/>
              <w:cnfStyle w:val="000000000000" w:firstRow="0" w:lastRow="0" w:firstColumn="0" w:lastColumn="0" w:oddVBand="0" w:evenVBand="0" w:oddHBand="0" w:evenHBand="0" w:firstRowFirstColumn="0" w:firstRowLastColumn="0" w:lastRowFirstColumn="0" w:lastRowLastColumn="0"/>
              <w:rPr>
                <w:b/>
                <w:bCs/>
              </w:rPr>
            </w:pPr>
            <w:r w:rsidRPr="006A637E">
              <w:t>Structural factors that may inhibit self-efficacy and perceived agency</w:t>
            </w:r>
            <w:r w:rsidRPr="006A637E">
              <w:br/>
            </w:r>
          </w:p>
          <w:p w14:paraId="187FE8A0" w14:textId="4E2A4B1A" w:rsidR="00760392" w:rsidRPr="00043857" w:rsidRDefault="00760392" w:rsidP="00760392">
            <w:pPr>
              <w:pStyle w:val="TableBody"/>
              <w:cnfStyle w:val="000000000000" w:firstRow="0" w:lastRow="0" w:firstColumn="0" w:lastColumn="0" w:oddVBand="0" w:evenVBand="0" w:oddHBand="0" w:evenHBand="0" w:firstRowFirstColumn="0" w:firstRowLastColumn="0" w:lastRowFirstColumn="0" w:lastRowLastColumn="0"/>
              <w:rPr>
                <w:color w:val="FFFFFF" w:themeColor="background1"/>
              </w:rPr>
            </w:pPr>
            <w:r w:rsidRPr="006A637E">
              <w:t>Access to tools</w:t>
            </w:r>
          </w:p>
        </w:tc>
        <w:tc>
          <w:tcPr>
            <w:tcW w:w="3242" w:type="dxa"/>
            <w:tcBorders>
              <w:top w:val="single" w:sz="4" w:space="0" w:color="auto"/>
              <w:bottom w:val="single" w:sz="4" w:space="0" w:color="auto"/>
            </w:tcBorders>
            <w:shd w:val="clear" w:color="auto" w:fill="EEF6FA"/>
          </w:tcPr>
          <w:p w14:paraId="7882DA8D" w14:textId="77777777" w:rsidR="00760392" w:rsidRPr="00760392" w:rsidRDefault="00760392" w:rsidP="00760392">
            <w:pPr>
              <w:pStyle w:val="CallOutBoxBullets"/>
              <w:cnfStyle w:val="000000000000" w:firstRow="0" w:lastRow="0" w:firstColumn="0" w:lastColumn="0" w:oddVBand="0" w:evenVBand="0" w:oddHBand="0" w:evenHBand="0" w:firstRowFirstColumn="0" w:firstRowLastColumn="0" w:lastRowFirstColumn="0" w:lastRowLastColumn="0"/>
              <w:rPr>
                <w:b w:val="0"/>
                <w:bCs w:val="0"/>
              </w:rPr>
            </w:pPr>
            <w:r w:rsidRPr="00760392">
              <w:rPr>
                <w:b w:val="0"/>
                <w:bCs w:val="0"/>
              </w:rPr>
              <w:t xml:space="preserve">Determine what is needed. </w:t>
            </w:r>
          </w:p>
          <w:p w14:paraId="4F075CB7" w14:textId="77777777" w:rsidR="00760392" w:rsidRPr="00760392" w:rsidRDefault="00760392" w:rsidP="00760392">
            <w:pPr>
              <w:pStyle w:val="CallOutBoxBullets"/>
              <w:cnfStyle w:val="000000000000" w:firstRow="0" w:lastRow="0" w:firstColumn="0" w:lastColumn="0" w:oddVBand="0" w:evenVBand="0" w:oddHBand="0" w:evenHBand="0" w:firstRowFirstColumn="0" w:firstRowLastColumn="0" w:lastRowFirstColumn="0" w:lastRowLastColumn="0"/>
              <w:rPr>
                <w:b w:val="0"/>
                <w:bCs w:val="0"/>
              </w:rPr>
            </w:pPr>
            <w:r w:rsidRPr="00760392">
              <w:rPr>
                <w:b w:val="0"/>
                <w:bCs w:val="0"/>
              </w:rPr>
              <w:t xml:space="preserve">Give options.  </w:t>
            </w:r>
          </w:p>
          <w:p w14:paraId="687CBE4E" w14:textId="77777777" w:rsidR="00760392" w:rsidRPr="00760392" w:rsidRDefault="00760392" w:rsidP="00760392">
            <w:pPr>
              <w:pStyle w:val="CallOutBoxBullets"/>
              <w:cnfStyle w:val="000000000000" w:firstRow="0" w:lastRow="0" w:firstColumn="0" w:lastColumn="0" w:oddVBand="0" w:evenVBand="0" w:oddHBand="0" w:evenHBand="0" w:firstRowFirstColumn="0" w:firstRowLastColumn="0" w:lastRowFirstColumn="0" w:lastRowLastColumn="0"/>
              <w:rPr>
                <w:b w:val="0"/>
                <w:bCs w:val="0"/>
              </w:rPr>
            </w:pPr>
            <w:r w:rsidRPr="00760392">
              <w:rPr>
                <w:b w:val="0"/>
                <w:bCs w:val="0"/>
              </w:rPr>
              <w:t xml:space="preserve">Try it on, test it out. </w:t>
            </w:r>
          </w:p>
          <w:p w14:paraId="149DB0C6" w14:textId="77777777" w:rsidR="00760392" w:rsidRPr="00760392" w:rsidRDefault="00760392" w:rsidP="00760392">
            <w:pPr>
              <w:pStyle w:val="CallOutBoxBullets"/>
              <w:cnfStyle w:val="000000000000" w:firstRow="0" w:lastRow="0" w:firstColumn="0" w:lastColumn="0" w:oddVBand="0" w:evenVBand="0" w:oddHBand="0" w:evenHBand="0" w:firstRowFirstColumn="0" w:firstRowLastColumn="0" w:lastRowFirstColumn="0" w:lastRowLastColumn="0"/>
              <w:rPr>
                <w:b w:val="0"/>
                <w:bCs w:val="0"/>
              </w:rPr>
            </w:pPr>
            <w:r w:rsidRPr="00760392">
              <w:rPr>
                <w:b w:val="0"/>
                <w:bCs w:val="0"/>
              </w:rPr>
              <w:t xml:space="preserve">Be ready to offer something in the moment. </w:t>
            </w:r>
          </w:p>
          <w:p w14:paraId="009347C4" w14:textId="77777777" w:rsidR="00760392" w:rsidRPr="00760392" w:rsidRDefault="00760392" w:rsidP="00760392">
            <w:pPr>
              <w:pStyle w:val="CallOutBoxBullets"/>
              <w:cnfStyle w:val="000000000000" w:firstRow="0" w:lastRow="0" w:firstColumn="0" w:lastColumn="0" w:oddVBand="0" w:evenVBand="0" w:oddHBand="0" w:evenHBand="0" w:firstRowFirstColumn="0" w:firstRowLastColumn="0" w:lastRowFirstColumn="0" w:lastRowLastColumn="0"/>
              <w:rPr>
                <w:b w:val="0"/>
                <w:bCs w:val="0"/>
              </w:rPr>
            </w:pPr>
            <w:r w:rsidRPr="00760392">
              <w:rPr>
                <w:b w:val="0"/>
                <w:bCs w:val="0"/>
              </w:rPr>
              <w:t>Involve others pulling in resources/expertise.</w:t>
            </w:r>
          </w:p>
          <w:p w14:paraId="7E0C01A9" w14:textId="2D34E7A5" w:rsidR="00760392" w:rsidRPr="00760392" w:rsidRDefault="00760392" w:rsidP="00760392">
            <w:pPr>
              <w:pStyle w:val="CallOutBoxBullets"/>
              <w:cnfStyle w:val="000000000000" w:firstRow="0" w:lastRow="0" w:firstColumn="0" w:lastColumn="0" w:oddVBand="0" w:evenVBand="0" w:oddHBand="0" w:evenHBand="0" w:firstRowFirstColumn="0" w:firstRowLastColumn="0" w:lastRowFirstColumn="0" w:lastRowLastColumn="0"/>
              <w:rPr>
                <w:b w:val="0"/>
                <w:bCs w:val="0"/>
              </w:rPr>
            </w:pPr>
            <w:r w:rsidRPr="00760392">
              <w:rPr>
                <w:b w:val="0"/>
                <w:bCs w:val="0"/>
              </w:rPr>
              <w:t>Engage support participants’ supervisors, coaches, and mentors for change support.</w:t>
            </w:r>
          </w:p>
        </w:tc>
      </w:tr>
      <w:tr w:rsidR="00760392" w:rsidRPr="006A637E" w14:paraId="3738D027" w14:textId="77777777" w:rsidTr="00F60EE3">
        <w:tblPrEx>
          <w:tblBorders>
            <w:top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shd w:val="clear" w:color="auto" w:fill="FFFFFF" w:themeFill="background1"/>
          </w:tcPr>
          <w:p w14:paraId="017E74DC" w14:textId="77777777" w:rsidR="00760392" w:rsidRPr="00760392" w:rsidRDefault="00760392" w:rsidP="00760392">
            <w:pPr>
              <w:pStyle w:val="TableHeaders"/>
              <w:rPr>
                <w:rFonts w:eastAsia="Libre Baskerville"/>
                <w:b/>
                <w:bCs w:val="0"/>
              </w:rPr>
            </w:pPr>
            <w:r w:rsidRPr="00760392">
              <w:rPr>
                <w:rFonts w:eastAsia="Libre Baskerville"/>
                <w:b/>
                <w:bCs w:val="0"/>
              </w:rPr>
              <w:t>Team level </w:t>
            </w:r>
          </w:p>
          <w:p w14:paraId="6B55D46A" w14:textId="77777777" w:rsidR="00760392" w:rsidRPr="00760392" w:rsidRDefault="00760392" w:rsidP="00760392">
            <w:pPr>
              <w:pStyle w:val="TableHeaders"/>
              <w:rPr>
                <w:rFonts w:eastAsia="Libre Baskerville"/>
                <w:b/>
                <w:bCs w:val="0"/>
              </w:rPr>
            </w:pPr>
            <w:r w:rsidRPr="00760392">
              <w:rPr>
                <w:rFonts w:eastAsia="Libre Baskerville"/>
                <w:b/>
                <w:bCs w:val="0"/>
              </w:rPr>
              <w:t>Leadership support</w:t>
            </w:r>
          </w:p>
          <w:p w14:paraId="56C2E510" w14:textId="77777777" w:rsidR="00760392" w:rsidRPr="00760392" w:rsidRDefault="00760392" w:rsidP="00760392">
            <w:pPr>
              <w:pStyle w:val="TableHeaders"/>
              <w:rPr>
                <w:b/>
                <w:bCs w:val="0"/>
              </w:rPr>
            </w:pPr>
            <w:r w:rsidRPr="00760392">
              <w:rPr>
                <w:rFonts w:eastAsia="Libre Baskerville"/>
                <w:b/>
                <w:bCs w:val="0"/>
              </w:rPr>
              <w:t>Stability or turnover</w:t>
            </w:r>
          </w:p>
        </w:tc>
        <w:tc>
          <w:tcPr>
            <w:tcW w:w="4043" w:type="dxa"/>
            <w:shd w:val="clear" w:color="auto" w:fill="FFFFFF" w:themeFill="background1"/>
          </w:tcPr>
          <w:p w14:paraId="0DDA741A" w14:textId="77777777" w:rsidR="00760392" w:rsidRPr="00DD55BD" w:rsidRDefault="00760392" w:rsidP="00760392">
            <w:pPr>
              <w:pStyle w:val="TableBody"/>
              <w:cnfStyle w:val="000000100000" w:firstRow="0" w:lastRow="0" w:firstColumn="0" w:lastColumn="0" w:oddVBand="0" w:evenVBand="0" w:oddHBand="1" w:evenHBand="0" w:firstRowFirstColumn="0" w:firstRowLastColumn="0" w:lastRowFirstColumn="0" w:lastRowLastColumn="0"/>
            </w:pPr>
            <w:r w:rsidRPr="00DD55BD">
              <w:t>Limited power</w:t>
            </w:r>
          </w:p>
          <w:p w14:paraId="10A4C265" w14:textId="77777777" w:rsidR="00760392" w:rsidRPr="00DD55BD" w:rsidRDefault="00760392" w:rsidP="00760392">
            <w:pPr>
              <w:pStyle w:val="TableBody"/>
              <w:cnfStyle w:val="000000100000" w:firstRow="0" w:lastRow="0" w:firstColumn="0" w:lastColumn="0" w:oddVBand="0" w:evenVBand="0" w:oddHBand="1" w:evenHBand="0" w:firstRowFirstColumn="0" w:firstRowLastColumn="0" w:lastRowFirstColumn="0" w:lastRowLastColumn="0"/>
            </w:pPr>
          </w:p>
          <w:p w14:paraId="0846FBBA" w14:textId="77777777" w:rsidR="00802D83" w:rsidRDefault="00760392" w:rsidP="00802D83">
            <w:pPr>
              <w:pStyle w:val="TableBody"/>
              <w:cnfStyle w:val="000000100000" w:firstRow="0" w:lastRow="0" w:firstColumn="0" w:lastColumn="0" w:oddVBand="0" w:evenVBand="0" w:oddHBand="1" w:evenHBand="0" w:firstRowFirstColumn="0" w:firstRowLastColumn="0" w:lastRowFirstColumn="0" w:lastRowLastColumn="0"/>
              <w:rPr>
                <w:shd w:val="clear" w:color="auto" w:fill="EEF6FA"/>
              </w:rPr>
            </w:pPr>
            <w:r w:rsidRPr="00AB13C1">
              <w:t>Structural factors that may inhibit</w:t>
            </w:r>
            <w:r w:rsidRPr="00AB13C1">
              <w:rPr>
                <w:shd w:val="clear" w:color="auto" w:fill="EEF6FA"/>
              </w:rPr>
              <w:t xml:space="preserve"> team-efficacy and perceived agency</w:t>
            </w:r>
            <w:r w:rsidR="00716FDC">
              <w:rPr>
                <w:shd w:val="clear" w:color="auto" w:fill="EEF6FA"/>
              </w:rPr>
              <w:t xml:space="preserve"> </w:t>
            </w:r>
          </w:p>
          <w:p w14:paraId="6F05F881" w14:textId="77777777" w:rsidR="00802D83" w:rsidRDefault="00802D83" w:rsidP="00802D83">
            <w:pPr>
              <w:pStyle w:val="TableBody"/>
              <w:cnfStyle w:val="000000100000" w:firstRow="0" w:lastRow="0" w:firstColumn="0" w:lastColumn="0" w:oddVBand="0" w:evenVBand="0" w:oddHBand="1" w:evenHBand="0" w:firstRowFirstColumn="0" w:firstRowLastColumn="0" w:lastRowFirstColumn="0" w:lastRowLastColumn="0"/>
              <w:rPr>
                <w:rFonts w:cs="Open Sans"/>
                <w:sz w:val="16"/>
                <w:szCs w:val="16"/>
                <w:shd w:val="clear" w:color="auto" w:fill="EEF6FA"/>
              </w:rPr>
            </w:pPr>
          </w:p>
          <w:p w14:paraId="3FBC2095" w14:textId="757044A2" w:rsidR="00716FDC" w:rsidRPr="004D1366" w:rsidRDefault="00802D83" w:rsidP="00802D83">
            <w:pPr>
              <w:pStyle w:val="TableBody"/>
              <w:cnfStyle w:val="000000100000" w:firstRow="0" w:lastRow="0" w:firstColumn="0" w:lastColumn="0" w:oddVBand="0" w:evenVBand="0" w:oddHBand="1" w:evenHBand="0" w:firstRowFirstColumn="0" w:firstRowLastColumn="0" w:lastRowFirstColumn="0" w:lastRowLastColumn="0"/>
            </w:pPr>
            <w:r w:rsidRPr="00802D83">
              <w:rPr>
                <w:rFonts w:cs="Open Sans"/>
                <w:sz w:val="16"/>
                <w:szCs w:val="16"/>
                <w:shd w:val="clear" w:color="auto" w:fill="EEF6FA"/>
              </w:rPr>
              <w:t xml:space="preserve">Download </w:t>
            </w:r>
            <w:r w:rsidR="00716FDC" w:rsidRPr="00802D83">
              <w:rPr>
                <w:rFonts w:cs="Open Sans"/>
                <w:sz w:val="16"/>
                <w:szCs w:val="16"/>
                <w:shd w:val="clear" w:color="auto" w:fill="EEF6FA"/>
              </w:rPr>
              <w:t>Brief 5</w:t>
            </w:r>
            <w:r w:rsidRPr="00802D83">
              <w:rPr>
                <w:rFonts w:cs="Open Sans"/>
                <w:sz w:val="16"/>
                <w:szCs w:val="16"/>
                <w:shd w:val="clear" w:color="auto" w:fill="EEF6FA"/>
              </w:rPr>
              <w:t>:</w:t>
            </w:r>
            <w:r w:rsidR="00716FDC" w:rsidRPr="00802D83">
              <w:rPr>
                <w:rFonts w:cs="Open Sans"/>
                <w:sz w:val="16"/>
                <w:szCs w:val="16"/>
              </w:rPr>
              <w:t>Foundations of the ICTP Implementation Support Practice Model,</w:t>
            </w:r>
            <w:r w:rsidRPr="00802D83">
              <w:rPr>
                <w:rFonts w:cs="Open Sans"/>
                <w:sz w:val="16"/>
                <w:szCs w:val="16"/>
              </w:rPr>
              <w:t xml:space="preserve"> section</w:t>
            </w:r>
            <w:r w:rsidR="00716FDC" w:rsidRPr="00802D83">
              <w:rPr>
                <w:rFonts w:cs="Open Sans"/>
                <w:sz w:val="16"/>
                <w:szCs w:val="16"/>
              </w:rPr>
              <w:t xml:space="preserve"> </w:t>
            </w:r>
            <w:hyperlink r:id="rId47" w:history="1">
              <w:r w:rsidR="00716FDC" w:rsidRPr="00802D83">
                <w:rPr>
                  <w:rStyle w:val="Hyperlink"/>
                  <w:rFonts w:cs="Open Sans"/>
                  <w:sz w:val="16"/>
                  <w:szCs w:val="16"/>
                </w:rPr>
                <w:t>Theoretical Underpinnings</w:t>
              </w:r>
            </w:hyperlink>
            <w:r w:rsidRPr="00802D83">
              <w:rPr>
                <w:rStyle w:val="Hyperlink"/>
                <w:rFonts w:cs="Open Sans"/>
                <w:color w:val="auto"/>
                <w:sz w:val="16"/>
                <w:szCs w:val="16"/>
              </w:rPr>
              <w:t xml:space="preserve"> (docx)</w:t>
            </w:r>
            <w:r w:rsidR="00716FDC" w:rsidRPr="00802D83">
              <w:rPr>
                <w:rFonts w:cs="Open Sans"/>
                <w:sz w:val="16"/>
                <w:szCs w:val="16"/>
              </w:rPr>
              <w:t xml:space="preserve"> for more information on Social Cognitive Theory in Action: Reciprocal Determinism, Human Agency, &amp; Self-Regulation/Self-Efficacy.</w:t>
            </w:r>
          </w:p>
          <w:p w14:paraId="1BC251F8" w14:textId="2F3AB757" w:rsidR="00760392" w:rsidRPr="006A637E" w:rsidRDefault="00760392" w:rsidP="00760392">
            <w:pPr>
              <w:pStyle w:val="TableBody"/>
              <w:cnfStyle w:val="000000100000" w:firstRow="0" w:lastRow="0" w:firstColumn="0" w:lastColumn="0" w:oddVBand="0" w:evenVBand="0" w:oddHBand="1" w:evenHBand="0" w:firstRowFirstColumn="0" w:firstRowLastColumn="0" w:lastRowFirstColumn="0" w:lastRowLastColumn="0"/>
              <w:rPr>
                <w:b/>
              </w:rPr>
            </w:pPr>
          </w:p>
        </w:tc>
        <w:tc>
          <w:tcPr>
            <w:tcW w:w="3242" w:type="dxa"/>
            <w:shd w:val="clear" w:color="auto" w:fill="FFFFFF" w:themeFill="background1"/>
          </w:tcPr>
          <w:p w14:paraId="08CF5031" w14:textId="77777777" w:rsidR="00760392" w:rsidRPr="00760392" w:rsidRDefault="00760392" w:rsidP="00760392">
            <w:pPr>
              <w:pStyle w:val="CallOutBoxBullets"/>
              <w:cnfStyle w:val="000000100000" w:firstRow="0" w:lastRow="0" w:firstColumn="0" w:lastColumn="0" w:oddVBand="0" w:evenVBand="0" w:oddHBand="1" w:evenHBand="0" w:firstRowFirstColumn="0" w:firstRowLastColumn="0" w:lastRowFirstColumn="0" w:lastRowLastColumn="0"/>
              <w:rPr>
                <w:b w:val="0"/>
                <w:bCs w:val="0"/>
              </w:rPr>
            </w:pPr>
            <w:r w:rsidRPr="00760392">
              <w:rPr>
                <w:b w:val="0"/>
                <w:bCs w:val="0"/>
              </w:rPr>
              <w:t xml:space="preserve">Determine who might be missing from the table. </w:t>
            </w:r>
          </w:p>
          <w:p w14:paraId="14442B04" w14:textId="77777777" w:rsidR="00760392" w:rsidRPr="00760392" w:rsidRDefault="00760392" w:rsidP="00760392">
            <w:pPr>
              <w:pStyle w:val="CallOutBoxBullets"/>
              <w:cnfStyle w:val="000000100000" w:firstRow="0" w:lastRow="0" w:firstColumn="0" w:lastColumn="0" w:oddVBand="0" w:evenVBand="0" w:oddHBand="1" w:evenHBand="0" w:firstRowFirstColumn="0" w:firstRowLastColumn="0" w:lastRowFirstColumn="0" w:lastRowLastColumn="0"/>
              <w:rPr>
                <w:b w:val="0"/>
                <w:bCs w:val="0"/>
              </w:rPr>
            </w:pPr>
            <w:r w:rsidRPr="00760392">
              <w:rPr>
                <w:b w:val="0"/>
                <w:bCs w:val="0"/>
              </w:rPr>
              <w:t>Assess expertise that can be leveraged.</w:t>
            </w:r>
          </w:p>
          <w:p w14:paraId="1632E94F" w14:textId="77777777" w:rsidR="00760392" w:rsidRPr="00760392" w:rsidRDefault="00760392" w:rsidP="00760392">
            <w:pPr>
              <w:pStyle w:val="CallOutBoxBullets"/>
              <w:cnfStyle w:val="000000100000" w:firstRow="0" w:lastRow="0" w:firstColumn="0" w:lastColumn="0" w:oddVBand="0" w:evenVBand="0" w:oddHBand="1" w:evenHBand="0" w:firstRowFirstColumn="0" w:firstRowLastColumn="0" w:lastRowFirstColumn="0" w:lastRowLastColumn="0"/>
              <w:rPr>
                <w:b w:val="0"/>
                <w:bCs w:val="0"/>
              </w:rPr>
            </w:pPr>
            <w:r w:rsidRPr="00760392">
              <w:rPr>
                <w:b w:val="0"/>
                <w:bCs w:val="0"/>
              </w:rPr>
              <w:t>Facilitate peer-to-peer linking.</w:t>
            </w:r>
          </w:p>
          <w:p w14:paraId="3A2D3FA9" w14:textId="77777777" w:rsidR="00760392" w:rsidRPr="00760392" w:rsidRDefault="00760392" w:rsidP="00760392">
            <w:pPr>
              <w:pStyle w:val="CallOutBoxBullets"/>
              <w:cnfStyle w:val="000000100000" w:firstRow="0" w:lastRow="0" w:firstColumn="0" w:lastColumn="0" w:oddVBand="0" w:evenVBand="0" w:oddHBand="1" w:evenHBand="0" w:firstRowFirstColumn="0" w:firstRowLastColumn="0" w:lastRowFirstColumn="0" w:lastRowLastColumn="0"/>
              <w:rPr>
                <w:b w:val="0"/>
                <w:bCs w:val="0"/>
              </w:rPr>
            </w:pPr>
            <w:r w:rsidRPr="00760392">
              <w:rPr>
                <w:b w:val="0"/>
                <w:bCs w:val="0"/>
              </w:rPr>
              <w:t>Assess control versus influence.</w:t>
            </w:r>
          </w:p>
          <w:p w14:paraId="74F00691" w14:textId="77777777" w:rsidR="00760392" w:rsidRPr="00760392" w:rsidRDefault="00760392" w:rsidP="00760392">
            <w:pPr>
              <w:pStyle w:val="CallOutBoxBullets"/>
              <w:cnfStyle w:val="000000100000" w:firstRow="0" w:lastRow="0" w:firstColumn="0" w:lastColumn="0" w:oddVBand="0" w:evenVBand="0" w:oddHBand="1" w:evenHBand="0" w:firstRowFirstColumn="0" w:firstRowLastColumn="0" w:lastRowFirstColumn="0" w:lastRowLastColumn="0"/>
              <w:rPr>
                <w:b w:val="0"/>
                <w:bCs w:val="0"/>
              </w:rPr>
            </w:pPr>
            <w:r w:rsidRPr="00760392">
              <w:rPr>
                <w:b w:val="0"/>
                <w:bCs w:val="0"/>
              </w:rPr>
              <w:t>Engage agency leaders and broader co-creation partners for change support.</w:t>
            </w:r>
          </w:p>
        </w:tc>
      </w:tr>
      <w:tr w:rsidR="00760392" w:rsidRPr="006A637E" w14:paraId="45DB8591" w14:textId="77777777" w:rsidTr="00F60EE3">
        <w:tblPrEx>
          <w:tblBorders>
            <w:top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Ex>
        <w:tc>
          <w:tcPr>
            <w:cnfStyle w:val="001000000000" w:firstRow="0" w:lastRow="0" w:firstColumn="1" w:lastColumn="0" w:oddVBand="0" w:evenVBand="0" w:oddHBand="0" w:evenHBand="0" w:firstRowFirstColumn="0" w:firstRowLastColumn="0" w:lastRowFirstColumn="0" w:lastRowLastColumn="0"/>
            <w:tcW w:w="2880" w:type="dxa"/>
            <w:shd w:val="clear" w:color="auto" w:fill="EEF6FA"/>
          </w:tcPr>
          <w:p w14:paraId="2125A2CB" w14:textId="77777777" w:rsidR="00760392" w:rsidRPr="00760392" w:rsidRDefault="00760392" w:rsidP="00760392">
            <w:pPr>
              <w:pStyle w:val="TableHeaders"/>
              <w:rPr>
                <w:rFonts w:eastAsia="Libre Baskerville"/>
                <w:b/>
                <w:bCs w:val="0"/>
              </w:rPr>
            </w:pPr>
            <w:r w:rsidRPr="00760392">
              <w:rPr>
                <w:rFonts w:eastAsia="Libre Baskerville"/>
                <w:b/>
                <w:bCs w:val="0"/>
              </w:rPr>
              <w:t>Agency/organization level </w:t>
            </w:r>
          </w:p>
          <w:p w14:paraId="3BE30C1B" w14:textId="77777777" w:rsidR="00760392" w:rsidRPr="00760392" w:rsidRDefault="00760392" w:rsidP="00760392">
            <w:pPr>
              <w:pStyle w:val="TableHeaders"/>
              <w:rPr>
                <w:rFonts w:eastAsia="Libre Baskerville"/>
                <w:b/>
                <w:bCs w:val="0"/>
              </w:rPr>
            </w:pPr>
            <w:r w:rsidRPr="00760392">
              <w:rPr>
                <w:rFonts w:eastAsia="Libre Baskerville"/>
                <w:b/>
                <w:bCs w:val="0"/>
              </w:rPr>
              <w:t>Implementation stages</w:t>
            </w:r>
          </w:p>
          <w:p w14:paraId="105430CB" w14:textId="77777777" w:rsidR="00760392" w:rsidRPr="00760392" w:rsidRDefault="00760392" w:rsidP="00760392">
            <w:pPr>
              <w:pStyle w:val="TableHeaders"/>
              <w:rPr>
                <w:rFonts w:eastAsia="Libre Baskerville"/>
                <w:b/>
                <w:bCs w:val="0"/>
              </w:rPr>
            </w:pPr>
            <w:r w:rsidRPr="00760392">
              <w:rPr>
                <w:rFonts w:eastAsia="Libre Baskerville"/>
                <w:b/>
                <w:bCs w:val="0"/>
              </w:rPr>
              <w:t>Department changes </w:t>
            </w:r>
          </w:p>
          <w:p w14:paraId="64CD618C" w14:textId="77777777" w:rsidR="00760392" w:rsidRPr="00760392" w:rsidRDefault="00760392" w:rsidP="00760392">
            <w:pPr>
              <w:pStyle w:val="TableHeaders"/>
              <w:rPr>
                <w:rFonts w:eastAsia="Libre Baskerville"/>
                <w:b/>
                <w:bCs w:val="0"/>
              </w:rPr>
            </w:pPr>
          </w:p>
        </w:tc>
        <w:tc>
          <w:tcPr>
            <w:tcW w:w="4043" w:type="dxa"/>
            <w:shd w:val="clear" w:color="auto" w:fill="EEF6FA"/>
          </w:tcPr>
          <w:p w14:paraId="08E08C14" w14:textId="77777777" w:rsidR="00760392" w:rsidRDefault="00760392" w:rsidP="00760392">
            <w:pPr>
              <w:pStyle w:val="TableBody"/>
              <w:cnfStyle w:val="000000000000" w:firstRow="0" w:lastRow="0" w:firstColumn="0" w:lastColumn="0" w:oddVBand="0" w:evenVBand="0" w:oddHBand="0" w:evenHBand="0" w:firstRowFirstColumn="0" w:firstRowLastColumn="0" w:lastRowFirstColumn="0" w:lastRowLastColumn="0"/>
            </w:pPr>
            <w:r w:rsidRPr="00DD55BD">
              <w:t>Taking too much time</w:t>
            </w:r>
          </w:p>
          <w:p w14:paraId="296A94D0" w14:textId="77777777" w:rsidR="00760392" w:rsidRDefault="00760392" w:rsidP="00760392">
            <w:pPr>
              <w:pStyle w:val="TableBody"/>
              <w:cnfStyle w:val="000000000000" w:firstRow="0" w:lastRow="0" w:firstColumn="0" w:lastColumn="0" w:oddVBand="0" w:evenVBand="0" w:oddHBand="0" w:evenHBand="0" w:firstRowFirstColumn="0" w:firstRowLastColumn="0" w:lastRowFirstColumn="0" w:lastRowLastColumn="0"/>
            </w:pPr>
          </w:p>
          <w:p w14:paraId="36242628" w14:textId="78DBB637" w:rsidR="00760392" w:rsidRPr="00DD55BD" w:rsidRDefault="00760392" w:rsidP="00760392">
            <w:pPr>
              <w:pStyle w:val="TableBody"/>
              <w:cnfStyle w:val="000000000000" w:firstRow="0" w:lastRow="0" w:firstColumn="0" w:lastColumn="0" w:oddVBand="0" w:evenVBand="0" w:oddHBand="0" w:evenHBand="0" w:firstRowFirstColumn="0" w:firstRowLastColumn="0" w:lastRowFirstColumn="0" w:lastRowLastColumn="0"/>
            </w:pPr>
            <w:r>
              <w:t>Moving too fast</w:t>
            </w:r>
          </w:p>
        </w:tc>
        <w:tc>
          <w:tcPr>
            <w:tcW w:w="3242" w:type="dxa"/>
            <w:shd w:val="clear" w:color="auto" w:fill="EEF6FA"/>
          </w:tcPr>
          <w:p w14:paraId="1FEA6733" w14:textId="77777777" w:rsidR="00760392" w:rsidRPr="00760392" w:rsidRDefault="00760392" w:rsidP="00760392">
            <w:pPr>
              <w:pStyle w:val="CallOutBoxBullets"/>
              <w:cnfStyle w:val="000000000000" w:firstRow="0" w:lastRow="0" w:firstColumn="0" w:lastColumn="0" w:oddVBand="0" w:evenVBand="0" w:oddHBand="0" w:evenHBand="0" w:firstRowFirstColumn="0" w:firstRowLastColumn="0" w:lastRowFirstColumn="0" w:lastRowLastColumn="0"/>
              <w:rPr>
                <w:b w:val="0"/>
                <w:bCs w:val="0"/>
              </w:rPr>
            </w:pPr>
            <w:r w:rsidRPr="00760392">
              <w:rPr>
                <w:b w:val="0"/>
                <w:bCs w:val="0"/>
              </w:rPr>
              <w:t xml:space="preserve">Weigh the balance of feasibility vs. impact. </w:t>
            </w:r>
          </w:p>
          <w:p w14:paraId="7E85D5BB" w14:textId="77777777" w:rsidR="00760392" w:rsidRPr="00760392" w:rsidRDefault="00760392" w:rsidP="00760392">
            <w:pPr>
              <w:pStyle w:val="CallOutBoxBullets"/>
              <w:cnfStyle w:val="000000000000" w:firstRow="0" w:lastRow="0" w:firstColumn="0" w:lastColumn="0" w:oddVBand="0" w:evenVBand="0" w:oddHBand="0" w:evenHBand="0" w:firstRowFirstColumn="0" w:firstRowLastColumn="0" w:lastRowFirstColumn="0" w:lastRowLastColumn="0"/>
              <w:rPr>
                <w:b w:val="0"/>
                <w:bCs w:val="0"/>
              </w:rPr>
            </w:pPr>
            <w:r w:rsidRPr="00760392">
              <w:rPr>
                <w:b w:val="0"/>
                <w:bCs w:val="0"/>
              </w:rPr>
              <w:t xml:space="preserve">Try something small and build on success. </w:t>
            </w:r>
          </w:p>
          <w:p w14:paraId="6F656EB3" w14:textId="77777777" w:rsidR="00760392" w:rsidRPr="00760392" w:rsidRDefault="00760392" w:rsidP="00760392">
            <w:pPr>
              <w:pStyle w:val="CallOutBoxBullets"/>
              <w:cnfStyle w:val="000000000000" w:firstRow="0" w:lastRow="0" w:firstColumn="0" w:lastColumn="0" w:oddVBand="0" w:evenVBand="0" w:oddHBand="0" w:evenHBand="0" w:firstRowFirstColumn="0" w:firstRowLastColumn="0" w:lastRowFirstColumn="0" w:lastRowLastColumn="0"/>
              <w:rPr>
                <w:b w:val="0"/>
                <w:bCs w:val="0"/>
              </w:rPr>
            </w:pPr>
            <w:r w:rsidRPr="00760392">
              <w:rPr>
                <w:b w:val="0"/>
                <w:bCs w:val="0"/>
              </w:rPr>
              <w:t>Talk through past experiences.</w:t>
            </w:r>
          </w:p>
          <w:p w14:paraId="2154CE54" w14:textId="77777777" w:rsidR="00760392" w:rsidRPr="00760392" w:rsidRDefault="00760392" w:rsidP="00760392">
            <w:pPr>
              <w:pStyle w:val="CallOutBoxBullets"/>
              <w:cnfStyle w:val="000000000000" w:firstRow="0" w:lastRow="0" w:firstColumn="0" w:lastColumn="0" w:oddVBand="0" w:evenVBand="0" w:oddHBand="0" w:evenHBand="0" w:firstRowFirstColumn="0" w:firstRowLastColumn="0" w:lastRowFirstColumn="0" w:lastRowLastColumn="0"/>
              <w:rPr>
                <w:b w:val="0"/>
                <w:bCs w:val="0"/>
              </w:rPr>
            </w:pPr>
            <w:r w:rsidRPr="00760392">
              <w:rPr>
                <w:b w:val="0"/>
                <w:bCs w:val="0"/>
              </w:rPr>
              <w:t>Chunk out the work.</w:t>
            </w:r>
          </w:p>
          <w:p w14:paraId="23D88E65" w14:textId="4D7C2563" w:rsidR="00760392" w:rsidRPr="00760392" w:rsidRDefault="00760392" w:rsidP="00760392">
            <w:pPr>
              <w:pStyle w:val="CallOutBoxBullets"/>
              <w:cnfStyle w:val="000000000000" w:firstRow="0" w:lastRow="0" w:firstColumn="0" w:lastColumn="0" w:oddVBand="0" w:evenVBand="0" w:oddHBand="0" w:evenHBand="0" w:firstRowFirstColumn="0" w:firstRowLastColumn="0" w:lastRowFirstColumn="0" w:lastRowLastColumn="0"/>
              <w:rPr>
                <w:b w:val="0"/>
                <w:bCs w:val="0"/>
              </w:rPr>
            </w:pPr>
            <w:r w:rsidRPr="00760392">
              <w:rPr>
                <w:b w:val="0"/>
                <w:bCs w:val="0"/>
              </w:rPr>
              <w:t xml:space="preserve">Engage system leaders for change </w:t>
            </w:r>
            <w:proofErr w:type="spellStart"/>
            <w:r w:rsidRPr="00760392">
              <w:rPr>
                <w:b w:val="0"/>
                <w:bCs w:val="0"/>
              </w:rPr>
              <w:t>suppor</w:t>
            </w:r>
            <w:proofErr w:type="spellEnd"/>
          </w:p>
        </w:tc>
      </w:tr>
      <w:tr w:rsidR="00760392" w:rsidRPr="006A637E" w14:paraId="4C66D1B4" w14:textId="77777777" w:rsidTr="00F60EE3">
        <w:tblPrEx>
          <w:tblBorders>
            <w:top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shd w:val="clear" w:color="auto" w:fill="FFFFFF" w:themeFill="background1"/>
          </w:tcPr>
          <w:p w14:paraId="7EFCED26" w14:textId="77777777" w:rsidR="00760392" w:rsidRPr="00760392" w:rsidRDefault="00760392" w:rsidP="00760392">
            <w:pPr>
              <w:pStyle w:val="TableHeaders"/>
              <w:rPr>
                <w:rFonts w:eastAsia="Libre Baskerville"/>
                <w:b/>
                <w:bCs w:val="0"/>
              </w:rPr>
            </w:pPr>
            <w:r w:rsidRPr="00760392">
              <w:rPr>
                <w:rFonts w:eastAsia="Libre Baskerville"/>
                <w:b/>
                <w:bCs w:val="0"/>
              </w:rPr>
              <w:t>System level </w:t>
            </w:r>
          </w:p>
          <w:p w14:paraId="4822C430" w14:textId="77777777" w:rsidR="00760392" w:rsidRPr="00760392" w:rsidRDefault="00760392" w:rsidP="00760392">
            <w:pPr>
              <w:pStyle w:val="TableHeaders"/>
              <w:rPr>
                <w:rFonts w:eastAsia="Libre Baskerville"/>
                <w:b/>
                <w:bCs w:val="0"/>
              </w:rPr>
            </w:pPr>
            <w:r w:rsidRPr="00760392">
              <w:rPr>
                <w:rFonts w:eastAsia="Libre Baskerville"/>
                <w:b/>
                <w:bCs w:val="0"/>
              </w:rPr>
              <w:t>Administration and bureaucracy</w:t>
            </w:r>
          </w:p>
          <w:p w14:paraId="78CD492A" w14:textId="77777777" w:rsidR="00760392" w:rsidRPr="00760392" w:rsidRDefault="00760392" w:rsidP="00760392">
            <w:pPr>
              <w:pStyle w:val="TableHeaders"/>
              <w:rPr>
                <w:rFonts w:eastAsia="Libre Baskerville"/>
                <w:b/>
                <w:bCs w:val="0"/>
              </w:rPr>
            </w:pPr>
            <w:r w:rsidRPr="00760392">
              <w:rPr>
                <w:rFonts w:eastAsia="Libre Baskerville"/>
                <w:b/>
                <w:bCs w:val="0"/>
              </w:rPr>
              <w:t>Policies changes </w:t>
            </w:r>
          </w:p>
          <w:p w14:paraId="7F8631A1" w14:textId="77777777" w:rsidR="00760392" w:rsidRPr="00760392" w:rsidRDefault="00760392" w:rsidP="00760392">
            <w:pPr>
              <w:pStyle w:val="TableHeaders"/>
              <w:rPr>
                <w:rFonts w:eastAsia="Libre Baskerville"/>
                <w:b/>
                <w:bCs w:val="0"/>
              </w:rPr>
            </w:pPr>
          </w:p>
        </w:tc>
        <w:tc>
          <w:tcPr>
            <w:tcW w:w="4043" w:type="dxa"/>
            <w:shd w:val="clear" w:color="auto" w:fill="FFFFFF" w:themeFill="background1"/>
          </w:tcPr>
          <w:p w14:paraId="5A2AEC6A" w14:textId="767CC764" w:rsidR="00760392" w:rsidRPr="00DD55BD" w:rsidRDefault="00760392" w:rsidP="00760392">
            <w:pPr>
              <w:pStyle w:val="TableBody"/>
              <w:cnfStyle w:val="000000100000" w:firstRow="0" w:lastRow="0" w:firstColumn="0" w:lastColumn="0" w:oddVBand="0" w:evenVBand="0" w:oddHBand="1" w:evenHBand="0" w:firstRowFirstColumn="0" w:firstRowLastColumn="0" w:lastRowFirstColumn="0" w:lastRowLastColumn="0"/>
            </w:pPr>
            <w:r w:rsidRPr="00DD55BD">
              <w:t xml:space="preserve">System </w:t>
            </w:r>
            <w:proofErr w:type="gramStart"/>
            <w:r w:rsidRPr="00DD55BD">
              <w:t>pull</w:t>
            </w:r>
            <w:proofErr w:type="gramEnd"/>
            <w:r>
              <w:t xml:space="preserve"> or push</w:t>
            </w:r>
          </w:p>
        </w:tc>
        <w:tc>
          <w:tcPr>
            <w:tcW w:w="3242" w:type="dxa"/>
            <w:shd w:val="clear" w:color="auto" w:fill="FFFFFF" w:themeFill="background1"/>
          </w:tcPr>
          <w:p w14:paraId="2BFA4030" w14:textId="77777777" w:rsidR="00760392" w:rsidRPr="00760392" w:rsidRDefault="00760392" w:rsidP="00760392">
            <w:pPr>
              <w:pStyle w:val="CallOutBoxBullets"/>
              <w:cnfStyle w:val="000000100000" w:firstRow="0" w:lastRow="0" w:firstColumn="0" w:lastColumn="0" w:oddVBand="0" w:evenVBand="0" w:oddHBand="1" w:evenHBand="0" w:firstRowFirstColumn="0" w:firstRowLastColumn="0" w:lastRowFirstColumn="0" w:lastRowLastColumn="0"/>
              <w:rPr>
                <w:b w:val="0"/>
                <w:bCs w:val="0"/>
              </w:rPr>
            </w:pPr>
            <w:r w:rsidRPr="00760392">
              <w:rPr>
                <w:b w:val="0"/>
                <w:bCs w:val="0"/>
              </w:rPr>
              <w:t xml:space="preserve">Build consensus about the value and vision of the work. </w:t>
            </w:r>
          </w:p>
          <w:p w14:paraId="3A7D4AD4" w14:textId="77777777" w:rsidR="00760392" w:rsidRPr="00760392" w:rsidRDefault="00760392" w:rsidP="00760392">
            <w:pPr>
              <w:pStyle w:val="CallOutBoxBullets"/>
              <w:cnfStyle w:val="000000100000" w:firstRow="0" w:lastRow="0" w:firstColumn="0" w:lastColumn="0" w:oddVBand="0" w:evenVBand="0" w:oddHBand="1" w:evenHBand="0" w:firstRowFirstColumn="0" w:firstRowLastColumn="0" w:lastRowFirstColumn="0" w:lastRowLastColumn="0"/>
              <w:rPr>
                <w:b w:val="0"/>
                <w:bCs w:val="0"/>
              </w:rPr>
            </w:pPr>
            <w:r w:rsidRPr="00760392">
              <w:rPr>
                <w:b w:val="0"/>
                <w:bCs w:val="0"/>
              </w:rPr>
              <w:t xml:space="preserve">Engage leaders early and frequently. </w:t>
            </w:r>
          </w:p>
          <w:p w14:paraId="3BBC932C" w14:textId="73AC753D" w:rsidR="00760392" w:rsidRPr="00760392" w:rsidRDefault="00760392" w:rsidP="00760392">
            <w:pPr>
              <w:pStyle w:val="CallOutBoxBullets"/>
              <w:cnfStyle w:val="000000100000" w:firstRow="0" w:lastRow="0" w:firstColumn="0" w:lastColumn="0" w:oddVBand="0" w:evenVBand="0" w:oddHBand="1" w:evenHBand="0" w:firstRowFirstColumn="0" w:firstRowLastColumn="0" w:lastRowFirstColumn="0" w:lastRowLastColumn="0"/>
              <w:rPr>
                <w:b w:val="0"/>
                <w:bCs w:val="0"/>
              </w:rPr>
            </w:pPr>
            <w:r w:rsidRPr="00760392">
              <w:rPr>
                <w:b w:val="0"/>
                <w:bCs w:val="0"/>
              </w:rPr>
              <w:t>Build in times to assess the big picture of the work, mission creep (getting beyond the scope of the work), and readiness for next steps.</w:t>
            </w:r>
          </w:p>
        </w:tc>
      </w:tr>
    </w:tbl>
    <w:tbl>
      <w:tblPr>
        <w:tblStyle w:val="TableGrid"/>
        <w:tblpPr w:leftFromText="180" w:rightFromText="180" w:vertAnchor="text" w:horzAnchor="page" w:tblpX="2491" w:tblpY="-78"/>
        <w:tblW w:w="8199" w:type="dxa"/>
        <w:tblCellSpacing w:w="20" w:type="dxa"/>
        <w:tblBorders>
          <w:top w:val="thinThickLargeGap" w:sz="24" w:space="0" w:color="20BEC7"/>
          <w:left w:val="thinThickLargeGap" w:sz="24" w:space="0" w:color="20BEC7"/>
          <w:bottom w:val="thickThinLargeGap" w:sz="24" w:space="0" w:color="20BEC7"/>
          <w:right w:val="thickThinLargeGap" w:sz="24" w:space="0" w:color="20BEC7"/>
          <w:insideH w:val="none" w:sz="0" w:space="0" w:color="auto"/>
          <w:insideV w:val="none" w:sz="0" w:space="0" w:color="auto"/>
        </w:tblBorders>
        <w:shd w:val="clear" w:color="auto" w:fill="FFFFFF" w:themeFill="background1"/>
        <w:tblLook w:val="04A0" w:firstRow="1" w:lastRow="0" w:firstColumn="1" w:lastColumn="0" w:noHBand="0" w:noVBand="1"/>
      </w:tblPr>
      <w:tblGrid>
        <w:gridCol w:w="8199"/>
      </w:tblGrid>
      <w:tr w:rsidR="00802D83" w:rsidRPr="008A3F6A" w14:paraId="7A72EE0C" w14:textId="77777777" w:rsidTr="00675289">
        <w:trPr>
          <w:trHeight w:val="7279"/>
          <w:tblCellSpacing w:w="20" w:type="dxa"/>
        </w:trPr>
        <w:tc>
          <w:tcPr>
            <w:tcW w:w="8119" w:type="dxa"/>
            <w:shd w:val="clear" w:color="auto" w:fill="FFFFFF" w:themeFill="background1"/>
          </w:tcPr>
          <w:p w14:paraId="32A8BA9B" w14:textId="77777777" w:rsidR="00802D83" w:rsidRDefault="00802D83" w:rsidP="00675289">
            <w:pPr>
              <w:ind w:left="165" w:right="-103"/>
            </w:pPr>
            <w:r w:rsidRPr="004D30DC">
              <w:rPr>
                <w:rFonts w:eastAsia="Libre Baskerville"/>
                <w:b/>
                <w:bCs/>
              </w:rPr>
              <w:lastRenderedPageBreak/>
              <w:t xml:space="preserve">Box </w:t>
            </w:r>
            <w:r>
              <w:rPr>
                <w:rFonts w:eastAsia="Libre Baskerville"/>
                <w:b/>
                <w:bCs/>
              </w:rPr>
              <w:t>6</w:t>
            </w:r>
            <w:r w:rsidRPr="004D30DC">
              <w:rPr>
                <w:rFonts w:eastAsia="Libre Baskerville"/>
                <w:b/>
                <w:bCs/>
              </w:rPr>
              <w:t>.1</w:t>
            </w:r>
            <w:r>
              <w:rPr>
                <w:rFonts w:eastAsia="Libre Baskerville"/>
              </w:rPr>
              <w:t xml:space="preserve"> </w:t>
            </w:r>
            <w:r w:rsidRPr="00257E69">
              <w:rPr>
                <w:rFonts w:eastAsia="Libre Baskerville"/>
              </w:rPr>
              <w:t xml:space="preserve">ICTP Case Example of </w:t>
            </w:r>
            <w:r w:rsidRPr="00640C20">
              <w:rPr>
                <w:b/>
                <w:bCs/>
              </w:rPr>
              <w:t>Dynamic implementation support practice within one NC Triple P region</w:t>
            </w:r>
          </w:p>
          <w:p w14:paraId="0E0B8A5A" w14:textId="77777777" w:rsidR="00802D83" w:rsidRDefault="00802D83" w:rsidP="00675289">
            <w:pPr>
              <w:ind w:left="165" w:right="-103"/>
            </w:pPr>
          </w:p>
          <w:p w14:paraId="6BC76174" w14:textId="77777777" w:rsidR="00802D83" w:rsidRPr="004D1366" w:rsidRDefault="00802D83" w:rsidP="00675289">
            <w:pPr>
              <w:pStyle w:val="CallOutBoxBullets"/>
              <w:numPr>
                <w:ilvl w:val="0"/>
                <w:numId w:val="0"/>
              </w:numPr>
              <w:ind w:left="-90" w:right="-103"/>
              <w:rPr>
                <w:b w:val="0"/>
                <w:bCs w:val="0"/>
              </w:rPr>
            </w:pPr>
            <w:r w:rsidRPr="004D1366">
              <w:rPr>
                <w:b w:val="0"/>
                <w:bCs w:val="0"/>
              </w:rPr>
              <w:t xml:space="preserve">One NC Triple P region had been long recognized for its high level of capacity and its ability to leverage community Triple P coalition partners for adaptive problem solving. However, the full community implementation team (CIT) turned over in a short period of time. This temporarily derailed Implementation Capacity for Triple P (ICTP) regional support specialists’ ongoing support activities within the region. Moreover, no one was available to onboard new hires, a role typically filled by CIT members, Triple P leaders in the lead implementing agency, and the Division of Child and Family Well-Being (DCFW) Triple P coordinator, which was also a vacant position at the time.  </w:t>
            </w:r>
          </w:p>
          <w:p w14:paraId="5AF29946" w14:textId="77777777" w:rsidR="00802D83" w:rsidRDefault="00802D83" w:rsidP="00675289">
            <w:pPr>
              <w:pStyle w:val="CallOutBoxBullets"/>
              <w:numPr>
                <w:ilvl w:val="0"/>
                <w:numId w:val="0"/>
              </w:numPr>
              <w:ind w:left="-90" w:right="-103"/>
              <w:rPr>
                <w:b w:val="0"/>
                <w:bCs w:val="0"/>
              </w:rPr>
            </w:pPr>
          </w:p>
          <w:p w14:paraId="27EEEF1E" w14:textId="77777777" w:rsidR="00802D83" w:rsidRPr="004D1366" w:rsidRDefault="00802D83" w:rsidP="00675289">
            <w:pPr>
              <w:pStyle w:val="CallOutBoxBullets"/>
              <w:numPr>
                <w:ilvl w:val="0"/>
                <w:numId w:val="0"/>
              </w:numPr>
              <w:shd w:val="clear" w:color="auto" w:fill="EEF4FA"/>
              <w:ind w:left="-90" w:right="-103"/>
              <w:rPr>
                <w:b w:val="0"/>
                <w:bCs w:val="0"/>
              </w:rPr>
            </w:pPr>
            <w:r w:rsidRPr="004D1366">
              <w:rPr>
                <w:b w:val="0"/>
                <w:bCs w:val="0"/>
              </w:rPr>
              <w:t>CITs are made up of coordinators who build capacity at the community level to support the use of Triple P. These teams are key to moving forward the day-to-day work of installing and sustaining Triple P in the community. CITs are typically staffed with three full-time equivalents (FTEs). Team members ideally have competencies in Triple P delivery, effective implementation and best practices, using data for decision making, and supporting organizational change or new program adoption.</w:t>
            </w:r>
          </w:p>
          <w:p w14:paraId="14581FD4" w14:textId="77777777" w:rsidR="00802D83" w:rsidRDefault="00802D83" w:rsidP="00675289">
            <w:pPr>
              <w:pStyle w:val="CallOutBoxBullets"/>
              <w:numPr>
                <w:ilvl w:val="0"/>
                <w:numId w:val="0"/>
              </w:numPr>
              <w:ind w:left="-90" w:right="-103"/>
              <w:rPr>
                <w:b w:val="0"/>
                <w:bCs w:val="0"/>
              </w:rPr>
            </w:pPr>
          </w:p>
          <w:p w14:paraId="13C9B7E6" w14:textId="77777777" w:rsidR="00802D83" w:rsidRPr="004D1366" w:rsidRDefault="00802D83" w:rsidP="00675289">
            <w:pPr>
              <w:pStyle w:val="CallOutBoxBullets"/>
              <w:numPr>
                <w:ilvl w:val="0"/>
                <w:numId w:val="0"/>
              </w:numPr>
              <w:ind w:left="-90" w:right="-103"/>
              <w:rPr>
                <w:b w:val="0"/>
                <w:bCs w:val="0"/>
              </w:rPr>
            </w:pPr>
            <w:r w:rsidRPr="004D1366">
              <w:rPr>
                <w:b w:val="0"/>
                <w:bCs w:val="0"/>
              </w:rPr>
              <w:t>ICTP regional support specialists assessed the situation and determined that they needed to broker connections with other system partners for onboarding support. ICTP regional support specialists temporarily changed the focus of their implementation support meetings and used these as a forum for new hires to connect with such system partners. For example, CIT new hires met with state Triple P data team members so that they could understand the quarterly data reporting requirements from state funders. CIT new hires also met with CIT members from other Triple P regions for peer mentoring and support. Once new CIT members were better connected to those who could support these initial capacity-building needs, ICTP regional support specialists were able to provide targeted learning to the new hires on effective implementation practices that would move their work forward. This included reengaging their prior community Triple P leadership team and understanding the region’s five-year Triple P strategic planning process. ICTP regional support specialists also helped new CIT members solve problems regarding the region’s access to state data platforms. Although these responsive support activities detoured from prior planned support activities, the flexibility of the support provided by ICTP regional support specialists re-anchored the region’s Triple P implementation and scale-up efforts in a time of transition and turbulence.</w:t>
            </w:r>
          </w:p>
          <w:p w14:paraId="3CA0A8A7" w14:textId="77777777" w:rsidR="00802D83" w:rsidRPr="008A3F6A" w:rsidRDefault="00802D83" w:rsidP="00675289">
            <w:pPr>
              <w:pStyle w:val="CallOutBoxBullets"/>
              <w:numPr>
                <w:ilvl w:val="0"/>
                <w:numId w:val="0"/>
              </w:numPr>
              <w:ind w:left="90" w:right="-103" w:hanging="90"/>
              <w:rPr>
                <w:rFonts w:ascii="Libre Baskerville" w:hAnsi="Libre Baskerville"/>
              </w:rPr>
            </w:pPr>
          </w:p>
        </w:tc>
      </w:tr>
    </w:tbl>
    <w:p w14:paraId="5CAE8282" w14:textId="531B5E3B" w:rsidR="004D1366" w:rsidRPr="004D1366" w:rsidRDefault="004D1366" w:rsidP="00802D83">
      <w:pPr>
        <w:pStyle w:val="Heading7"/>
        <w:ind w:left="0"/>
      </w:pPr>
    </w:p>
    <w:p w14:paraId="798849FB" w14:textId="65D1206B" w:rsidR="001C5AC8" w:rsidRDefault="001C5AC8" w:rsidP="00364AC2">
      <w:pPr>
        <w:pStyle w:val="Caption"/>
        <w:ind w:left="0"/>
        <w:rPr>
          <w:rStyle w:val="Hyperlink"/>
          <w:rFonts w:eastAsia="Libre Baskerville"/>
        </w:rPr>
      </w:pPr>
    </w:p>
    <w:p w14:paraId="1BD3B05B" w14:textId="1435B51A" w:rsidR="00364AC2" w:rsidRDefault="00364AC2" w:rsidP="00364AC2">
      <w:pPr>
        <w:pStyle w:val="Heading4"/>
      </w:pPr>
      <w:r>
        <w:t>ISP Tiers of Support</w:t>
      </w:r>
    </w:p>
    <w:p w14:paraId="2DAFF57B" w14:textId="330DB0DB" w:rsidR="000E6E43" w:rsidRPr="00802D83" w:rsidRDefault="000E6E43" w:rsidP="00802D83">
      <w:pPr>
        <w:rPr>
          <w:highlight w:val="lightGray"/>
        </w:rPr>
      </w:pPr>
      <w:r w:rsidRPr="00B522E7">
        <w:t xml:space="preserve">ISPs provide support that is responsive to the dynamic needs of CIT and </w:t>
      </w:r>
      <w:r>
        <w:t>CLT</w:t>
      </w:r>
      <w:r w:rsidRPr="00B522E7">
        <w:t xml:space="preserve"> members through the tiered model of support—another aspect of dynamic implementation support practice. This model includes three tiers of implementation support to assist local leaders’ and partners’ development of shared resources and abilities to enhance regional Triple P scale-up efforts. These three tiers are (1) intensive, broad-focused support; (2) brief, narrow-focused support; and (3) universal support (</w:t>
      </w:r>
      <w:r w:rsidR="00261B51">
        <w:t>Refer to</w:t>
      </w:r>
      <w:r w:rsidRPr="00B522E7">
        <w:t xml:space="preserve"> </w:t>
      </w:r>
      <w:hyperlink w:anchor="Table6point4" w:history="1">
        <w:r w:rsidRPr="00261B51">
          <w:rPr>
            <w:rStyle w:val="Hyperlink"/>
          </w:rPr>
          <w:t>Table 6.4</w:t>
        </w:r>
      </w:hyperlink>
      <w:r w:rsidRPr="00B522E7">
        <w:t>). ISPs developed the tiered model of support to be responsive to system partners’ changing implementation support needs over time.</w:t>
      </w:r>
      <w:r w:rsidR="00802D83">
        <w:t xml:space="preserve"> </w:t>
      </w:r>
      <w:r w:rsidRPr="00B522E7">
        <w:t xml:space="preserve">The selection of a support tier is mutually determined by ISPs and system partners based on the region’s needs and preferences and is reevaluated biannually. The “intensive, broad-focused” and “brief, narrow-focused” tiers focus on capacity building and make full and systematic use of the ICTP CPCs and practice </w:t>
      </w:r>
      <w:r w:rsidRPr="00B522E7">
        <w:lastRenderedPageBreak/>
        <w:t xml:space="preserve">activities. The “universal” tier does not include capacity building; rather, it includes universal access to tools, resources, and communication about effective implementation practices and responsive design and consultation supports. </w:t>
      </w:r>
    </w:p>
    <w:p w14:paraId="52693EE2" w14:textId="77777777" w:rsidR="000E6E43" w:rsidRPr="00B522E7" w:rsidRDefault="000E6E43" w:rsidP="000E6E43"/>
    <w:p w14:paraId="64EB132E" w14:textId="77777777" w:rsidR="00802D83" w:rsidRDefault="000E6E43" w:rsidP="00802D83">
      <w:r w:rsidRPr="00B522E7">
        <w:t>Intensive, broad-focused support entails regular, ongoing, comprehensive support geared toward broad community resources and a region’s holistic abilities to scale-up Triple P. Brief, narrow-focused support is characterized by episodic support for discrete areas of regional capacity to enhance elements of Triple P performance. This tier of support is focused on addressing support needs related to time-limited contextual challenges, needs, or preferences. Universal support is provided to all regions and includes broadly applicable support information, resources, and assessments as well as access to group-based support provided by the ICTP projects through the Triple P North Carolina Learning Collaborative.</w:t>
      </w:r>
      <w:bookmarkStart w:id="6" w:name="Table6point4"/>
      <w:bookmarkEnd w:id="6"/>
    </w:p>
    <w:p w14:paraId="3F6EB023" w14:textId="77777777" w:rsidR="00802D83" w:rsidRDefault="00802D83" w:rsidP="00802D83"/>
    <w:p w14:paraId="17D98503" w14:textId="2D385394" w:rsidR="00FD76B8" w:rsidRDefault="00FD76B8" w:rsidP="00802D83">
      <w:r w:rsidRPr="00FD76B8">
        <w:rPr>
          <w:b/>
          <w:bCs/>
        </w:rPr>
        <w:t xml:space="preserve">Table </w:t>
      </w:r>
      <w:proofErr w:type="gramStart"/>
      <w:r w:rsidRPr="00FD76B8">
        <w:rPr>
          <w:b/>
          <w:bCs/>
        </w:rPr>
        <w:t>6.4</w:t>
      </w:r>
      <w:r>
        <w:t xml:space="preserve"> Tiered</w:t>
      </w:r>
      <w:proofErr w:type="gramEnd"/>
      <w:r>
        <w:t xml:space="preserve"> Model of Support</w:t>
      </w:r>
    </w:p>
    <w:tbl>
      <w:tblPr>
        <w:tblStyle w:val="GridTable5Dark-Accent2"/>
        <w:tblW w:w="10075" w:type="dxa"/>
        <w:tblInd w:w="-5" w:type="dxa"/>
        <w:tblBorders>
          <w:top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590"/>
        <w:gridCol w:w="2785"/>
      </w:tblGrid>
      <w:tr w:rsidR="00FD76B8" w:rsidRPr="00043857" w14:paraId="70845D40" w14:textId="77777777" w:rsidTr="006752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Borders>
              <w:bottom w:val="nil"/>
            </w:tcBorders>
            <w:shd w:val="clear" w:color="auto" w:fill="0060AE"/>
          </w:tcPr>
          <w:p w14:paraId="4953DB2F" w14:textId="2569CD90" w:rsidR="00FD76B8" w:rsidRPr="00F05870" w:rsidRDefault="00FD76B8" w:rsidP="00F05870">
            <w:pPr>
              <w:pStyle w:val="TableHeaders"/>
              <w:rPr>
                <w:b/>
                <w:color w:val="FFFFFF" w:themeColor="background1"/>
              </w:rPr>
            </w:pPr>
            <w:r w:rsidRPr="00F05870">
              <w:rPr>
                <w:b/>
                <w:color w:val="FFFFFF" w:themeColor="background1"/>
              </w:rPr>
              <w:t>Tier</w:t>
            </w:r>
          </w:p>
        </w:tc>
        <w:tc>
          <w:tcPr>
            <w:tcW w:w="4590" w:type="dxa"/>
            <w:tcBorders>
              <w:bottom w:val="nil"/>
            </w:tcBorders>
            <w:shd w:val="clear" w:color="auto" w:fill="1A1863"/>
          </w:tcPr>
          <w:p w14:paraId="310C6EAB" w14:textId="5F209EF9" w:rsidR="00FD76B8" w:rsidRPr="00F05870" w:rsidRDefault="00FD76B8" w:rsidP="00F05870">
            <w:pPr>
              <w:pStyle w:val="TableHeaders"/>
              <w:cnfStyle w:val="100000000000" w:firstRow="1" w:lastRow="0" w:firstColumn="0" w:lastColumn="0" w:oddVBand="0" w:evenVBand="0" w:oddHBand="0" w:evenHBand="0" w:firstRowFirstColumn="0" w:firstRowLastColumn="0" w:lastRowFirstColumn="0" w:lastRowLastColumn="0"/>
              <w:rPr>
                <w:color w:val="FFFFFF" w:themeColor="background1"/>
              </w:rPr>
            </w:pPr>
            <w:r w:rsidRPr="00F05870">
              <w:rPr>
                <w:rFonts w:eastAsia="Libre Baskerville"/>
                <w:color w:val="FFFFFF" w:themeColor="background1"/>
              </w:rPr>
              <w:t>Description</w:t>
            </w:r>
          </w:p>
        </w:tc>
        <w:tc>
          <w:tcPr>
            <w:tcW w:w="2785" w:type="dxa"/>
            <w:tcBorders>
              <w:bottom w:val="nil"/>
            </w:tcBorders>
            <w:shd w:val="clear" w:color="auto" w:fill="20BEC7"/>
          </w:tcPr>
          <w:p w14:paraId="44FE72BC" w14:textId="2AA5783A" w:rsidR="00FD76B8" w:rsidRPr="00760392" w:rsidRDefault="00FD76B8" w:rsidP="00F05870">
            <w:pPr>
              <w:pStyle w:val="TableHeaders"/>
              <w:cnfStyle w:val="100000000000" w:firstRow="1" w:lastRow="0" w:firstColumn="0" w:lastColumn="0" w:oddVBand="0" w:evenVBand="0" w:oddHBand="0" w:evenHBand="0" w:firstRowFirstColumn="0" w:firstRowLastColumn="0" w:lastRowFirstColumn="0" w:lastRowLastColumn="0"/>
              <w:rPr>
                <w:b/>
              </w:rPr>
            </w:pPr>
            <w:r>
              <w:rPr>
                <w:rFonts w:eastAsia="Libre Baskerville"/>
                <w:b/>
                <w:color w:val="002060"/>
              </w:rPr>
              <w:t>Format</w:t>
            </w:r>
          </w:p>
        </w:tc>
      </w:tr>
      <w:tr w:rsidR="00FD76B8" w:rsidRPr="00043857" w14:paraId="502A6575" w14:textId="77777777" w:rsidTr="006752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Borders>
              <w:bottom w:val="single" w:sz="4" w:space="0" w:color="auto"/>
            </w:tcBorders>
            <w:shd w:val="clear" w:color="auto" w:fill="FFFFFF" w:themeFill="background1"/>
          </w:tcPr>
          <w:p w14:paraId="406732E8" w14:textId="1EAFD070" w:rsidR="00FD76B8" w:rsidRPr="00760392" w:rsidRDefault="00B00140" w:rsidP="00620D71">
            <w:pPr>
              <w:pStyle w:val="TableHeaders"/>
              <w:rPr>
                <w:b/>
                <w:bCs w:val="0"/>
                <w:color w:val="FFFFFF" w:themeColor="background1"/>
              </w:rPr>
            </w:pPr>
            <w:r>
              <w:rPr>
                <w:b/>
                <w:bCs w:val="0"/>
              </w:rPr>
              <w:t>Intensive Broad-Focused Support</w:t>
            </w:r>
          </w:p>
        </w:tc>
        <w:tc>
          <w:tcPr>
            <w:tcW w:w="4590" w:type="dxa"/>
            <w:tcBorders>
              <w:bottom w:val="single" w:sz="4" w:space="0" w:color="auto"/>
            </w:tcBorders>
            <w:shd w:val="clear" w:color="auto" w:fill="FFFFFF" w:themeFill="background1"/>
          </w:tcPr>
          <w:p w14:paraId="72BBD90D" w14:textId="2481D6E7" w:rsidR="00B00140" w:rsidRPr="00B00140" w:rsidRDefault="00B00140" w:rsidP="00B00140">
            <w:pPr>
              <w:pStyle w:val="CallOutBoxBullets"/>
              <w:cnfStyle w:val="000000100000" w:firstRow="0" w:lastRow="0" w:firstColumn="0" w:lastColumn="0" w:oddVBand="0" w:evenVBand="0" w:oddHBand="1" w:evenHBand="0" w:firstRowFirstColumn="0" w:firstRowLastColumn="0" w:lastRowFirstColumn="0" w:lastRowLastColumn="0"/>
              <w:rPr>
                <w:b w:val="0"/>
                <w:bCs w:val="0"/>
              </w:rPr>
            </w:pPr>
            <w:r w:rsidRPr="00B00140">
              <w:rPr>
                <w:b w:val="0"/>
                <w:bCs w:val="0"/>
              </w:rPr>
              <w:t xml:space="preserve">Typically entails regular, ongoing support with a comprehensive focus on regional capacity to scale-up Triple P (conceptually </w:t>
            </w:r>
            <w:proofErr w:type="gramStart"/>
            <w:r w:rsidRPr="00B00140">
              <w:rPr>
                <w:b w:val="0"/>
                <w:bCs w:val="0"/>
              </w:rPr>
              <w:t>similar to</w:t>
            </w:r>
            <w:proofErr w:type="gramEnd"/>
            <w:r w:rsidRPr="00B00140">
              <w:rPr>
                <w:b w:val="0"/>
                <w:bCs w:val="0"/>
              </w:rPr>
              <w:t xml:space="preserve"> a Level 4 Triple P approach).</w:t>
            </w:r>
          </w:p>
          <w:p w14:paraId="2B82B665" w14:textId="77777777" w:rsidR="00B00140" w:rsidRPr="00B00140" w:rsidRDefault="00B00140" w:rsidP="00B00140">
            <w:pPr>
              <w:pStyle w:val="CallOutBoxBullets"/>
              <w:cnfStyle w:val="000000100000" w:firstRow="0" w:lastRow="0" w:firstColumn="0" w:lastColumn="0" w:oddVBand="0" w:evenVBand="0" w:oddHBand="1" w:evenHBand="0" w:firstRowFirstColumn="0" w:firstRowLastColumn="0" w:lastRowFirstColumn="0" w:lastRowLastColumn="0"/>
              <w:rPr>
                <w:b w:val="0"/>
                <w:bCs w:val="0"/>
              </w:rPr>
            </w:pPr>
            <w:r w:rsidRPr="00B00140">
              <w:rPr>
                <w:b w:val="0"/>
                <w:bCs w:val="0"/>
              </w:rPr>
              <w:t>Generally, a good fit for regions starting up their initiatives, revamping their initiatives/planning on changes requiring broad consideration, or generally wanting to focus broadly across community resources and abilities to scale-up Triple P; and who are willing and able to commit time and effort to regular support.</w:t>
            </w:r>
            <w:r w:rsidRPr="00B00140">
              <w:rPr>
                <w:b w:val="0"/>
                <w:bCs w:val="0"/>
              </w:rPr>
              <w:tab/>
            </w:r>
            <w:r w:rsidRPr="00B00140">
              <w:rPr>
                <w:b w:val="0"/>
                <w:bCs w:val="0"/>
              </w:rPr>
              <w:tab/>
            </w:r>
          </w:p>
          <w:p w14:paraId="20719CFC" w14:textId="75A915F2" w:rsidR="00FD76B8" w:rsidRPr="00B00140" w:rsidRDefault="00FD76B8" w:rsidP="00F60EE3">
            <w:pPr>
              <w:pStyle w:val="CallOutBoxBullets"/>
              <w:numPr>
                <w:ilvl w:val="0"/>
                <w:numId w:val="0"/>
              </w:numPr>
              <w:ind w:left="90" w:hanging="90"/>
              <w:cnfStyle w:val="000000100000" w:firstRow="0" w:lastRow="0" w:firstColumn="0" w:lastColumn="0" w:oddVBand="0" w:evenVBand="0" w:oddHBand="1" w:evenHBand="0" w:firstRowFirstColumn="0" w:firstRowLastColumn="0" w:lastRowFirstColumn="0" w:lastRowLastColumn="0"/>
              <w:rPr>
                <w:b w:val="0"/>
                <w:bCs w:val="0"/>
              </w:rPr>
            </w:pPr>
          </w:p>
        </w:tc>
        <w:tc>
          <w:tcPr>
            <w:tcW w:w="2785" w:type="dxa"/>
            <w:tcBorders>
              <w:bottom w:val="single" w:sz="4" w:space="0" w:color="auto"/>
            </w:tcBorders>
            <w:shd w:val="clear" w:color="auto" w:fill="FFFFFF" w:themeFill="background1"/>
          </w:tcPr>
          <w:p w14:paraId="4C27ABB2" w14:textId="77777777" w:rsidR="00B00140" w:rsidRDefault="00B00140" w:rsidP="00B00140">
            <w:pPr>
              <w:pStyle w:val="TableBody"/>
              <w:cnfStyle w:val="000000100000" w:firstRow="0" w:lastRow="0" w:firstColumn="0" w:lastColumn="0" w:oddVBand="0" w:evenVBand="0" w:oddHBand="1" w:evenHBand="0" w:firstRowFirstColumn="0" w:firstRowLastColumn="0" w:lastRowFirstColumn="0" w:lastRowLastColumn="0"/>
              <w:rPr>
                <w:rFonts w:eastAsiaTheme="minorHAnsi"/>
                <w:lang w:eastAsia="ja-JP"/>
              </w:rPr>
            </w:pPr>
            <w:r>
              <w:rPr>
                <w:rFonts w:eastAsiaTheme="minorHAnsi"/>
                <w:lang w:eastAsia="ja-JP"/>
              </w:rPr>
              <w:t>At least quarterly in-person contacts plus more regular virtual contacts</w:t>
            </w:r>
          </w:p>
          <w:p w14:paraId="3CA2E4A5" w14:textId="7BB272B1" w:rsidR="00FD76B8" w:rsidRPr="00760392" w:rsidRDefault="00FD76B8" w:rsidP="00B00140">
            <w:pPr>
              <w:pStyle w:val="CallOutBoxBullets"/>
              <w:numPr>
                <w:ilvl w:val="0"/>
                <w:numId w:val="0"/>
              </w:numPr>
              <w:ind w:left="90" w:hanging="90"/>
              <w:cnfStyle w:val="000000100000" w:firstRow="0" w:lastRow="0" w:firstColumn="0" w:lastColumn="0" w:oddVBand="0" w:evenVBand="0" w:oddHBand="1" w:evenHBand="0" w:firstRowFirstColumn="0" w:firstRowLastColumn="0" w:lastRowFirstColumn="0" w:lastRowLastColumn="0"/>
              <w:rPr>
                <w:b w:val="0"/>
                <w:bCs w:val="0"/>
              </w:rPr>
            </w:pPr>
          </w:p>
        </w:tc>
      </w:tr>
      <w:tr w:rsidR="00B00140" w:rsidRPr="00043857" w14:paraId="320E53AE" w14:textId="77777777" w:rsidTr="00675289">
        <w:trPr>
          <w:trHeight w:val="2096"/>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bottom w:val="single" w:sz="4" w:space="0" w:color="auto"/>
            </w:tcBorders>
            <w:shd w:val="clear" w:color="auto" w:fill="FFFFFF" w:themeFill="background1"/>
          </w:tcPr>
          <w:p w14:paraId="5623B3EB" w14:textId="2C55657A" w:rsidR="00B00140" w:rsidRDefault="00B00140" w:rsidP="00620D71">
            <w:pPr>
              <w:pStyle w:val="TableHeaders"/>
              <w:rPr>
                <w:b/>
                <w:bCs w:val="0"/>
              </w:rPr>
            </w:pPr>
            <w:r>
              <w:rPr>
                <w:b/>
                <w:bCs w:val="0"/>
              </w:rPr>
              <w:t>Brief Narrow-Focused Support</w:t>
            </w:r>
          </w:p>
        </w:tc>
        <w:tc>
          <w:tcPr>
            <w:tcW w:w="4590" w:type="dxa"/>
            <w:tcBorders>
              <w:top w:val="single" w:sz="4" w:space="0" w:color="auto"/>
              <w:bottom w:val="single" w:sz="4" w:space="0" w:color="auto"/>
            </w:tcBorders>
            <w:shd w:val="clear" w:color="auto" w:fill="FFFFFF" w:themeFill="background1"/>
          </w:tcPr>
          <w:p w14:paraId="7C6E8CC9" w14:textId="77777777" w:rsidR="00221D22" w:rsidRPr="000A4AA4" w:rsidRDefault="00221D22" w:rsidP="00221D22">
            <w:pPr>
              <w:pStyle w:val="CallOutBoxBullets"/>
              <w:cnfStyle w:val="000000000000" w:firstRow="0" w:lastRow="0" w:firstColumn="0" w:lastColumn="0" w:oddVBand="0" w:evenVBand="0" w:oddHBand="0" w:evenHBand="0" w:firstRowFirstColumn="0" w:firstRowLastColumn="0" w:lastRowFirstColumn="0" w:lastRowLastColumn="0"/>
              <w:rPr>
                <w:b w:val="0"/>
                <w:bCs w:val="0"/>
              </w:rPr>
            </w:pPr>
            <w:r w:rsidRPr="000A4AA4">
              <w:rPr>
                <w:b w:val="0"/>
                <w:bCs w:val="0"/>
              </w:rPr>
              <w:t xml:space="preserve">Typically entails episodic support on discrete areas of regional capacity to scale-up Triple P or discrete Triple P scaling challenges as indicated by regional needs (conceptually </w:t>
            </w:r>
            <w:proofErr w:type="gramStart"/>
            <w:r w:rsidRPr="000A4AA4">
              <w:rPr>
                <w:b w:val="0"/>
                <w:bCs w:val="0"/>
              </w:rPr>
              <w:t>similar to</w:t>
            </w:r>
            <w:proofErr w:type="gramEnd"/>
            <w:r w:rsidRPr="000A4AA4">
              <w:rPr>
                <w:b w:val="0"/>
                <w:bCs w:val="0"/>
              </w:rPr>
              <w:t xml:space="preserve"> a Level 3 Triple P approach).</w:t>
            </w:r>
          </w:p>
          <w:p w14:paraId="32BA1690" w14:textId="4C5E4392" w:rsidR="00B00140" w:rsidRPr="00B00140" w:rsidRDefault="00221D22" w:rsidP="001403B6">
            <w:pPr>
              <w:pStyle w:val="CallOutBoxBullets"/>
              <w:cnfStyle w:val="000000000000" w:firstRow="0" w:lastRow="0" w:firstColumn="0" w:lastColumn="0" w:oddVBand="0" w:evenVBand="0" w:oddHBand="0" w:evenHBand="0" w:firstRowFirstColumn="0" w:firstRowLastColumn="0" w:lastRowFirstColumn="0" w:lastRowLastColumn="0"/>
              <w:rPr>
                <w:b w:val="0"/>
                <w:bCs w:val="0"/>
              </w:rPr>
            </w:pPr>
            <w:r w:rsidRPr="000A4AA4">
              <w:rPr>
                <w:b w:val="0"/>
                <w:bCs w:val="0"/>
              </w:rPr>
              <w:t>Generally, a good fit for established sites with broad capacity already in place and support needs related only to discrete topics; or for regions who are only able to engage in episodic support on discrete topics due to time-limited contextual challenges, needs, or preferences.</w:t>
            </w:r>
          </w:p>
        </w:tc>
        <w:tc>
          <w:tcPr>
            <w:tcW w:w="2785" w:type="dxa"/>
            <w:tcBorders>
              <w:top w:val="single" w:sz="4" w:space="0" w:color="auto"/>
              <w:bottom w:val="single" w:sz="4" w:space="0" w:color="auto"/>
            </w:tcBorders>
            <w:shd w:val="clear" w:color="auto" w:fill="FFFFFF" w:themeFill="background1"/>
          </w:tcPr>
          <w:p w14:paraId="28006423" w14:textId="0F575E88" w:rsidR="00B00140" w:rsidRDefault="000A4AA4" w:rsidP="00B00140">
            <w:pPr>
              <w:pStyle w:val="TableBody"/>
              <w:cnfStyle w:val="000000000000" w:firstRow="0" w:lastRow="0" w:firstColumn="0" w:lastColumn="0" w:oddVBand="0" w:evenVBand="0" w:oddHBand="0" w:evenHBand="0" w:firstRowFirstColumn="0" w:firstRowLastColumn="0" w:lastRowFirstColumn="0" w:lastRowLastColumn="0"/>
              <w:rPr>
                <w:rFonts w:eastAsiaTheme="minorHAnsi"/>
                <w:lang w:eastAsia="ja-JP"/>
              </w:rPr>
            </w:pPr>
            <w:r>
              <w:rPr>
                <w:rFonts w:eastAsiaTheme="minorHAnsi"/>
                <w:lang w:eastAsia="ja-JP"/>
              </w:rPr>
              <w:t>At least quarterly in-person contacts plus less regular virtual contacts</w:t>
            </w:r>
          </w:p>
        </w:tc>
      </w:tr>
      <w:tr w:rsidR="000A4AA4" w:rsidRPr="00043857" w14:paraId="79E8DF5B" w14:textId="77777777" w:rsidTr="006752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bottom w:val="single" w:sz="4" w:space="0" w:color="auto"/>
            </w:tcBorders>
            <w:shd w:val="clear" w:color="auto" w:fill="FFFFFF" w:themeFill="background1"/>
          </w:tcPr>
          <w:p w14:paraId="3244C641" w14:textId="51D7C070" w:rsidR="000A4AA4" w:rsidRDefault="000A4AA4" w:rsidP="00620D71">
            <w:pPr>
              <w:pStyle w:val="TableHeaders"/>
              <w:rPr>
                <w:b/>
                <w:bCs w:val="0"/>
              </w:rPr>
            </w:pPr>
            <w:r>
              <w:rPr>
                <w:b/>
                <w:bCs w:val="0"/>
              </w:rPr>
              <w:t>Universal Support</w:t>
            </w:r>
          </w:p>
        </w:tc>
        <w:tc>
          <w:tcPr>
            <w:tcW w:w="4590" w:type="dxa"/>
            <w:tcBorders>
              <w:top w:val="single" w:sz="4" w:space="0" w:color="auto"/>
              <w:bottom w:val="single" w:sz="4" w:space="0" w:color="auto"/>
            </w:tcBorders>
            <w:shd w:val="clear" w:color="auto" w:fill="FFFFFF" w:themeFill="background1"/>
          </w:tcPr>
          <w:p w14:paraId="1199532A" w14:textId="77777777" w:rsidR="001403B6" w:rsidRPr="001403B6" w:rsidRDefault="001403B6" w:rsidP="001403B6">
            <w:pPr>
              <w:pStyle w:val="CallOutBoxBullets"/>
              <w:cnfStyle w:val="000000100000" w:firstRow="0" w:lastRow="0" w:firstColumn="0" w:lastColumn="0" w:oddVBand="0" w:evenVBand="0" w:oddHBand="1" w:evenHBand="0" w:firstRowFirstColumn="0" w:firstRowLastColumn="0" w:lastRowFirstColumn="0" w:lastRowLastColumn="0"/>
              <w:rPr>
                <w:b w:val="0"/>
                <w:bCs w:val="0"/>
              </w:rPr>
            </w:pPr>
            <w:r w:rsidRPr="001403B6">
              <w:rPr>
                <w:b w:val="0"/>
                <w:bCs w:val="0"/>
              </w:rPr>
              <w:t>Broadly applicable support information, resources, and assessments provided across regions, to participants in group settings, or accessed by participants independently for their own use and application. All Triple P Regions access these support activities.</w:t>
            </w:r>
          </w:p>
          <w:p w14:paraId="137683CF" w14:textId="77777777" w:rsidR="000A4AA4" w:rsidRPr="000A4AA4" w:rsidRDefault="000A4AA4" w:rsidP="001403B6">
            <w:pPr>
              <w:pStyle w:val="CallOutBoxBullets"/>
              <w:numPr>
                <w:ilvl w:val="0"/>
                <w:numId w:val="0"/>
              </w:numPr>
              <w:ind w:left="90" w:hanging="90"/>
              <w:cnfStyle w:val="000000100000" w:firstRow="0" w:lastRow="0" w:firstColumn="0" w:lastColumn="0" w:oddVBand="0" w:evenVBand="0" w:oddHBand="1" w:evenHBand="0" w:firstRowFirstColumn="0" w:firstRowLastColumn="0" w:lastRowFirstColumn="0" w:lastRowLastColumn="0"/>
              <w:rPr>
                <w:b w:val="0"/>
                <w:bCs w:val="0"/>
              </w:rPr>
            </w:pPr>
          </w:p>
        </w:tc>
        <w:tc>
          <w:tcPr>
            <w:tcW w:w="2785" w:type="dxa"/>
            <w:tcBorders>
              <w:top w:val="single" w:sz="4" w:space="0" w:color="auto"/>
              <w:bottom w:val="single" w:sz="4" w:space="0" w:color="auto"/>
            </w:tcBorders>
            <w:shd w:val="clear" w:color="auto" w:fill="FFFFFF" w:themeFill="background1"/>
          </w:tcPr>
          <w:p w14:paraId="24C6762E" w14:textId="77777777" w:rsidR="001403B6" w:rsidRPr="001403B6" w:rsidRDefault="001403B6" w:rsidP="001403B6">
            <w:pPr>
              <w:pStyle w:val="blockSubBullets"/>
              <w:cnfStyle w:val="000000100000" w:firstRow="0" w:lastRow="0" w:firstColumn="0" w:lastColumn="0" w:oddVBand="0" w:evenVBand="0" w:oddHBand="1" w:evenHBand="0" w:firstRowFirstColumn="0" w:firstRowLastColumn="0" w:lastRowFirstColumn="0" w:lastRowLastColumn="0"/>
            </w:pPr>
            <w:r w:rsidRPr="001403B6">
              <w:t>Community Capacity</w:t>
            </w:r>
          </w:p>
          <w:p w14:paraId="6CB09521" w14:textId="77777777" w:rsidR="001403B6" w:rsidRPr="001403B6" w:rsidRDefault="001403B6" w:rsidP="001403B6">
            <w:pPr>
              <w:pStyle w:val="blockSubBullets"/>
              <w:cnfStyle w:val="000000100000" w:firstRow="0" w:lastRow="0" w:firstColumn="0" w:lastColumn="0" w:oddVBand="0" w:evenVBand="0" w:oddHBand="1" w:evenHBand="0" w:firstRowFirstColumn="0" w:firstRowLastColumn="0" w:lastRowFirstColumn="0" w:lastRowLastColumn="0"/>
            </w:pPr>
            <w:r w:rsidRPr="001403B6">
              <w:t>Assessments every 6 months</w:t>
            </w:r>
          </w:p>
          <w:p w14:paraId="4D560BB3" w14:textId="77777777" w:rsidR="001403B6" w:rsidRPr="001403B6" w:rsidRDefault="001403B6" w:rsidP="001403B6">
            <w:pPr>
              <w:pStyle w:val="blockSubBullets"/>
              <w:cnfStyle w:val="000000100000" w:firstRow="0" w:lastRow="0" w:firstColumn="0" w:lastColumn="0" w:oddVBand="0" w:evenVBand="0" w:oddHBand="1" w:evenHBand="0" w:firstRowFirstColumn="0" w:firstRowLastColumn="0" w:lastRowFirstColumn="0" w:lastRowLastColumn="0"/>
            </w:pPr>
            <w:r w:rsidRPr="001403B6">
              <w:t>6-month check-in to evaluate support needs.</w:t>
            </w:r>
          </w:p>
          <w:p w14:paraId="790B9D7A" w14:textId="77777777" w:rsidR="001403B6" w:rsidRPr="001403B6" w:rsidRDefault="001403B6" w:rsidP="001403B6">
            <w:pPr>
              <w:pStyle w:val="blockSubBullets"/>
              <w:cnfStyle w:val="000000100000" w:firstRow="0" w:lastRow="0" w:firstColumn="0" w:lastColumn="0" w:oddVBand="0" w:evenVBand="0" w:oddHBand="1" w:evenHBand="0" w:firstRowFirstColumn="0" w:firstRowLastColumn="0" w:lastRowFirstColumn="0" w:lastRowLastColumn="0"/>
            </w:pPr>
            <w:r w:rsidRPr="001403B6">
              <w:t>NCLC &amp; Office Hours</w:t>
            </w:r>
          </w:p>
          <w:p w14:paraId="4DA54E26" w14:textId="77777777" w:rsidR="001403B6" w:rsidRPr="001403B6" w:rsidRDefault="001403B6" w:rsidP="001403B6">
            <w:pPr>
              <w:pStyle w:val="blockSubBullets"/>
              <w:cnfStyle w:val="000000100000" w:firstRow="0" w:lastRow="0" w:firstColumn="0" w:lastColumn="0" w:oddVBand="0" w:evenVBand="0" w:oddHBand="1" w:evenHBand="0" w:firstRowFirstColumn="0" w:firstRowLastColumn="0" w:lastRowFirstColumn="0" w:lastRowLastColumn="0"/>
            </w:pPr>
            <w:r w:rsidRPr="001403B6">
              <w:t>Support</w:t>
            </w:r>
          </w:p>
          <w:p w14:paraId="59B3F92C" w14:textId="77777777" w:rsidR="001403B6" w:rsidRPr="001403B6" w:rsidRDefault="001403B6" w:rsidP="001403B6">
            <w:pPr>
              <w:pStyle w:val="blockSubBullets"/>
              <w:cnfStyle w:val="000000100000" w:firstRow="0" w:lastRow="0" w:firstColumn="0" w:lastColumn="0" w:oddVBand="0" w:evenVBand="0" w:oddHBand="1" w:evenHBand="0" w:firstRowFirstColumn="0" w:firstRowLastColumn="0" w:lastRowFirstColumn="0" w:lastRowLastColumn="0"/>
            </w:pPr>
            <w:r w:rsidRPr="001403B6">
              <w:t>Webinars</w:t>
            </w:r>
          </w:p>
          <w:p w14:paraId="686AE001" w14:textId="77777777" w:rsidR="001403B6" w:rsidRPr="001403B6" w:rsidRDefault="001403B6" w:rsidP="001403B6">
            <w:pPr>
              <w:pStyle w:val="blockSubBullets"/>
              <w:cnfStyle w:val="000000100000" w:firstRow="0" w:lastRow="0" w:firstColumn="0" w:lastColumn="0" w:oddVBand="0" w:evenVBand="0" w:oddHBand="1" w:evenHBand="0" w:firstRowFirstColumn="0" w:firstRowLastColumn="0" w:lastRowFirstColumn="0" w:lastRowLastColumn="0"/>
            </w:pPr>
            <w:r w:rsidRPr="001403B6">
              <w:t>ICTP Online Simulation Lab</w:t>
            </w:r>
          </w:p>
          <w:p w14:paraId="44AB47A8" w14:textId="25193FEE" w:rsidR="000A4AA4" w:rsidRPr="001403B6" w:rsidRDefault="001403B6" w:rsidP="001403B6">
            <w:pPr>
              <w:pStyle w:val="blockSubBullets"/>
              <w:cnfStyle w:val="000000100000" w:firstRow="0" w:lastRow="0" w:firstColumn="0" w:lastColumn="0" w:oddVBand="0" w:evenVBand="0" w:oddHBand="1" w:evenHBand="0" w:firstRowFirstColumn="0" w:firstRowLastColumn="0" w:lastRowFirstColumn="0" w:lastRowLastColumn="0"/>
            </w:pPr>
            <w:r w:rsidRPr="001403B6">
              <w:t>ICTP Communications activities</w:t>
            </w:r>
          </w:p>
        </w:tc>
      </w:tr>
    </w:tbl>
    <w:p w14:paraId="6323A804" w14:textId="32BD6FE2" w:rsidR="000E6E43" w:rsidRPr="00802D83" w:rsidRDefault="000E6E43" w:rsidP="00802D83">
      <w:pPr>
        <w:pStyle w:val="Heading4"/>
      </w:pPr>
      <w:r w:rsidRPr="00802D83">
        <w:lastRenderedPageBreak/>
        <w:t>Tailoring Implementation Support to Different Stages of Community Triple P Scale-Up</w:t>
      </w:r>
    </w:p>
    <w:p w14:paraId="69F18E79" w14:textId="77777777" w:rsidR="000E6E43" w:rsidRPr="008A3F6A" w:rsidRDefault="000E6E43" w:rsidP="000E6E43">
      <w:r w:rsidRPr="008A3F6A">
        <w:t xml:space="preserve">ISPs may use </w:t>
      </w:r>
      <w:r>
        <w:t>CPCs</w:t>
      </w:r>
      <w:r w:rsidRPr="008A3F6A">
        <w:t xml:space="preserve"> and practice activities to different extents and in </w:t>
      </w:r>
      <w:r w:rsidRPr="008A3F6A">
        <w:rPr>
          <w:iCs/>
        </w:rPr>
        <w:t>different patterns</w:t>
      </w:r>
      <w:r w:rsidRPr="008A3F6A">
        <w:t xml:space="preserve"> depending on whether they are entering the implementation support process during the start-up or continuation of Triple P scale-up. </w:t>
      </w:r>
    </w:p>
    <w:p w14:paraId="72F39CCF" w14:textId="77777777" w:rsidR="000E6E43" w:rsidRPr="008A3F6A" w:rsidRDefault="000E6E43" w:rsidP="000E6E43"/>
    <w:p w14:paraId="06D39DC6" w14:textId="77777777" w:rsidR="000E6E43" w:rsidRPr="008A3F6A" w:rsidRDefault="000E6E43" w:rsidP="000E6E43">
      <w:r>
        <w:t xml:space="preserve">For </w:t>
      </w:r>
      <w:r w:rsidRPr="008A3F6A">
        <w:t xml:space="preserve">partners </w:t>
      </w:r>
      <w:r>
        <w:t xml:space="preserve">entering the support process </w:t>
      </w:r>
      <w:r w:rsidRPr="008A3F6A">
        <w:t>at the beginning of Triple P scale-up</w:t>
      </w:r>
      <w:r>
        <w:t xml:space="preserve">, implementation support would </w:t>
      </w:r>
      <w:r w:rsidRPr="008A3F6A">
        <w:t>start with building collaborative relationships</w:t>
      </w:r>
      <w:r>
        <w:t xml:space="preserve"> (CPC 1)</w:t>
      </w:r>
      <w:r w:rsidRPr="008A3F6A">
        <w:t>, assessing the community’s implementation capacity</w:t>
      </w:r>
      <w:r>
        <w:t xml:space="preserve"> (CPC 3)</w:t>
      </w:r>
      <w:r w:rsidRPr="008A3F6A">
        <w:t xml:space="preserve">, and facilitating collaborative agreements about implementation performance goals </w:t>
      </w:r>
      <w:r>
        <w:t xml:space="preserve">on which </w:t>
      </w:r>
      <w:r w:rsidRPr="008A3F6A">
        <w:t xml:space="preserve">to focus support. </w:t>
      </w:r>
      <w:r>
        <w:t>F</w:t>
      </w:r>
      <w:r w:rsidRPr="008A3F6A">
        <w:t xml:space="preserve">or partners entering the support process </w:t>
      </w:r>
      <w:r>
        <w:t xml:space="preserve">later, </w:t>
      </w:r>
      <w:r w:rsidRPr="008A3F6A">
        <w:t>during ongoing Triple P scale-up</w:t>
      </w:r>
      <w:r>
        <w:t>, initial implementation support</w:t>
      </w:r>
      <w:r w:rsidRPr="008A3F6A">
        <w:t xml:space="preserve"> would also include these activities. However, </w:t>
      </w:r>
      <w:r>
        <w:t xml:space="preserve">early in </w:t>
      </w:r>
      <w:r w:rsidRPr="008A3F6A">
        <w:t>the support engagement</w:t>
      </w:r>
      <w:r>
        <w:t>, ISPs would likely focus on</w:t>
      </w:r>
      <w:r w:rsidRPr="008A3F6A">
        <w:t xml:space="preserve"> reinforcing leaders’ and teams’ self-regulation of effective implementation processes </w:t>
      </w:r>
      <w:r>
        <w:t xml:space="preserve">(CPC 2) </w:t>
      </w:r>
      <w:r w:rsidRPr="008A3F6A">
        <w:t>and facilitating their application of skills, resources, and abilities within their community</w:t>
      </w:r>
      <w:r>
        <w:t xml:space="preserve"> (CPC 7)</w:t>
      </w:r>
      <w:r w:rsidRPr="008A3F6A">
        <w:t xml:space="preserve">. </w:t>
      </w:r>
    </w:p>
    <w:p w14:paraId="7F58700B" w14:textId="77777777" w:rsidR="000E6E43" w:rsidRPr="008A3F6A" w:rsidRDefault="000E6E43" w:rsidP="000E6E43"/>
    <w:p w14:paraId="7ECF6242" w14:textId="77777777" w:rsidR="000E6E43" w:rsidRPr="008A3F6A" w:rsidRDefault="000E6E43" w:rsidP="000E6E43">
      <w:r>
        <w:t>Regardless of the stage at which Triple P partners enter the implementation support process, d</w:t>
      </w:r>
      <w:r w:rsidRPr="008A3F6A">
        <w:t>ynamic support provision requires tailoring support activities to community, CIT, and CLT needs at any given time.</w:t>
      </w:r>
      <w:r>
        <w:t xml:space="preserve"> First and foremost, it requires building </w:t>
      </w:r>
      <w:r w:rsidRPr="008A3F6A">
        <w:t>a working alliance with the CIT and CLT</w:t>
      </w:r>
      <w:r>
        <w:t>; this</w:t>
      </w:r>
      <w:r w:rsidRPr="008A3F6A">
        <w:t xml:space="preserve"> create</w:t>
      </w:r>
      <w:r>
        <w:t>s</w:t>
      </w:r>
      <w:r w:rsidRPr="008A3F6A">
        <w:t xml:space="preserve"> the foundation on which to build future support activities throughout the engagement.</w:t>
      </w:r>
    </w:p>
    <w:p w14:paraId="74F97F60" w14:textId="77777777" w:rsidR="000E6E43" w:rsidRPr="008A3F6A" w:rsidRDefault="000E6E43" w:rsidP="000E6E43"/>
    <w:p w14:paraId="54165312" w14:textId="0524DCFE" w:rsidR="00257E81" w:rsidRDefault="000E6E43" w:rsidP="00F60EE3">
      <w:r>
        <w:t>An important factor impacting the implementation support process is that i</w:t>
      </w:r>
      <w:r w:rsidRPr="008A3F6A">
        <w:t xml:space="preserve">n ongoing Triple P scale-up, different Triple P programs will be in different stages of implementation in the community. Some will be being explored, others installed, and still others in initial or full implementation. </w:t>
      </w:r>
      <w:r w:rsidR="00257E81">
        <w:t>Refer to</w:t>
      </w:r>
      <w:r w:rsidRPr="008A3F6A">
        <w:t xml:space="preserve"> </w:t>
      </w:r>
      <w:r w:rsidRPr="00257E81">
        <w:rPr>
          <w:b/>
          <w:bCs/>
        </w:rPr>
        <w:t>Box 6.2</w:t>
      </w:r>
      <w:r>
        <w:t xml:space="preserve"> f</w:t>
      </w:r>
      <w:r w:rsidRPr="008A3F6A">
        <w:t xml:space="preserve">or </w:t>
      </w:r>
      <w:r>
        <w:t>descriptions</w:t>
      </w:r>
      <w:r w:rsidRPr="008A3F6A">
        <w:t xml:space="preserve"> of implementation stages related to adopted Triple P interventions within a Triple P </w:t>
      </w:r>
      <w:r>
        <w:t>community</w:t>
      </w:r>
      <w:r w:rsidRPr="008A3F6A">
        <w:t>.</w:t>
      </w:r>
    </w:p>
    <w:tbl>
      <w:tblPr>
        <w:tblStyle w:val="TableGrid"/>
        <w:tblpPr w:leftFromText="180" w:rightFromText="180" w:vertAnchor="text" w:tblpX="574" w:tblpY="1"/>
        <w:tblOverlap w:val="never"/>
        <w:tblW w:w="9387" w:type="dxa"/>
        <w:tblCellSpacing w:w="20" w:type="dxa"/>
        <w:tblBorders>
          <w:top w:val="thinThickLargeGap" w:sz="24" w:space="0" w:color="20BEC7"/>
          <w:left w:val="thinThickLargeGap" w:sz="24" w:space="0" w:color="20BEC7"/>
          <w:bottom w:val="thickThinLargeGap" w:sz="24" w:space="0" w:color="20BEC7"/>
          <w:right w:val="thickThinLargeGap" w:sz="24" w:space="0" w:color="20BEC7"/>
          <w:insideH w:val="none" w:sz="0" w:space="0" w:color="auto"/>
          <w:insideV w:val="none" w:sz="0" w:space="0" w:color="auto"/>
        </w:tblBorders>
        <w:shd w:val="clear" w:color="auto" w:fill="FFFFFF" w:themeFill="background1"/>
        <w:tblLook w:val="04A0" w:firstRow="1" w:lastRow="0" w:firstColumn="1" w:lastColumn="0" w:noHBand="0" w:noVBand="1"/>
      </w:tblPr>
      <w:tblGrid>
        <w:gridCol w:w="9387"/>
      </w:tblGrid>
      <w:tr w:rsidR="00F60EE3" w:rsidRPr="008A3F6A" w14:paraId="7D068A89" w14:textId="77777777" w:rsidTr="00F60EE3">
        <w:trPr>
          <w:trHeight w:val="5780"/>
          <w:tblCellSpacing w:w="20" w:type="dxa"/>
        </w:trPr>
        <w:tc>
          <w:tcPr>
            <w:tcW w:w="9307" w:type="dxa"/>
            <w:shd w:val="clear" w:color="auto" w:fill="FFFFFF" w:themeFill="background1"/>
          </w:tcPr>
          <w:p w14:paraId="1FD0DA5C" w14:textId="783FFE8F" w:rsidR="00257E81" w:rsidRDefault="00257E81" w:rsidP="00F60EE3">
            <w:pPr>
              <w:pStyle w:val="CallOutBoxBullets"/>
              <w:numPr>
                <w:ilvl w:val="0"/>
                <w:numId w:val="0"/>
              </w:numPr>
              <w:ind w:left="-90"/>
            </w:pPr>
            <w:r w:rsidRPr="004D30DC">
              <w:rPr>
                <w:rFonts w:eastAsia="Libre Baskerville"/>
              </w:rPr>
              <w:lastRenderedPageBreak/>
              <w:t xml:space="preserve">Box </w:t>
            </w:r>
            <w:r>
              <w:rPr>
                <w:rFonts w:eastAsia="Libre Baskerville"/>
              </w:rPr>
              <w:t>6</w:t>
            </w:r>
            <w:r w:rsidRPr="004D30DC">
              <w:rPr>
                <w:rFonts w:eastAsia="Libre Baskerville"/>
              </w:rPr>
              <w:t>.</w:t>
            </w:r>
            <w:r>
              <w:rPr>
                <w:rFonts w:eastAsia="Libre Baskerville"/>
              </w:rPr>
              <w:t xml:space="preserve">2 </w:t>
            </w:r>
            <w:r w:rsidRPr="00364AC2">
              <w:t>Stages of Implementation for Adopted Triple P Interventions Within a Triple P Community</w:t>
            </w:r>
          </w:p>
          <w:p w14:paraId="3FC0AD01" w14:textId="77777777" w:rsidR="00257E81" w:rsidRPr="00257E81" w:rsidRDefault="00257E81" w:rsidP="00F60EE3">
            <w:pPr>
              <w:pStyle w:val="CallOutBoxBullets"/>
              <w:numPr>
                <w:ilvl w:val="0"/>
                <w:numId w:val="0"/>
              </w:numPr>
              <w:ind w:left="-90"/>
              <w:rPr>
                <w:b w:val="0"/>
                <w:bCs w:val="0"/>
              </w:rPr>
            </w:pPr>
            <w:r w:rsidRPr="00AC050F">
              <w:t>Exploration:</w:t>
            </w:r>
            <w:r w:rsidRPr="00257E81">
              <w:rPr>
                <w:b w:val="0"/>
                <w:bCs w:val="0"/>
              </w:rPr>
              <w:t xml:space="preserve"> Triple P interventions in this stage of implementation are under consideration or are in planning for future use in the community coalition. Information is still being gathered on how these Triple P interventions may respond to identified needs in the coalition. Conversations with Triple P America about the characteristics and utility of these interventions may be ongoing. Conversations with coalition leaders, agencies, and other partners about the appropriateness and timing of these interventions may be ongoing. Coalition resources are not yet being used to install these Triple P interventions.</w:t>
            </w:r>
          </w:p>
          <w:p w14:paraId="5DB9C98A" w14:textId="77777777" w:rsidR="00257E81" w:rsidRPr="00257E81" w:rsidRDefault="00257E81" w:rsidP="00F60EE3">
            <w:pPr>
              <w:pStyle w:val="CallOutBoxBullets"/>
              <w:numPr>
                <w:ilvl w:val="0"/>
                <w:numId w:val="0"/>
              </w:numPr>
              <w:ind w:left="-90"/>
              <w:rPr>
                <w:b w:val="0"/>
                <w:bCs w:val="0"/>
              </w:rPr>
            </w:pPr>
          </w:p>
          <w:p w14:paraId="3B75AC98" w14:textId="77777777" w:rsidR="00257E81" w:rsidRPr="00257E81" w:rsidRDefault="00257E81" w:rsidP="00F60EE3">
            <w:pPr>
              <w:pStyle w:val="CallOutBoxBullets"/>
              <w:numPr>
                <w:ilvl w:val="0"/>
                <w:numId w:val="0"/>
              </w:numPr>
              <w:ind w:left="-90"/>
              <w:rPr>
                <w:b w:val="0"/>
                <w:bCs w:val="0"/>
              </w:rPr>
            </w:pPr>
            <w:r w:rsidRPr="00AC050F">
              <w:t>Installation:</w:t>
            </w:r>
            <w:r w:rsidRPr="00257E81">
              <w:rPr>
                <w:b w:val="0"/>
                <w:bCs w:val="0"/>
              </w:rPr>
              <w:t xml:space="preserve"> Community coalition resources are actively being used to implement Triple P interventions in this stage of implementation. Local practitioners may be training in and practicing their use of these Triple P interventions, but accreditation of practitioners has not yet occurred. As such, these interventions are not yet systematically being delivered to coalition families. Administrators and managers in service provider organizations may be preparing their organizations to support the systematic use of these Triple P interventions. </w:t>
            </w:r>
          </w:p>
          <w:p w14:paraId="2C6B078E" w14:textId="77777777" w:rsidR="00257E81" w:rsidRPr="00257E81" w:rsidRDefault="00257E81" w:rsidP="00F60EE3">
            <w:pPr>
              <w:pStyle w:val="CallOutBoxBullets"/>
              <w:numPr>
                <w:ilvl w:val="0"/>
                <w:numId w:val="0"/>
              </w:numPr>
              <w:ind w:left="-90"/>
              <w:rPr>
                <w:b w:val="0"/>
                <w:bCs w:val="0"/>
              </w:rPr>
            </w:pPr>
          </w:p>
          <w:p w14:paraId="210D9F3D" w14:textId="77777777" w:rsidR="00257E81" w:rsidRPr="00257E81" w:rsidRDefault="00257E81" w:rsidP="00F60EE3">
            <w:pPr>
              <w:pStyle w:val="CallOutBoxBullets"/>
              <w:numPr>
                <w:ilvl w:val="0"/>
                <w:numId w:val="0"/>
              </w:numPr>
              <w:ind w:left="-90"/>
              <w:rPr>
                <w:b w:val="0"/>
                <w:bCs w:val="0"/>
              </w:rPr>
            </w:pPr>
            <w:r w:rsidRPr="00AC050F">
              <w:t>Initial Implementation:</w:t>
            </w:r>
            <w:r w:rsidRPr="00257E81">
              <w:rPr>
                <w:b w:val="0"/>
                <w:bCs w:val="0"/>
              </w:rPr>
              <w:t xml:space="preserve"> Community coalition Triple P practitioners have been accredited in Triple P interventions in this stage of implementation and they are in the early stages of being systematically delivered to community families. Practice behaviors related to these Triple P interventions are still relatively new for community Triple P practitioners. Administrators and managers in service provider organizations are also engaging in new behaviors and supporting new operations related to these Triple P interventions. Coalition and organizational implementation barriers and system needs may be emerging as new behaviors and operations </w:t>
            </w:r>
            <w:proofErr w:type="gramStart"/>
            <w:r w:rsidRPr="00257E81">
              <w:rPr>
                <w:b w:val="0"/>
                <w:bCs w:val="0"/>
              </w:rPr>
              <w:t>come into contact with</w:t>
            </w:r>
            <w:proofErr w:type="gramEnd"/>
            <w:r w:rsidRPr="00257E81">
              <w:rPr>
                <w:b w:val="0"/>
                <w:bCs w:val="0"/>
              </w:rPr>
              <w:t xml:space="preserve"> old behaviors and operations. Practitioner, organizational, and community partner buy-in for these newly implemented Triple P interventions may still need support and attention. Data collection and use of data for quality improvement may be in the early stages. </w:t>
            </w:r>
          </w:p>
          <w:p w14:paraId="22A2BA08" w14:textId="77777777" w:rsidR="00257E81" w:rsidRPr="00257E81" w:rsidRDefault="00257E81" w:rsidP="00F60EE3">
            <w:pPr>
              <w:pStyle w:val="CallOutBoxBullets"/>
              <w:numPr>
                <w:ilvl w:val="0"/>
                <w:numId w:val="0"/>
              </w:numPr>
              <w:ind w:left="-90"/>
              <w:rPr>
                <w:b w:val="0"/>
                <w:bCs w:val="0"/>
              </w:rPr>
            </w:pPr>
          </w:p>
          <w:p w14:paraId="57C79AB3" w14:textId="77777777" w:rsidR="00257E81" w:rsidRPr="00257E81" w:rsidRDefault="00257E81" w:rsidP="00F60EE3">
            <w:pPr>
              <w:pStyle w:val="CallOutBoxBullets"/>
              <w:numPr>
                <w:ilvl w:val="0"/>
                <w:numId w:val="0"/>
              </w:numPr>
              <w:ind w:left="-90"/>
              <w:rPr>
                <w:b w:val="0"/>
                <w:bCs w:val="0"/>
              </w:rPr>
            </w:pPr>
            <w:r w:rsidRPr="00AC050F">
              <w:t>Full Implementation:</w:t>
            </w:r>
            <w:r w:rsidRPr="00257E81">
              <w:rPr>
                <w:b w:val="0"/>
                <w:bCs w:val="0"/>
              </w:rPr>
              <w:t xml:space="preserve"> </w:t>
            </w:r>
            <w:proofErr w:type="gramStart"/>
            <w:r w:rsidRPr="00257E81">
              <w:rPr>
                <w:b w:val="0"/>
                <w:bCs w:val="0"/>
              </w:rPr>
              <w:t>The majority of</w:t>
            </w:r>
            <w:proofErr w:type="gramEnd"/>
            <w:r w:rsidRPr="00257E81">
              <w:rPr>
                <w:b w:val="0"/>
                <w:bCs w:val="0"/>
              </w:rPr>
              <w:t xml:space="preserve"> community Triple P practitioners are delivering Triple P interventions as intended (i.e., with fidelity) during this stage of implementation. Although they still may require active attention and support, local service provider organizations have accommodated these Triple P interventions as a part of business as usual.</w:t>
            </w:r>
          </w:p>
          <w:p w14:paraId="020B0D36" w14:textId="33BE3E7F" w:rsidR="00257E81" w:rsidRPr="008A3F6A" w:rsidRDefault="00257E81" w:rsidP="00F60EE3">
            <w:pPr>
              <w:pStyle w:val="CallOutBoxBullets"/>
              <w:numPr>
                <w:ilvl w:val="0"/>
                <w:numId w:val="0"/>
              </w:numPr>
              <w:ind w:left="90" w:right="127" w:hanging="90"/>
              <w:rPr>
                <w:rFonts w:ascii="Libre Baskerville" w:hAnsi="Libre Baskerville"/>
              </w:rPr>
            </w:pPr>
          </w:p>
        </w:tc>
      </w:tr>
    </w:tbl>
    <w:p w14:paraId="37919D85" w14:textId="213D9AB3" w:rsidR="000E6E43" w:rsidRPr="008A3F6A" w:rsidRDefault="000E6E43" w:rsidP="00F60EE3">
      <w:pPr>
        <w:ind w:left="0"/>
      </w:pPr>
    </w:p>
    <w:p w14:paraId="6854D174" w14:textId="77777777" w:rsidR="000E6E43" w:rsidRPr="00A02F5C" w:rsidRDefault="000E6E43" w:rsidP="00A02F5C">
      <w:pPr>
        <w:pStyle w:val="Heading3"/>
      </w:pPr>
      <w:r w:rsidRPr="00A02F5C">
        <w:t xml:space="preserve">Supporting Community Triple P Service Providers in Partnership </w:t>
      </w:r>
      <w:sdt>
        <w:sdtPr>
          <w:tag w:val="goog_rdk_28"/>
          <w:id w:val="-1240174218"/>
        </w:sdtPr>
        <w:sdtContent>
          <w:r w:rsidRPr="00A02F5C">
            <w:t xml:space="preserve">With </w:t>
          </w:r>
        </w:sdtContent>
      </w:sdt>
      <w:r w:rsidRPr="00A02F5C">
        <w:t xml:space="preserve">Primary Support Recipients </w:t>
      </w:r>
    </w:p>
    <w:p w14:paraId="18F43CB0" w14:textId="77777777" w:rsidR="000E6E43" w:rsidRPr="008A3F6A" w:rsidRDefault="000E6E43" w:rsidP="000E6E43">
      <w:r w:rsidRPr="008A3F6A">
        <w:t>At times, ISPs interact with community Triple P service providers who are in partnership with primary recipients of support. This dynamic support situation may occur when</w:t>
      </w:r>
    </w:p>
    <w:p w14:paraId="6CC8F4D7" w14:textId="77777777" w:rsidR="000E6E43" w:rsidRPr="008A3F6A" w:rsidRDefault="000E6E43" w:rsidP="000E6E43">
      <w:pPr>
        <w:pStyle w:val="ListBullet"/>
      </w:pPr>
      <w:r w:rsidRPr="008A3F6A">
        <w:t>a support activity is needed that CITs are not ready to lead on their own, or</w:t>
      </w:r>
    </w:p>
    <w:p w14:paraId="7465D231" w14:textId="77777777" w:rsidR="000E6E43" w:rsidRPr="008A3F6A" w:rsidRDefault="000E6E43" w:rsidP="000E6E43">
      <w:pPr>
        <w:pStyle w:val="ListBullet"/>
      </w:pPr>
      <w:r w:rsidRPr="008A3F6A">
        <w:t>CITs ask for support with community service providers related to a particular need or skill set with which ISPs are more experienced.</w:t>
      </w:r>
    </w:p>
    <w:p w14:paraId="013D85D6" w14:textId="1230799B" w:rsidR="000E6E43" w:rsidRPr="008A3F6A" w:rsidRDefault="000E6E43" w:rsidP="000E6E43">
      <w:r w:rsidRPr="008A3F6A">
        <w:t>For example, ISPs may initially administer the Implementation Drivers Assessment for the Triple P System of Interventions alongside CIT members while they learn the administration protocol, co-facilitate with CIT members certain coalition meetings where the ISPs</w:t>
      </w:r>
      <w:r>
        <w:t>’</w:t>
      </w:r>
      <w:r w:rsidRPr="008A3F6A">
        <w:t xml:space="preserve"> expertise or facilitation is needed, or support data collection for </w:t>
      </w:r>
      <w:hyperlink r:id="rId48" w:history="1">
        <w:r w:rsidRPr="00675289">
          <w:rPr>
            <w:rStyle w:val="Hyperlink"/>
            <w:rFonts w:eastAsiaTheme="majorEastAsia"/>
          </w:rPr>
          <w:t>Social Network Analysis</w:t>
        </w:r>
      </w:hyperlink>
      <w:r w:rsidRPr="008A3F6A">
        <w:t xml:space="preserve"> that may reveal patterns of relationships in the community or region. </w:t>
      </w:r>
    </w:p>
    <w:p w14:paraId="304402BD" w14:textId="77777777" w:rsidR="000E6E43" w:rsidRPr="008A3F6A" w:rsidRDefault="000E6E43" w:rsidP="000E6E43"/>
    <w:p w14:paraId="3C29D5A4" w14:textId="77777777" w:rsidR="000E6E43" w:rsidRDefault="000E6E43" w:rsidP="000E6E43">
      <w:r w:rsidRPr="008A3F6A">
        <w:t xml:space="preserve">When support provision includes interacting with community Triple P service providers, ISPs can model and provide in vivo demonstrations to help CIT </w:t>
      </w:r>
      <w:r w:rsidRPr="008A3F6A">
        <w:lastRenderedPageBreak/>
        <w:t>members learn the process and prepare to take over the work. The goal is always to transfer any leadership roles to CIT members as soon as possible. A parallel process exists in how ICTP ISPs support CIT members and how CIT members support service provider organization leaders and implementation team members. This flexible and tailored approach to using the practice model allows CIT members to work side by side with ISPs to further the work in their community and increase their knowledge and skills to lead sustainable scale-up efforts.</w:t>
      </w:r>
    </w:p>
    <w:p w14:paraId="61C2D9E6" w14:textId="77777777" w:rsidR="00065645" w:rsidRDefault="00065645" w:rsidP="00682FD7">
      <w:pPr>
        <w:ind w:left="0"/>
        <w:rPr>
          <w:rFonts w:eastAsia="Libre Baskerville"/>
        </w:rPr>
      </w:pPr>
    </w:p>
    <w:p w14:paraId="299D6DCD" w14:textId="77777777" w:rsidR="002643F7" w:rsidRDefault="002643F7" w:rsidP="00682FD7">
      <w:pPr>
        <w:ind w:left="0"/>
        <w:rPr>
          <w:rFonts w:eastAsia="Libre Baskerville"/>
        </w:rPr>
      </w:pPr>
    </w:p>
    <w:p w14:paraId="5232B01E" w14:textId="7648762A" w:rsidR="002643F7" w:rsidRPr="00DC5F80" w:rsidRDefault="002643F7" w:rsidP="00DC5F80">
      <w:pPr>
        <w:pStyle w:val="ReferenceTitle"/>
        <w:ind w:left="0" w:firstLine="0"/>
        <w:rPr>
          <w:rFonts w:eastAsia="Lato"/>
        </w:rPr>
      </w:pPr>
      <w:r w:rsidRPr="00890367">
        <w:t>Key Takeaways:</w:t>
      </w:r>
    </w:p>
    <w:p w14:paraId="60F4BE4B" w14:textId="77777777" w:rsidR="002643F7" w:rsidRPr="002643F7" w:rsidRDefault="002643F7" w:rsidP="002643F7">
      <w:pPr>
        <w:pStyle w:val="ListParagraph"/>
        <w:numPr>
          <w:ilvl w:val="0"/>
          <w:numId w:val="13"/>
        </w:numPr>
        <w:snapToGrid w:val="0"/>
        <w:spacing w:before="120" w:after="120"/>
        <w:ind w:left="360"/>
        <w:contextualSpacing w:val="0"/>
        <w:rPr>
          <w:bCs/>
          <w:sz w:val="21"/>
          <w:szCs w:val="21"/>
        </w:rPr>
      </w:pPr>
      <w:r w:rsidRPr="002643F7">
        <w:rPr>
          <w:bCs/>
          <w:sz w:val="21"/>
          <w:szCs w:val="21"/>
        </w:rPr>
        <w:t xml:space="preserve">ICTP implementation support practitioners (ISPs) consider regional Triple P partners’ </w:t>
      </w:r>
      <w:r w:rsidRPr="002643F7">
        <w:rPr>
          <w:bCs/>
          <w:i/>
          <w:iCs/>
          <w:sz w:val="21"/>
          <w:szCs w:val="21"/>
        </w:rPr>
        <w:t>readiness to engage in ICTP implementation support</w:t>
      </w:r>
      <w:r w:rsidRPr="002643F7">
        <w:rPr>
          <w:bCs/>
          <w:sz w:val="21"/>
          <w:szCs w:val="21"/>
        </w:rPr>
        <w:t xml:space="preserve"> when determining the point at which to engage in support or which regional partners to prioritize for support. ISPs determine regional partners’ readiness based on five assumptions and may use strategies to influence or contribute to their readiness. Regional support participants (i.e., those partners receiving support) must be able to agree to and follow through with the expectations laid out in the ICTP document </w:t>
      </w:r>
      <w:r w:rsidRPr="002643F7">
        <w:rPr>
          <w:bCs/>
          <w:i/>
          <w:iCs/>
          <w:sz w:val="21"/>
          <w:szCs w:val="21"/>
        </w:rPr>
        <w:t xml:space="preserve">Partnering </w:t>
      </w:r>
      <w:proofErr w:type="gramStart"/>
      <w:r w:rsidRPr="002643F7">
        <w:rPr>
          <w:bCs/>
          <w:i/>
          <w:iCs/>
          <w:sz w:val="21"/>
          <w:szCs w:val="21"/>
        </w:rPr>
        <w:t>With</w:t>
      </w:r>
      <w:proofErr w:type="gramEnd"/>
      <w:r w:rsidRPr="002643F7">
        <w:rPr>
          <w:bCs/>
          <w:i/>
          <w:iCs/>
          <w:sz w:val="21"/>
          <w:szCs w:val="21"/>
        </w:rPr>
        <w:t xml:space="preserve"> the Impact Center at FPG’s Regional Support Team.</w:t>
      </w:r>
    </w:p>
    <w:p w14:paraId="28352913" w14:textId="77777777" w:rsidR="002643F7" w:rsidRPr="002643F7" w:rsidRDefault="002643F7" w:rsidP="002643F7">
      <w:pPr>
        <w:pStyle w:val="ListParagraph"/>
        <w:numPr>
          <w:ilvl w:val="0"/>
          <w:numId w:val="13"/>
        </w:numPr>
        <w:snapToGrid w:val="0"/>
        <w:spacing w:before="120" w:after="120"/>
        <w:ind w:left="360"/>
        <w:contextualSpacing w:val="0"/>
        <w:rPr>
          <w:bCs/>
          <w:sz w:val="21"/>
          <w:szCs w:val="21"/>
        </w:rPr>
      </w:pPr>
      <w:r w:rsidRPr="002643F7">
        <w:rPr>
          <w:bCs/>
          <w:sz w:val="21"/>
          <w:szCs w:val="21"/>
        </w:rPr>
        <w:t xml:space="preserve">NC Triple P </w:t>
      </w:r>
      <w:r w:rsidRPr="002643F7">
        <w:rPr>
          <w:bCs/>
          <w:i/>
          <w:iCs/>
          <w:sz w:val="21"/>
          <w:szCs w:val="21"/>
        </w:rPr>
        <w:t>regions</w:t>
      </w:r>
      <w:r w:rsidRPr="002643F7">
        <w:rPr>
          <w:bCs/>
          <w:sz w:val="21"/>
          <w:szCs w:val="21"/>
        </w:rPr>
        <w:t xml:space="preserve"> range from a single community or county scaling Triple P to multiple communities or counties organized under a regional backbone organization. </w:t>
      </w:r>
      <w:r w:rsidRPr="002643F7">
        <w:rPr>
          <w:bCs/>
          <w:i/>
          <w:iCs/>
          <w:sz w:val="21"/>
          <w:szCs w:val="21"/>
        </w:rPr>
        <w:t>Regional partners</w:t>
      </w:r>
      <w:r w:rsidRPr="002643F7">
        <w:rPr>
          <w:bCs/>
          <w:sz w:val="21"/>
          <w:szCs w:val="21"/>
        </w:rPr>
        <w:t xml:space="preserve"> range from community coalition members to any child and family support partners, participants, and advocates in the region. ICTP regional support teams should have conversations with regional Triple P leaders about how they define regional partners at any given time.</w:t>
      </w:r>
    </w:p>
    <w:p w14:paraId="1A7591F9" w14:textId="77777777" w:rsidR="002643F7" w:rsidRPr="002643F7" w:rsidRDefault="002643F7" w:rsidP="002643F7">
      <w:pPr>
        <w:pStyle w:val="ListParagraph"/>
        <w:numPr>
          <w:ilvl w:val="0"/>
          <w:numId w:val="13"/>
        </w:numPr>
        <w:snapToGrid w:val="0"/>
        <w:spacing w:before="120" w:after="120"/>
        <w:ind w:left="360"/>
        <w:contextualSpacing w:val="0"/>
        <w:rPr>
          <w:bCs/>
          <w:i/>
          <w:iCs/>
          <w:sz w:val="21"/>
          <w:szCs w:val="21"/>
        </w:rPr>
      </w:pPr>
      <w:r w:rsidRPr="002643F7">
        <w:rPr>
          <w:bCs/>
          <w:sz w:val="21"/>
          <w:szCs w:val="21"/>
        </w:rPr>
        <w:t xml:space="preserve">ICTP ISPs provide regional implementation support to both </w:t>
      </w:r>
      <w:r w:rsidRPr="002643F7">
        <w:rPr>
          <w:bCs/>
          <w:i/>
          <w:iCs/>
          <w:sz w:val="21"/>
          <w:szCs w:val="21"/>
        </w:rPr>
        <w:t>primary support participants</w:t>
      </w:r>
      <w:r w:rsidRPr="002643F7">
        <w:rPr>
          <w:bCs/>
          <w:sz w:val="21"/>
          <w:szCs w:val="21"/>
        </w:rPr>
        <w:t xml:space="preserve"> (i.e., community Triple P leaders and community implementation team members supporting Triple P scale-up in their region) and </w:t>
      </w:r>
      <w:r w:rsidRPr="002643F7">
        <w:rPr>
          <w:bCs/>
          <w:i/>
          <w:iCs/>
          <w:sz w:val="21"/>
          <w:szCs w:val="21"/>
        </w:rPr>
        <w:t xml:space="preserve">secondary support participants </w:t>
      </w:r>
      <w:r w:rsidRPr="002643F7">
        <w:rPr>
          <w:bCs/>
          <w:sz w:val="21"/>
          <w:szCs w:val="21"/>
        </w:rPr>
        <w:t xml:space="preserve">(i.e., broader regional Triple P partners, including service provider organizations). </w:t>
      </w:r>
    </w:p>
    <w:p w14:paraId="2B6DCFA8" w14:textId="77777777" w:rsidR="002643F7" w:rsidRPr="002643F7" w:rsidRDefault="002643F7" w:rsidP="002643F7">
      <w:pPr>
        <w:pStyle w:val="ListParagraph"/>
        <w:numPr>
          <w:ilvl w:val="0"/>
          <w:numId w:val="13"/>
        </w:numPr>
        <w:snapToGrid w:val="0"/>
        <w:spacing w:before="120" w:after="120"/>
        <w:ind w:left="360"/>
        <w:contextualSpacing w:val="0"/>
        <w:rPr>
          <w:bCs/>
          <w:sz w:val="21"/>
          <w:szCs w:val="21"/>
        </w:rPr>
      </w:pPr>
      <w:r w:rsidRPr="002643F7">
        <w:rPr>
          <w:bCs/>
          <w:sz w:val="21"/>
          <w:szCs w:val="21"/>
        </w:rPr>
        <w:t>Regional and statewide co-creation partner activities and decisions, beyond those contributed by ICTP ISPs alone, play a significant role in regional Triple P scale-up outcomes. The more that ICTP ISPs can harness and guide broader co-creation partner activities toward productive processes and outcomes, the more impactful regional support contributions may be, and the more successful community Triple P scale-up efforts may be. This may include working with ICTP ISPs within the broader project team who may be providing support at different system levels.</w:t>
      </w:r>
      <w:r w:rsidRPr="002643F7">
        <w:rPr>
          <w:bCs/>
          <w:sz w:val="21"/>
          <w:szCs w:val="21"/>
        </w:rPr>
        <w:tab/>
      </w:r>
    </w:p>
    <w:p w14:paraId="2EC41D79" w14:textId="77777777" w:rsidR="002643F7" w:rsidRPr="002643F7" w:rsidRDefault="002643F7" w:rsidP="002643F7">
      <w:pPr>
        <w:pStyle w:val="ListParagraph"/>
        <w:numPr>
          <w:ilvl w:val="0"/>
          <w:numId w:val="13"/>
        </w:numPr>
        <w:snapToGrid w:val="0"/>
        <w:spacing w:before="120" w:after="120"/>
        <w:ind w:left="360"/>
        <w:contextualSpacing w:val="0"/>
        <w:rPr>
          <w:bCs/>
          <w:sz w:val="21"/>
          <w:szCs w:val="21"/>
        </w:rPr>
      </w:pPr>
      <w:r w:rsidRPr="002643F7">
        <w:rPr>
          <w:bCs/>
          <w:sz w:val="21"/>
          <w:szCs w:val="21"/>
        </w:rPr>
        <w:t xml:space="preserve">The two </w:t>
      </w:r>
      <w:r w:rsidRPr="002643F7">
        <w:rPr>
          <w:bCs/>
          <w:i/>
          <w:iCs/>
          <w:sz w:val="21"/>
          <w:szCs w:val="21"/>
        </w:rPr>
        <w:t>primary objectives</w:t>
      </w:r>
      <w:r w:rsidRPr="002643F7">
        <w:rPr>
          <w:bCs/>
          <w:sz w:val="21"/>
          <w:szCs w:val="21"/>
        </w:rPr>
        <w:t xml:space="preserve"> of regional Triple P implementation support are (1) scaling Triple P in a way that is inclusive of community voice; supported by equitable partnerships; and directly responsive to identified community needs, readiness, and characteristics, including historical inequities and current disparities; and (2) optimizing regional Triple P implementation and scale-up outcomes. </w:t>
      </w:r>
    </w:p>
    <w:p w14:paraId="34AB82B3" w14:textId="77777777" w:rsidR="002643F7" w:rsidRPr="002643F7" w:rsidRDefault="002643F7" w:rsidP="002643F7">
      <w:pPr>
        <w:pStyle w:val="ListParagraph"/>
        <w:numPr>
          <w:ilvl w:val="0"/>
          <w:numId w:val="13"/>
        </w:numPr>
        <w:snapToGrid w:val="0"/>
        <w:spacing w:before="120" w:after="120"/>
        <w:ind w:left="360"/>
        <w:contextualSpacing w:val="0"/>
        <w:rPr>
          <w:bCs/>
          <w:sz w:val="21"/>
          <w:szCs w:val="21"/>
        </w:rPr>
      </w:pPr>
      <w:r w:rsidRPr="002643F7">
        <w:rPr>
          <w:bCs/>
          <w:sz w:val="21"/>
          <w:szCs w:val="21"/>
        </w:rPr>
        <w:t xml:space="preserve">Five </w:t>
      </w:r>
      <w:r w:rsidRPr="002643F7">
        <w:rPr>
          <w:bCs/>
          <w:i/>
          <w:iCs/>
          <w:sz w:val="21"/>
          <w:szCs w:val="21"/>
        </w:rPr>
        <w:t>practice outcomes</w:t>
      </w:r>
      <w:r w:rsidRPr="002643F7">
        <w:rPr>
          <w:bCs/>
          <w:sz w:val="21"/>
          <w:szCs w:val="21"/>
        </w:rPr>
        <w:t>—which influence and are influenced by each other—support the achievement of these primary objectives:</w:t>
      </w:r>
    </w:p>
    <w:p w14:paraId="32C1DB67" w14:textId="77777777" w:rsidR="002643F7" w:rsidRPr="002643F7" w:rsidRDefault="002643F7" w:rsidP="002643F7">
      <w:pPr>
        <w:pStyle w:val="ListParagraph"/>
        <w:numPr>
          <w:ilvl w:val="1"/>
          <w:numId w:val="13"/>
        </w:numPr>
        <w:spacing w:before="120" w:after="120"/>
        <w:ind w:left="1080"/>
        <w:rPr>
          <w:bCs/>
          <w:sz w:val="21"/>
          <w:szCs w:val="21"/>
        </w:rPr>
      </w:pPr>
      <w:r w:rsidRPr="002643F7">
        <w:rPr>
          <w:bCs/>
          <w:sz w:val="21"/>
          <w:szCs w:val="21"/>
        </w:rPr>
        <w:lastRenderedPageBreak/>
        <w:t xml:space="preserve">a working alliance between ICTP regional support teams and support participants and their </w:t>
      </w:r>
      <w:proofErr w:type="gramStart"/>
      <w:r w:rsidRPr="002643F7">
        <w:rPr>
          <w:bCs/>
          <w:sz w:val="21"/>
          <w:szCs w:val="21"/>
        </w:rPr>
        <w:t>partners;</w:t>
      </w:r>
      <w:proofErr w:type="gramEnd"/>
      <w:r w:rsidRPr="002643F7">
        <w:rPr>
          <w:bCs/>
          <w:sz w:val="21"/>
          <w:szCs w:val="21"/>
        </w:rPr>
        <w:t xml:space="preserve"> </w:t>
      </w:r>
    </w:p>
    <w:p w14:paraId="520AD81B" w14:textId="77777777" w:rsidR="002643F7" w:rsidRPr="002643F7" w:rsidRDefault="002643F7" w:rsidP="002643F7">
      <w:pPr>
        <w:pStyle w:val="ListParagraph"/>
        <w:numPr>
          <w:ilvl w:val="1"/>
          <w:numId w:val="13"/>
        </w:numPr>
        <w:snapToGrid w:val="0"/>
        <w:spacing w:before="120" w:after="120"/>
        <w:ind w:left="1080"/>
        <w:rPr>
          <w:bCs/>
          <w:sz w:val="21"/>
          <w:szCs w:val="21"/>
        </w:rPr>
      </w:pPr>
      <w:r w:rsidRPr="002643F7">
        <w:rPr>
          <w:bCs/>
          <w:sz w:val="21"/>
          <w:szCs w:val="21"/>
        </w:rPr>
        <w:t xml:space="preserve">regional implementation performance goals on which to focus </w:t>
      </w:r>
      <w:proofErr w:type="gramStart"/>
      <w:r w:rsidRPr="002643F7">
        <w:rPr>
          <w:bCs/>
          <w:sz w:val="21"/>
          <w:szCs w:val="21"/>
        </w:rPr>
        <w:t>support;</w:t>
      </w:r>
      <w:proofErr w:type="gramEnd"/>
    </w:p>
    <w:p w14:paraId="05116DE9" w14:textId="77777777" w:rsidR="002643F7" w:rsidRPr="002643F7" w:rsidRDefault="002643F7" w:rsidP="002643F7">
      <w:pPr>
        <w:pStyle w:val="ListParagraph"/>
        <w:numPr>
          <w:ilvl w:val="1"/>
          <w:numId w:val="13"/>
        </w:numPr>
        <w:snapToGrid w:val="0"/>
        <w:spacing w:before="120" w:after="120"/>
        <w:ind w:left="1080"/>
        <w:rPr>
          <w:bCs/>
          <w:sz w:val="21"/>
          <w:szCs w:val="21"/>
        </w:rPr>
      </w:pPr>
      <w:r w:rsidRPr="002643F7">
        <w:rPr>
          <w:bCs/>
          <w:sz w:val="21"/>
          <w:szCs w:val="21"/>
        </w:rPr>
        <w:t xml:space="preserve">effective implementation practice knowledge, skills, abilities, and behaviors among community leaders and implementation team members participating in </w:t>
      </w:r>
      <w:proofErr w:type="gramStart"/>
      <w:r w:rsidRPr="002643F7">
        <w:rPr>
          <w:bCs/>
          <w:sz w:val="21"/>
          <w:szCs w:val="21"/>
        </w:rPr>
        <w:t>support;</w:t>
      </w:r>
      <w:proofErr w:type="gramEnd"/>
    </w:p>
    <w:p w14:paraId="08B23EEB" w14:textId="77777777" w:rsidR="002643F7" w:rsidRPr="002643F7" w:rsidRDefault="002643F7" w:rsidP="002643F7">
      <w:pPr>
        <w:pStyle w:val="ListParagraph"/>
        <w:numPr>
          <w:ilvl w:val="1"/>
          <w:numId w:val="13"/>
        </w:numPr>
        <w:snapToGrid w:val="0"/>
        <w:spacing w:before="120" w:after="120"/>
        <w:ind w:left="1080"/>
        <w:rPr>
          <w:bCs/>
          <w:sz w:val="21"/>
          <w:szCs w:val="21"/>
        </w:rPr>
      </w:pPr>
      <w:r w:rsidRPr="002643F7">
        <w:rPr>
          <w:bCs/>
          <w:sz w:val="21"/>
          <w:szCs w:val="21"/>
        </w:rPr>
        <w:t>regional Triple P capacity and performance for implementation and scale-up; and</w:t>
      </w:r>
    </w:p>
    <w:p w14:paraId="3924647C" w14:textId="77777777" w:rsidR="002643F7" w:rsidRPr="002643F7" w:rsidRDefault="002643F7" w:rsidP="002643F7">
      <w:pPr>
        <w:pStyle w:val="ListParagraph"/>
        <w:numPr>
          <w:ilvl w:val="1"/>
          <w:numId w:val="13"/>
        </w:numPr>
        <w:snapToGrid w:val="0"/>
        <w:spacing w:before="120" w:after="120"/>
        <w:ind w:left="1080"/>
        <w:contextualSpacing w:val="0"/>
        <w:rPr>
          <w:bCs/>
          <w:sz w:val="21"/>
          <w:szCs w:val="21"/>
        </w:rPr>
      </w:pPr>
      <w:r w:rsidRPr="002643F7">
        <w:rPr>
          <w:bCs/>
          <w:sz w:val="21"/>
          <w:szCs w:val="21"/>
        </w:rPr>
        <w:t>community leaders’ and teams’ ability to self-regulate effective implementation performance.</w:t>
      </w:r>
    </w:p>
    <w:p w14:paraId="442FBBD8" w14:textId="77777777" w:rsidR="002643F7" w:rsidRPr="002643F7" w:rsidRDefault="002643F7" w:rsidP="002643F7">
      <w:pPr>
        <w:pStyle w:val="ListParagraph"/>
        <w:numPr>
          <w:ilvl w:val="0"/>
          <w:numId w:val="14"/>
        </w:numPr>
        <w:snapToGrid w:val="0"/>
        <w:spacing w:before="120" w:after="120"/>
        <w:ind w:left="360"/>
        <w:contextualSpacing w:val="0"/>
        <w:rPr>
          <w:bCs/>
          <w:sz w:val="21"/>
          <w:szCs w:val="21"/>
        </w:rPr>
      </w:pPr>
      <w:r w:rsidRPr="002643F7">
        <w:rPr>
          <w:bCs/>
          <w:sz w:val="21"/>
          <w:szCs w:val="21"/>
        </w:rPr>
        <w:t xml:space="preserve">The ICTP implementation support practice model outlines 10 </w:t>
      </w:r>
      <w:r w:rsidRPr="002643F7">
        <w:rPr>
          <w:bCs/>
          <w:i/>
          <w:iCs/>
          <w:sz w:val="21"/>
          <w:szCs w:val="21"/>
        </w:rPr>
        <w:t>core practice components</w:t>
      </w:r>
      <w:r w:rsidRPr="002643F7">
        <w:rPr>
          <w:bCs/>
          <w:sz w:val="21"/>
          <w:szCs w:val="21"/>
        </w:rPr>
        <w:t xml:space="preserve"> (CPCs), believed to be the essential elements of implementation practice. ICTP regional support teams use various combinations and patterns of CPCs, via multiple pathways, to co-design support processes and to influence practice outcomes at individual and team levels and organizational and system levels. </w:t>
      </w:r>
    </w:p>
    <w:p w14:paraId="76461C4A" w14:textId="77777777" w:rsidR="002643F7" w:rsidRPr="002643F7" w:rsidRDefault="002643F7" w:rsidP="002643F7">
      <w:pPr>
        <w:pStyle w:val="ListParagraph"/>
        <w:numPr>
          <w:ilvl w:val="0"/>
          <w:numId w:val="14"/>
        </w:numPr>
        <w:snapToGrid w:val="0"/>
        <w:spacing w:before="120" w:after="120"/>
        <w:ind w:left="360"/>
        <w:contextualSpacing w:val="0"/>
        <w:rPr>
          <w:bCs/>
          <w:sz w:val="21"/>
          <w:szCs w:val="21"/>
        </w:rPr>
      </w:pPr>
      <w:r w:rsidRPr="002643F7">
        <w:rPr>
          <w:bCs/>
          <w:i/>
          <w:iCs/>
          <w:sz w:val="21"/>
          <w:szCs w:val="21"/>
        </w:rPr>
        <w:t>Practice activities</w:t>
      </w:r>
      <w:r w:rsidRPr="002643F7">
        <w:rPr>
          <w:bCs/>
          <w:sz w:val="21"/>
          <w:szCs w:val="21"/>
        </w:rPr>
        <w:t xml:space="preserve"> are the discrete behaviors and activities that ISPs use in their support interactions to influence the intended outcomes of each CPC. Practice activities are broken down into </w:t>
      </w:r>
      <w:r w:rsidRPr="002643F7">
        <w:rPr>
          <w:bCs/>
          <w:i/>
          <w:iCs/>
          <w:sz w:val="21"/>
          <w:szCs w:val="21"/>
        </w:rPr>
        <w:t>essential activities</w:t>
      </w:r>
      <w:r w:rsidRPr="002643F7">
        <w:rPr>
          <w:bCs/>
          <w:sz w:val="21"/>
          <w:szCs w:val="21"/>
        </w:rPr>
        <w:t xml:space="preserve"> and </w:t>
      </w:r>
      <w:r w:rsidRPr="002643F7">
        <w:rPr>
          <w:bCs/>
          <w:i/>
          <w:iCs/>
          <w:sz w:val="21"/>
          <w:szCs w:val="21"/>
        </w:rPr>
        <w:t>practice enhancers</w:t>
      </w:r>
      <w:r w:rsidRPr="002643F7">
        <w:rPr>
          <w:bCs/>
          <w:sz w:val="21"/>
          <w:szCs w:val="21"/>
        </w:rPr>
        <w:t>.</w:t>
      </w:r>
    </w:p>
    <w:p w14:paraId="7AB84661" w14:textId="77777777" w:rsidR="002643F7" w:rsidRPr="002643F7" w:rsidRDefault="002643F7" w:rsidP="002643F7">
      <w:pPr>
        <w:pStyle w:val="ListParagraph"/>
        <w:numPr>
          <w:ilvl w:val="0"/>
          <w:numId w:val="14"/>
        </w:numPr>
        <w:snapToGrid w:val="0"/>
        <w:spacing w:before="120" w:after="120"/>
        <w:ind w:left="360"/>
        <w:contextualSpacing w:val="0"/>
        <w:rPr>
          <w:bCs/>
          <w:sz w:val="21"/>
          <w:szCs w:val="21"/>
        </w:rPr>
      </w:pPr>
      <w:r w:rsidRPr="002643F7">
        <w:rPr>
          <w:bCs/>
          <w:sz w:val="21"/>
          <w:szCs w:val="21"/>
        </w:rPr>
        <w:t>ICTP ISPs use of CPCs and practice activities differs depending on whether support participants are entering the implementation support process during their start-up or continuation of Triple P scale-up.</w:t>
      </w:r>
    </w:p>
    <w:p w14:paraId="4C91822F" w14:textId="77777777" w:rsidR="002643F7" w:rsidRDefault="002643F7" w:rsidP="002643F7">
      <w:pPr>
        <w:pStyle w:val="ListParagraph"/>
        <w:numPr>
          <w:ilvl w:val="0"/>
          <w:numId w:val="14"/>
        </w:numPr>
        <w:snapToGrid w:val="0"/>
        <w:spacing w:before="120" w:after="120"/>
        <w:ind w:left="360"/>
        <w:contextualSpacing w:val="0"/>
        <w:rPr>
          <w:bCs/>
          <w:sz w:val="21"/>
          <w:szCs w:val="21"/>
        </w:rPr>
      </w:pPr>
      <w:r w:rsidRPr="002643F7">
        <w:rPr>
          <w:bCs/>
          <w:sz w:val="21"/>
          <w:szCs w:val="21"/>
        </w:rPr>
        <w:t xml:space="preserve">Given the complex nature of implementation and scale-up processes, ISPs must engage in </w:t>
      </w:r>
      <w:r w:rsidRPr="002643F7">
        <w:rPr>
          <w:bCs/>
          <w:i/>
          <w:iCs/>
          <w:sz w:val="21"/>
          <w:szCs w:val="21"/>
        </w:rPr>
        <w:t>dynamic implementation support practice.</w:t>
      </w:r>
      <w:r w:rsidRPr="002643F7">
        <w:rPr>
          <w:bCs/>
          <w:sz w:val="21"/>
          <w:szCs w:val="21"/>
        </w:rPr>
        <w:t xml:space="preserve"> In other words, they must be highly flexible and adaptable, tailor their support activities, and pivot when needed in response to support participants’ needs and preferences. To practice in this way, ISPs are encouraged to obtain support from peers and participate in practice coaching sessions.</w:t>
      </w:r>
    </w:p>
    <w:p w14:paraId="2AC36CB4" w14:textId="02BDF5F6" w:rsidR="002643F7" w:rsidRPr="002643F7" w:rsidRDefault="002643F7" w:rsidP="002643F7">
      <w:pPr>
        <w:pStyle w:val="ListParagraph"/>
        <w:numPr>
          <w:ilvl w:val="0"/>
          <w:numId w:val="14"/>
        </w:numPr>
        <w:snapToGrid w:val="0"/>
        <w:spacing w:before="120" w:after="120"/>
        <w:ind w:left="360"/>
        <w:contextualSpacing w:val="0"/>
        <w:rPr>
          <w:bCs/>
          <w:sz w:val="21"/>
          <w:szCs w:val="21"/>
        </w:rPr>
      </w:pPr>
      <w:r w:rsidRPr="002643F7">
        <w:rPr>
          <w:bCs/>
          <w:sz w:val="21"/>
          <w:szCs w:val="21"/>
        </w:rPr>
        <w:t>To be responsive to system partners’ changing needs for implementation support over time, the ICTP practice model includes three tiers of support: (1) intensive, broad-focused support; (2) brief, narrow-focused support; and (3) universal support. The latter tier involves access to tools, resources, assessments, and communication rather than direct support to build implementation capacity.</w:t>
      </w:r>
    </w:p>
    <w:p w14:paraId="4B0915C9" w14:textId="77777777" w:rsidR="002643F7" w:rsidRDefault="002643F7" w:rsidP="00682FD7">
      <w:pPr>
        <w:ind w:left="0"/>
        <w:rPr>
          <w:rFonts w:eastAsia="Libre Baskerville"/>
        </w:rPr>
      </w:pPr>
    </w:p>
    <w:p w14:paraId="0B2E4904" w14:textId="77777777" w:rsidR="00C90063" w:rsidRDefault="00C90063" w:rsidP="00EF5222">
      <w:pPr>
        <w:pStyle w:val="Heading5"/>
        <w:ind w:hanging="2070"/>
      </w:pPr>
      <w:r w:rsidRPr="006807C4">
        <w:t>Reference List</w:t>
      </w:r>
    </w:p>
    <w:p w14:paraId="09B3C69E" w14:textId="77777777" w:rsidR="00C90063" w:rsidRPr="00225FC7" w:rsidRDefault="00C90063" w:rsidP="00C90063">
      <w:pPr>
        <w:rPr>
          <w:rFonts w:asciiTheme="majorHAnsi" w:hAnsiTheme="majorHAnsi" w:cstheme="majorHAnsi"/>
          <w:b/>
          <w:bCs/>
        </w:rPr>
      </w:pPr>
    </w:p>
    <w:p w14:paraId="0E28E798" w14:textId="77777777" w:rsidR="004C7C6B" w:rsidRPr="00802D83" w:rsidRDefault="004C7C6B">
      <w:pPr>
        <w:pStyle w:val="ListParagraph"/>
        <w:numPr>
          <w:ilvl w:val="0"/>
          <w:numId w:val="10"/>
        </w:numPr>
        <w:spacing w:after="160" w:line="259" w:lineRule="auto"/>
        <w:ind w:left="450" w:hanging="450"/>
        <w:rPr>
          <w:rFonts w:cs="Open Sans"/>
          <w:sz w:val="20"/>
          <w:szCs w:val="20"/>
        </w:rPr>
      </w:pPr>
      <w:r w:rsidRPr="00802D83">
        <w:rPr>
          <w:rFonts w:cs="Open Sans"/>
          <w:noProof/>
          <w:sz w:val="20"/>
          <w:szCs w:val="20"/>
        </w:rPr>
        <w:t xml:space="preserve">Aldridge, W. A., II, Roppolo, R. H., Brown, J., Bumbarger, B. K., &amp; Boothroyd, R. I. (2023). Mechanisms of change in external implementation support: A conceptual model and case examples to guide research and practice. </w:t>
      </w:r>
      <w:r w:rsidRPr="00802D83">
        <w:rPr>
          <w:rFonts w:cs="Open Sans"/>
          <w:i/>
          <w:iCs/>
          <w:noProof/>
          <w:sz w:val="20"/>
          <w:szCs w:val="20"/>
        </w:rPr>
        <w:t>Implementation Research and Practice</w:t>
      </w:r>
      <w:r w:rsidRPr="00802D83">
        <w:rPr>
          <w:rFonts w:cs="Open Sans"/>
          <w:noProof/>
          <w:sz w:val="20"/>
          <w:szCs w:val="20"/>
        </w:rPr>
        <w:t xml:space="preserve">, </w:t>
      </w:r>
      <w:r w:rsidRPr="00802D83">
        <w:rPr>
          <w:rFonts w:cs="Open Sans"/>
          <w:i/>
          <w:iCs/>
          <w:noProof/>
          <w:sz w:val="20"/>
          <w:szCs w:val="20"/>
        </w:rPr>
        <w:t>4</w:t>
      </w:r>
      <w:r w:rsidRPr="00802D83">
        <w:rPr>
          <w:rFonts w:cs="Open Sans"/>
          <w:noProof/>
          <w:sz w:val="20"/>
          <w:szCs w:val="20"/>
        </w:rPr>
        <w:t xml:space="preserve">. </w:t>
      </w:r>
      <w:hyperlink r:id="rId49" w:history="1">
        <w:r w:rsidRPr="00802D83">
          <w:rPr>
            <w:rStyle w:val="Hyperlink"/>
            <w:rFonts w:cs="Open Sans"/>
            <w:noProof/>
            <w:sz w:val="20"/>
            <w:szCs w:val="20"/>
          </w:rPr>
          <w:t>https://doi.org/10.1177/26334895231179761</w:t>
        </w:r>
      </w:hyperlink>
    </w:p>
    <w:p w14:paraId="52495BE1" w14:textId="77777777" w:rsidR="004C7C6B" w:rsidRPr="00802D83" w:rsidRDefault="004C7C6B">
      <w:pPr>
        <w:pStyle w:val="ListParagraph"/>
        <w:numPr>
          <w:ilvl w:val="0"/>
          <w:numId w:val="10"/>
        </w:numPr>
        <w:spacing w:line="259" w:lineRule="auto"/>
        <w:ind w:left="450" w:hanging="450"/>
        <w:rPr>
          <w:rFonts w:cs="Open Sans"/>
          <w:b/>
          <w:bCs/>
          <w:sz w:val="20"/>
          <w:szCs w:val="20"/>
        </w:rPr>
      </w:pPr>
      <w:r w:rsidRPr="00802D83">
        <w:rPr>
          <w:rFonts w:cs="Open Sans"/>
          <w:color w:val="212121"/>
          <w:sz w:val="20"/>
          <w:szCs w:val="20"/>
          <w:shd w:val="clear" w:color="auto" w:fill="FFFFFF"/>
        </w:rPr>
        <w:t>Aldridge W. A., II, Boothroyd R. I., Fleming W. O., Lofts Jarboe K., Morrow J., Ritchie G. F., &amp; Sebian J. (2016). </w:t>
      </w:r>
      <w:r w:rsidRPr="00802D83">
        <w:rPr>
          <w:rStyle w:val="ref-title"/>
          <w:rFonts w:cs="Open Sans"/>
          <w:color w:val="212121"/>
          <w:sz w:val="20"/>
          <w:szCs w:val="20"/>
          <w:shd w:val="clear" w:color="auto" w:fill="FFFFFF"/>
        </w:rPr>
        <w:t>Transforming community prevention systems for sustained impact: Embedding active implementation and scaling functions</w:t>
      </w:r>
      <w:r w:rsidRPr="00802D83">
        <w:rPr>
          <w:rFonts w:cs="Open Sans"/>
          <w:color w:val="212121"/>
          <w:sz w:val="20"/>
          <w:szCs w:val="20"/>
          <w:shd w:val="clear" w:color="auto" w:fill="FFFFFF"/>
        </w:rPr>
        <w:t>. </w:t>
      </w:r>
      <w:r w:rsidRPr="00802D83">
        <w:rPr>
          <w:rStyle w:val="ref-journal"/>
          <w:rFonts w:cs="Open Sans"/>
          <w:i/>
          <w:iCs/>
          <w:color w:val="212121"/>
          <w:sz w:val="20"/>
          <w:szCs w:val="20"/>
          <w:shd w:val="clear" w:color="auto" w:fill="FFFFFF"/>
        </w:rPr>
        <w:t>Translational Behavioral Medicine</w:t>
      </w:r>
      <w:r w:rsidRPr="00802D83">
        <w:rPr>
          <w:rFonts w:cs="Open Sans"/>
          <w:color w:val="212121"/>
          <w:sz w:val="20"/>
          <w:szCs w:val="20"/>
          <w:shd w:val="clear" w:color="auto" w:fill="FFFFFF"/>
        </w:rPr>
        <w:t>, </w:t>
      </w:r>
      <w:r w:rsidRPr="00802D83">
        <w:rPr>
          <w:rStyle w:val="ref-vol"/>
          <w:rFonts w:cs="Open Sans"/>
          <w:i/>
          <w:iCs/>
          <w:color w:val="212121"/>
          <w:sz w:val="20"/>
          <w:szCs w:val="20"/>
          <w:shd w:val="clear" w:color="auto" w:fill="FFFFFF"/>
        </w:rPr>
        <w:t>6</w:t>
      </w:r>
      <w:r w:rsidRPr="00802D83">
        <w:rPr>
          <w:rFonts w:cs="Open Sans"/>
          <w:color w:val="212121"/>
          <w:sz w:val="20"/>
          <w:szCs w:val="20"/>
          <w:shd w:val="clear" w:color="auto" w:fill="FFFFFF"/>
        </w:rPr>
        <w:t>(</w:t>
      </w:r>
      <w:r w:rsidRPr="00802D83">
        <w:rPr>
          <w:rStyle w:val="ref-iss"/>
          <w:rFonts w:cs="Open Sans"/>
          <w:color w:val="212121"/>
          <w:sz w:val="20"/>
          <w:szCs w:val="20"/>
          <w:shd w:val="clear" w:color="auto" w:fill="FFFFFF"/>
        </w:rPr>
        <w:t>1</w:t>
      </w:r>
      <w:r w:rsidRPr="00802D83">
        <w:rPr>
          <w:rFonts w:cs="Open Sans"/>
          <w:color w:val="212121"/>
          <w:sz w:val="20"/>
          <w:szCs w:val="20"/>
          <w:shd w:val="clear" w:color="auto" w:fill="FFFFFF"/>
        </w:rPr>
        <w:t xml:space="preserve">), 135–144. </w:t>
      </w:r>
      <w:hyperlink r:id="rId50" w:history="1">
        <w:r w:rsidRPr="00802D83">
          <w:rPr>
            <w:rStyle w:val="Hyperlink"/>
            <w:rFonts w:cs="Open Sans"/>
            <w:sz w:val="20"/>
            <w:szCs w:val="20"/>
            <w:shd w:val="clear" w:color="auto" w:fill="FFFFFF"/>
          </w:rPr>
          <w:t>https://doi.org/10.1007/s13142-015-0351-y</w:t>
        </w:r>
      </w:hyperlink>
      <w:r w:rsidRPr="00802D83" w:rsidDel="00F93975">
        <w:rPr>
          <w:rFonts w:cs="Open Sans"/>
          <w:noProof/>
          <w:sz w:val="20"/>
          <w:szCs w:val="20"/>
        </w:rPr>
        <w:t xml:space="preserve"> </w:t>
      </w:r>
    </w:p>
    <w:p w14:paraId="6356A047" w14:textId="77777777" w:rsidR="004C7C6B" w:rsidRPr="00802D83" w:rsidRDefault="004C7C6B">
      <w:pPr>
        <w:pStyle w:val="ListParagraph"/>
        <w:numPr>
          <w:ilvl w:val="0"/>
          <w:numId w:val="10"/>
        </w:numPr>
        <w:spacing w:after="120" w:line="259" w:lineRule="auto"/>
        <w:ind w:left="450" w:hanging="450"/>
        <w:rPr>
          <w:rFonts w:cs="Open Sans"/>
          <w:b/>
          <w:bCs/>
          <w:sz w:val="20"/>
          <w:szCs w:val="20"/>
        </w:rPr>
      </w:pPr>
      <w:r w:rsidRPr="00802D83">
        <w:rPr>
          <w:rFonts w:cs="Open Sans"/>
          <w:noProof/>
          <w:sz w:val="20"/>
          <w:szCs w:val="20"/>
        </w:rPr>
        <w:lastRenderedPageBreak/>
        <w:t xml:space="preserve">Doursat, R., &amp; Ulieru, M. (2008). </w:t>
      </w:r>
      <w:r w:rsidRPr="00802D83">
        <w:rPr>
          <w:rFonts w:cs="Open Sans"/>
          <w:iCs/>
          <w:noProof/>
          <w:sz w:val="20"/>
          <w:szCs w:val="20"/>
        </w:rPr>
        <w:t>Emergent engineering for the management of complex situations</w:t>
      </w:r>
      <w:r w:rsidRPr="00802D83">
        <w:rPr>
          <w:rFonts w:cs="Open Sans"/>
          <w:noProof/>
          <w:sz w:val="20"/>
          <w:szCs w:val="20"/>
        </w:rPr>
        <w:t xml:space="preserve">. In </w:t>
      </w:r>
      <w:r w:rsidRPr="00802D83">
        <w:rPr>
          <w:rFonts w:cs="Open Sans"/>
          <w:i/>
          <w:iCs/>
          <w:noProof/>
          <w:sz w:val="20"/>
          <w:szCs w:val="20"/>
        </w:rPr>
        <w:t>Proceedings of the 2</w:t>
      </w:r>
      <w:r w:rsidRPr="00802D83">
        <w:rPr>
          <w:rFonts w:cs="Open Sans"/>
          <w:i/>
          <w:iCs/>
          <w:noProof/>
          <w:sz w:val="20"/>
          <w:szCs w:val="20"/>
          <w:vertAlign w:val="superscript"/>
        </w:rPr>
        <w:t>nd</w:t>
      </w:r>
      <w:r w:rsidRPr="00802D83">
        <w:rPr>
          <w:rFonts w:cs="Open Sans"/>
          <w:i/>
          <w:iCs/>
          <w:noProof/>
          <w:sz w:val="20"/>
          <w:szCs w:val="20"/>
        </w:rPr>
        <w:t xml:space="preserve"> International Conference on Autonomic Computing and Communication Systems</w:t>
      </w:r>
      <w:r w:rsidRPr="00802D83">
        <w:rPr>
          <w:rFonts w:cs="Open Sans"/>
          <w:noProof/>
          <w:sz w:val="20"/>
          <w:szCs w:val="20"/>
        </w:rPr>
        <w:t xml:space="preserve">. </w:t>
      </w:r>
      <w:hyperlink r:id="rId51" w:history="1">
        <w:r w:rsidRPr="00802D83">
          <w:rPr>
            <w:rStyle w:val="Hyperlink"/>
            <w:rFonts w:cs="Open Sans"/>
            <w:noProof/>
            <w:sz w:val="20"/>
            <w:szCs w:val="20"/>
          </w:rPr>
          <w:t>https://dl.acm.org/doi/10.5555/1487652.1487666</w:t>
        </w:r>
      </w:hyperlink>
    </w:p>
    <w:p w14:paraId="0D4F9FF5" w14:textId="77777777" w:rsidR="004C7C6B" w:rsidRPr="00802D83" w:rsidRDefault="004C7C6B">
      <w:pPr>
        <w:pStyle w:val="ListParagraph"/>
        <w:numPr>
          <w:ilvl w:val="0"/>
          <w:numId w:val="10"/>
        </w:numPr>
        <w:spacing w:after="120" w:line="259" w:lineRule="auto"/>
        <w:ind w:left="450" w:hanging="450"/>
        <w:rPr>
          <w:rStyle w:val="Hyperlink"/>
          <w:rFonts w:cs="Open Sans"/>
          <w:b/>
          <w:bCs/>
          <w:sz w:val="20"/>
          <w:szCs w:val="20"/>
        </w:rPr>
      </w:pPr>
      <w:r w:rsidRPr="00802D83">
        <w:rPr>
          <w:rFonts w:cs="Open Sans"/>
          <w:noProof/>
          <w:sz w:val="20"/>
          <w:szCs w:val="20"/>
        </w:rPr>
        <w:t xml:space="preserve">National Academies of Sciences, Engineering, and Medicine. (2019). </w:t>
      </w:r>
      <w:r w:rsidRPr="00802D83">
        <w:rPr>
          <w:rFonts w:cs="Open Sans"/>
          <w:i/>
          <w:noProof/>
          <w:sz w:val="20"/>
          <w:szCs w:val="20"/>
        </w:rPr>
        <w:t>Fostering healthy mental, emotional, and behavioral development in children and youth: A national agenda</w:t>
      </w:r>
      <w:r w:rsidRPr="00802D83">
        <w:rPr>
          <w:rFonts w:cs="Open Sans"/>
          <w:noProof/>
          <w:sz w:val="20"/>
          <w:szCs w:val="20"/>
        </w:rPr>
        <w:t xml:space="preserve">. The National Academies Press. </w:t>
      </w:r>
      <w:hyperlink r:id="rId52" w:history="1">
        <w:r w:rsidRPr="00802D83">
          <w:rPr>
            <w:rStyle w:val="Hyperlink"/>
            <w:rFonts w:cs="Open Sans"/>
            <w:sz w:val="20"/>
            <w:szCs w:val="20"/>
          </w:rPr>
          <w:t>https://doi.org/10.17226/25201</w:t>
        </w:r>
      </w:hyperlink>
    </w:p>
    <w:p w14:paraId="42B83D84" w14:textId="77777777" w:rsidR="004C7C6B" w:rsidRPr="00802D83" w:rsidRDefault="004C7C6B">
      <w:pPr>
        <w:pStyle w:val="ListParagraph"/>
        <w:numPr>
          <w:ilvl w:val="0"/>
          <w:numId w:val="10"/>
        </w:numPr>
        <w:spacing w:line="259" w:lineRule="auto"/>
        <w:ind w:left="446" w:hanging="446"/>
        <w:rPr>
          <w:rFonts w:cs="Open Sans"/>
          <w:sz w:val="20"/>
          <w:szCs w:val="20"/>
        </w:rPr>
      </w:pPr>
      <w:r w:rsidRPr="00802D83">
        <w:rPr>
          <w:rFonts w:cs="Open Sans"/>
          <w:noProof/>
          <w:sz w:val="20"/>
          <w:szCs w:val="20"/>
        </w:rPr>
        <w:t xml:space="preserve">Albers, B., Metz, A., &amp; Burke, K. (2020). </w:t>
      </w:r>
      <w:r w:rsidRPr="00802D83">
        <w:rPr>
          <w:rFonts w:cs="Open Sans"/>
          <w:iCs/>
          <w:noProof/>
          <w:sz w:val="20"/>
          <w:szCs w:val="20"/>
        </w:rPr>
        <w:t xml:space="preserve">Implementation support practitioners - A proposal for consolidating a diverse evidence base. </w:t>
      </w:r>
      <w:r w:rsidRPr="00802D83">
        <w:rPr>
          <w:rFonts w:cs="Open Sans"/>
          <w:i/>
          <w:iCs/>
          <w:noProof/>
          <w:sz w:val="20"/>
          <w:szCs w:val="20"/>
        </w:rPr>
        <w:t>BMC Health Services Research</w:t>
      </w:r>
      <w:r w:rsidRPr="00802D83">
        <w:rPr>
          <w:rFonts w:cs="Open Sans"/>
          <w:noProof/>
          <w:sz w:val="20"/>
          <w:szCs w:val="20"/>
        </w:rPr>
        <w:t xml:space="preserve">, </w:t>
      </w:r>
      <w:r w:rsidRPr="00802D83">
        <w:rPr>
          <w:rFonts w:cs="Open Sans"/>
          <w:bCs/>
          <w:i/>
          <w:iCs/>
          <w:noProof/>
          <w:sz w:val="20"/>
          <w:szCs w:val="20"/>
        </w:rPr>
        <w:t>20</w:t>
      </w:r>
      <w:r w:rsidRPr="00802D83">
        <w:rPr>
          <w:rFonts w:cs="Open Sans"/>
          <w:noProof/>
          <w:sz w:val="20"/>
          <w:szCs w:val="20"/>
        </w:rPr>
        <w:t xml:space="preserve">, 368. </w:t>
      </w:r>
      <w:hyperlink r:id="rId53" w:history="1">
        <w:r w:rsidRPr="00802D83">
          <w:rPr>
            <w:rStyle w:val="Hyperlink"/>
            <w:rFonts w:cs="Open Sans"/>
            <w:noProof/>
            <w:sz w:val="20"/>
            <w:szCs w:val="20"/>
          </w:rPr>
          <w:t>https://doi.org/10.1186/s12913-020-05145-1</w:t>
        </w:r>
      </w:hyperlink>
    </w:p>
    <w:p w14:paraId="311CBDAE" w14:textId="77777777" w:rsidR="004C7C6B" w:rsidRPr="00802D83" w:rsidRDefault="004C7C6B">
      <w:pPr>
        <w:pStyle w:val="EndNoteBibliography"/>
        <w:numPr>
          <w:ilvl w:val="0"/>
          <w:numId w:val="10"/>
        </w:numPr>
        <w:spacing w:after="0"/>
        <w:ind w:left="450" w:hanging="450"/>
        <w:rPr>
          <w:rFonts w:ascii="Open Sans" w:hAnsi="Open Sans" w:cs="Open Sans"/>
          <w:noProof/>
          <w:sz w:val="20"/>
          <w:szCs w:val="20"/>
        </w:rPr>
      </w:pPr>
      <w:r w:rsidRPr="00802D83">
        <w:rPr>
          <w:rFonts w:ascii="Open Sans" w:hAnsi="Open Sans" w:cs="Open Sans"/>
          <w:sz w:val="20"/>
          <w:szCs w:val="20"/>
          <w:shd w:val="clear" w:color="auto" w:fill="FFFFFF"/>
        </w:rPr>
        <w:t>Amodeo, M., Ellis, M. A., &amp; Samet, J. H. (2006). Introducing evidence-based practices into substance abuse treatment using organization development methods. </w:t>
      </w:r>
      <w:r w:rsidRPr="00802D83">
        <w:rPr>
          <w:rFonts w:ascii="Open Sans" w:hAnsi="Open Sans" w:cs="Open Sans"/>
          <w:i/>
          <w:iCs/>
          <w:sz w:val="20"/>
          <w:szCs w:val="20"/>
          <w:shd w:val="clear" w:color="auto" w:fill="FFFFFF"/>
        </w:rPr>
        <w:t>The American journal of Drug and Alcohol Abuse</w:t>
      </w:r>
      <w:r w:rsidRPr="00802D83">
        <w:rPr>
          <w:rFonts w:ascii="Open Sans" w:hAnsi="Open Sans" w:cs="Open Sans"/>
          <w:sz w:val="20"/>
          <w:szCs w:val="20"/>
          <w:shd w:val="clear" w:color="auto" w:fill="FFFFFF"/>
        </w:rPr>
        <w:t>, </w:t>
      </w:r>
      <w:r w:rsidRPr="00802D83">
        <w:rPr>
          <w:rFonts w:ascii="Open Sans" w:hAnsi="Open Sans" w:cs="Open Sans"/>
          <w:i/>
          <w:iCs/>
          <w:sz w:val="20"/>
          <w:szCs w:val="20"/>
          <w:shd w:val="clear" w:color="auto" w:fill="FFFFFF"/>
        </w:rPr>
        <w:t>32</w:t>
      </w:r>
      <w:r w:rsidRPr="00802D83">
        <w:rPr>
          <w:rFonts w:ascii="Open Sans" w:hAnsi="Open Sans" w:cs="Open Sans"/>
          <w:sz w:val="20"/>
          <w:szCs w:val="20"/>
          <w:shd w:val="clear" w:color="auto" w:fill="FFFFFF"/>
        </w:rPr>
        <w:t xml:space="preserve">(4), 555–560. </w:t>
      </w:r>
      <w:hyperlink r:id="rId54" w:history="1">
        <w:r w:rsidRPr="00802D83">
          <w:rPr>
            <w:rStyle w:val="Hyperlink"/>
            <w:rFonts w:cs="Open Sans"/>
            <w:sz w:val="20"/>
            <w:szCs w:val="20"/>
            <w:shd w:val="clear" w:color="auto" w:fill="FFFFFF"/>
          </w:rPr>
          <w:t>https://doi.org/10.1080/00952990600920250</w:t>
        </w:r>
      </w:hyperlink>
      <w:r w:rsidRPr="00802D83">
        <w:rPr>
          <w:rFonts w:ascii="Open Sans" w:hAnsi="Open Sans" w:cs="Open Sans"/>
          <w:noProof/>
          <w:sz w:val="20"/>
          <w:szCs w:val="20"/>
        </w:rPr>
        <w:t xml:space="preserve"> </w:t>
      </w:r>
    </w:p>
    <w:p w14:paraId="36A5960D" w14:textId="77777777" w:rsidR="004C7C6B" w:rsidRPr="00802D83" w:rsidRDefault="004C7C6B">
      <w:pPr>
        <w:pStyle w:val="EndNoteBibliography"/>
        <w:numPr>
          <w:ilvl w:val="0"/>
          <w:numId w:val="10"/>
        </w:numPr>
        <w:spacing w:after="0"/>
        <w:ind w:left="450" w:hanging="450"/>
        <w:rPr>
          <w:rFonts w:ascii="Open Sans" w:hAnsi="Open Sans" w:cs="Open Sans"/>
          <w:noProof/>
          <w:sz w:val="20"/>
          <w:szCs w:val="20"/>
        </w:rPr>
      </w:pPr>
      <w:r w:rsidRPr="00802D83">
        <w:rPr>
          <w:rFonts w:ascii="Open Sans" w:hAnsi="Open Sans" w:cs="Open Sans"/>
          <w:sz w:val="20"/>
          <w:szCs w:val="20"/>
          <w:shd w:val="clear" w:color="auto" w:fill="FFFFFF"/>
        </w:rPr>
        <w:t xml:space="preserve">Berta, W., </w:t>
      </w:r>
      <w:proofErr w:type="spellStart"/>
      <w:r w:rsidRPr="00802D83">
        <w:rPr>
          <w:rFonts w:ascii="Open Sans" w:hAnsi="Open Sans" w:cs="Open Sans"/>
          <w:sz w:val="20"/>
          <w:szCs w:val="20"/>
          <w:shd w:val="clear" w:color="auto" w:fill="FFFFFF"/>
        </w:rPr>
        <w:t>Cranley</w:t>
      </w:r>
      <w:proofErr w:type="spellEnd"/>
      <w:r w:rsidRPr="00802D83">
        <w:rPr>
          <w:rFonts w:ascii="Open Sans" w:hAnsi="Open Sans" w:cs="Open Sans"/>
          <w:sz w:val="20"/>
          <w:szCs w:val="20"/>
          <w:shd w:val="clear" w:color="auto" w:fill="FFFFFF"/>
        </w:rPr>
        <w:t xml:space="preserve">, L., Dearing, J. W., </w:t>
      </w:r>
      <w:proofErr w:type="spellStart"/>
      <w:r w:rsidRPr="00802D83">
        <w:rPr>
          <w:rFonts w:ascii="Open Sans" w:hAnsi="Open Sans" w:cs="Open Sans"/>
          <w:sz w:val="20"/>
          <w:szCs w:val="20"/>
          <w:shd w:val="clear" w:color="auto" w:fill="FFFFFF"/>
        </w:rPr>
        <w:t>Dogherty</w:t>
      </w:r>
      <w:proofErr w:type="spellEnd"/>
      <w:r w:rsidRPr="00802D83">
        <w:rPr>
          <w:rFonts w:ascii="Open Sans" w:hAnsi="Open Sans" w:cs="Open Sans"/>
          <w:sz w:val="20"/>
          <w:szCs w:val="20"/>
          <w:shd w:val="clear" w:color="auto" w:fill="FFFFFF"/>
        </w:rPr>
        <w:t>, E. J., Squires, J. E., &amp; Estabrooks, C. A. (2015). Why (we think) facilitation works: Insights from organizational learning theory. </w:t>
      </w:r>
      <w:r w:rsidRPr="00802D83">
        <w:rPr>
          <w:rFonts w:ascii="Open Sans" w:hAnsi="Open Sans" w:cs="Open Sans"/>
          <w:i/>
          <w:iCs/>
          <w:sz w:val="20"/>
          <w:szCs w:val="20"/>
          <w:shd w:val="clear" w:color="auto" w:fill="FFFFFF"/>
        </w:rPr>
        <w:t>Implementation Science</w:t>
      </w:r>
      <w:r w:rsidRPr="00802D83">
        <w:rPr>
          <w:rFonts w:ascii="Open Sans" w:hAnsi="Open Sans" w:cs="Open Sans"/>
          <w:sz w:val="20"/>
          <w:szCs w:val="20"/>
          <w:shd w:val="clear" w:color="auto" w:fill="FFFFFF"/>
        </w:rPr>
        <w:t>, </w:t>
      </w:r>
      <w:r w:rsidRPr="00802D83">
        <w:rPr>
          <w:rFonts w:ascii="Open Sans" w:hAnsi="Open Sans" w:cs="Open Sans"/>
          <w:i/>
          <w:iCs/>
          <w:sz w:val="20"/>
          <w:szCs w:val="20"/>
          <w:shd w:val="clear" w:color="auto" w:fill="FFFFFF"/>
        </w:rPr>
        <w:t>10</w:t>
      </w:r>
      <w:r w:rsidRPr="00802D83">
        <w:rPr>
          <w:rFonts w:ascii="Open Sans" w:hAnsi="Open Sans" w:cs="Open Sans"/>
          <w:sz w:val="20"/>
          <w:szCs w:val="20"/>
          <w:shd w:val="clear" w:color="auto" w:fill="FFFFFF"/>
        </w:rPr>
        <w:t xml:space="preserve">, 141. </w:t>
      </w:r>
      <w:hyperlink r:id="rId55" w:history="1">
        <w:r w:rsidRPr="00802D83">
          <w:rPr>
            <w:rStyle w:val="Hyperlink"/>
            <w:rFonts w:cs="Open Sans"/>
            <w:sz w:val="20"/>
            <w:szCs w:val="20"/>
            <w:shd w:val="clear" w:color="auto" w:fill="FFFFFF"/>
          </w:rPr>
          <w:t>https://doi.org/10.1186/s13012-015-0323-0</w:t>
        </w:r>
      </w:hyperlink>
    </w:p>
    <w:p w14:paraId="097A4266" w14:textId="77777777" w:rsidR="004C7C6B" w:rsidRPr="00802D83" w:rsidRDefault="004C7C6B">
      <w:pPr>
        <w:pStyle w:val="EndNoteBibliography"/>
        <w:numPr>
          <w:ilvl w:val="0"/>
          <w:numId w:val="10"/>
        </w:numPr>
        <w:spacing w:after="0"/>
        <w:ind w:left="450" w:hanging="450"/>
        <w:rPr>
          <w:rFonts w:ascii="Open Sans" w:hAnsi="Open Sans" w:cs="Open Sans"/>
          <w:noProof/>
          <w:sz w:val="20"/>
          <w:szCs w:val="20"/>
        </w:rPr>
      </w:pPr>
      <w:r w:rsidRPr="00802D83">
        <w:rPr>
          <w:rFonts w:ascii="Open Sans" w:hAnsi="Open Sans" w:cs="Open Sans"/>
          <w:noProof/>
          <w:sz w:val="20"/>
          <w:szCs w:val="20"/>
        </w:rPr>
        <w:t xml:space="preserve">Blase, K. (2009). </w:t>
      </w:r>
      <w:r w:rsidRPr="00802D83">
        <w:rPr>
          <w:rFonts w:ascii="Open Sans" w:hAnsi="Open Sans" w:cs="Open Sans"/>
          <w:i/>
          <w:noProof/>
          <w:sz w:val="20"/>
          <w:szCs w:val="20"/>
        </w:rPr>
        <w:t>Technical assistance to promote service and system change</w:t>
      </w:r>
      <w:r w:rsidRPr="00802D83">
        <w:rPr>
          <w:rFonts w:ascii="Open Sans" w:hAnsi="Open Sans" w:cs="Open Sans"/>
          <w:iCs/>
          <w:noProof/>
          <w:sz w:val="20"/>
          <w:szCs w:val="20"/>
        </w:rPr>
        <w:t xml:space="preserve"> (roadmap to effective intervention practices #4).</w:t>
      </w:r>
      <w:r w:rsidRPr="00802D83">
        <w:rPr>
          <w:rFonts w:ascii="Open Sans" w:hAnsi="Open Sans" w:cs="Open Sans"/>
          <w:noProof/>
          <w:sz w:val="20"/>
          <w:szCs w:val="20"/>
        </w:rPr>
        <w:t xml:space="preserve"> Tampa, Florida: University of South Florida, Technical Assistance Center on Social Emotional Intervention for Young Children. </w:t>
      </w:r>
      <w:hyperlink r:id="rId56" w:history="1">
        <w:r w:rsidRPr="00802D83">
          <w:rPr>
            <w:rStyle w:val="Hyperlink"/>
            <w:rFonts w:cs="Open Sans"/>
            <w:noProof/>
            <w:sz w:val="20"/>
            <w:szCs w:val="20"/>
          </w:rPr>
          <w:t>https://files.eric.ed.gov/fulltext/ED577840.pdf</w:t>
        </w:r>
      </w:hyperlink>
    </w:p>
    <w:p w14:paraId="3251F615" w14:textId="77777777" w:rsidR="004C7C6B" w:rsidRPr="00802D83" w:rsidRDefault="004C7C6B">
      <w:pPr>
        <w:pStyle w:val="EndNoteBibliography"/>
        <w:numPr>
          <w:ilvl w:val="0"/>
          <w:numId w:val="10"/>
        </w:numPr>
        <w:spacing w:after="0"/>
        <w:ind w:left="450" w:hanging="450"/>
        <w:rPr>
          <w:rFonts w:ascii="Open Sans" w:hAnsi="Open Sans" w:cs="Open Sans"/>
          <w:noProof/>
          <w:sz w:val="20"/>
          <w:szCs w:val="20"/>
        </w:rPr>
      </w:pPr>
      <w:r w:rsidRPr="00802D83">
        <w:rPr>
          <w:rFonts w:ascii="Open Sans" w:hAnsi="Open Sans" w:cs="Open Sans"/>
          <w:sz w:val="20"/>
          <w:szCs w:val="20"/>
          <w:shd w:val="clear" w:color="auto" w:fill="FFFFFF"/>
        </w:rPr>
        <w:t>Foster-Fishman, P. G., Berkowitz, S. L., Lounsbury, D. W., Jacobson, S., &amp; Allen, N. A. (2001). Building collaborative capacity in community coalitions: A review and integrative framework. </w:t>
      </w:r>
      <w:r w:rsidRPr="00802D83">
        <w:rPr>
          <w:rFonts w:ascii="Open Sans" w:hAnsi="Open Sans" w:cs="Open Sans"/>
          <w:i/>
          <w:iCs/>
          <w:sz w:val="20"/>
          <w:szCs w:val="20"/>
          <w:shd w:val="clear" w:color="auto" w:fill="FFFFFF"/>
        </w:rPr>
        <w:t>American Journal of Community Psychology</w:t>
      </w:r>
      <w:r w:rsidRPr="00802D83">
        <w:rPr>
          <w:rFonts w:ascii="Open Sans" w:hAnsi="Open Sans" w:cs="Open Sans"/>
          <w:sz w:val="20"/>
          <w:szCs w:val="20"/>
          <w:shd w:val="clear" w:color="auto" w:fill="FFFFFF"/>
        </w:rPr>
        <w:t>, </w:t>
      </w:r>
      <w:r w:rsidRPr="00802D83">
        <w:rPr>
          <w:rFonts w:ascii="Open Sans" w:hAnsi="Open Sans" w:cs="Open Sans"/>
          <w:i/>
          <w:iCs/>
          <w:sz w:val="20"/>
          <w:szCs w:val="20"/>
          <w:shd w:val="clear" w:color="auto" w:fill="FFFFFF"/>
        </w:rPr>
        <w:t>29</w:t>
      </w:r>
      <w:r w:rsidRPr="00802D83">
        <w:rPr>
          <w:rFonts w:ascii="Open Sans" w:hAnsi="Open Sans" w:cs="Open Sans"/>
          <w:sz w:val="20"/>
          <w:szCs w:val="20"/>
          <w:shd w:val="clear" w:color="auto" w:fill="FFFFFF"/>
        </w:rPr>
        <w:t xml:space="preserve">(2), 241–261. </w:t>
      </w:r>
      <w:hyperlink r:id="rId57" w:history="1">
        <w:r w:rsidRPr="00802D83">
          <w:rPr>
            <w:rStyle w:val="Hyperlink"/>
            <w:rFonts w:cs="Open Sans"/>
            <w:sz w:val="20"/>
            <w:szCs w:val="20"/>
            <w:shd w:val="clear" w:color="auto" w:fill="FFFFFF"/>
          </w:rPr>
          <w:t>https://doi.org/10.1023/A:1010378613583</w:t>
        </w:r>
      </w:hyperlink>
    </w:p>
    <w:p w14:paraId="0D5A51DC" w14:textId="77777777" w:rsidR="004C7C6B" w:rsidRPr="00802D83" w:rsidRDefault="004C7C6B">
      <w:pPr>
        <w:pStyle w:val="EndNoteBibliography"/>
        <w:numPr>
          <w:ilvl w:val="0"/>
          <w:numId w:val="10"/>
        </w:numPr>
        <w:spacing w:after="0"/>
        <w:ind w:left="450" w:hanging="450"/>
        <w:rPr>
          <w:rFonts w:ascii="Open Sans" w:hAnsi="Open Sans" w:cs="Open Sans"/>
          <w:noProof/>
          <w:sz w:val="20"/>
          <w:szCs w:val="20"/>
        </w:rPr>
      </w:pPr>
      <w:r w:rsidRPr="00802D83">
        <w:rPr>
          <w:rFonts w:ascii="Open Sans" w:hAnsi="Open Sans" w:cs="Open Sans"/>
          <w:noProof/>
          <w:sz w:val="20"/>
          <w:szCs w:val="20"/>
        </w:rPr>
        <w:t xml:space="preserve">Rushovich, B. R., Bartley, L. H., Steward, R. K., &amp; Bright, C. L. (2015). </w:t>
      </w:r>
      <w:r w:rsidRPr="00802D83">
        <w:rPr>
          <w:rFonts w:ascii="Open Sans" w:hAnsi="Open Sans" w:cs="Open Sans"/>
          <w:iCs/>
          <w:noProof/>
          <w:sz w:val="20"/>
          <w:szCs w:val="20"/>
        </w:rPr>
        <w:t>Technical assistance: A comparison between providers and recipients.</w:t>
      </w:r>
      <w:r w:rsidRPr="00802D83">
        <w:rPr>
          <w:rFonts w:ascii="Open Sans" w:hAnsi="Open Sans" w:cs="Open Sans"/>
          <w:noProof/>
          <w:sz w:val="20"/>
          <w:szCs w:val="20"/>
        </w:rPr>
        <w:t xml:space="preserve"> </w:t>
      </w:r>
      <w:r w:rsidRPr="00802D83">
        <w:rPr>
          <w:rFonts w:ascii="Open Sans" w:hAnsi="Open Sans" w:cs="Open Sans"/>
          <w:i/>
          <w:iCs/>
          <w:noProof/>
          <w:sz w:val="20"/>
          <w:szCs w:val="20"/>
        </w:rPr>
        <w:t>Human Service Organizations: Management, Leadership &amp; Governance</w:t>
      </w:r>
      <w:r w:rsidRPr="00802D83">
        <w:rPr>
          <w:rFonts w:ascii="Open Sans" w:hAnsi="Open Sans" w:cs="Open Sans"/>
          <w:noProof/>
          <w:sz w:val="20"/>
          <w:szCs w:val="20"/>
        </w:rPr>
        <w:t xml:space="preserve">, </w:t>
      </w:r>
      <w:r w:rsidRPr="00802D83">
        <w:rPr>
          <w:rFonts w:ascii="Open Sans" w:hAnsi="Open Sans" w:cs="Open Sans"/>
          <w:bCs/>
          <w:i/>
          <w:iCs/>
          <w:noProof/>
          <w:sz w:val="20"/>
          <w:szCs w:val="20"/>
        </w:rPr>
        <w:t>39</w:t>
      </w:r>
      <w:r w:rsidRPr="00802D83">
        <w:rPr>
          <w:rFonts w:ascii="Open Sans" w:hAnsi="Open Sans" w:cs="Open Sans"/>
          <w:noProof/>
          <w:sz w:val="20"/>
          <w:szCs w:val="20"/>
        </w:rPr>
        <w:t xml:space="preserve">(4), 362–379. </w:t>
      </w:r>
      <w:hyperlink r:id="rId58" w:history="1">
        <w:r w:rsidRPr="00802D83">
          <w:rPr>
            <w:rStyle w:val="Hyperlink"/>
            <w:rFonts w:cs="Open Sans"/>
            <w:noProof/>
            <w:sz w:val="20"/>
            <w:szCs w:val="20"/>
          </w:rPr>
          <w:t>https://doi.org/10.1080/23303131.2015.1052124</w:t>
        </w:r>
      </w:hyperlink>
    </w:p>
    <w:p w14:paraId="5D030A4F" w14:textId="77777777" w:rsidR="004C7C6B" w:rsidRPr="00802D83" w:rsidRDefault="004C7C6B">
      <w:pPr>
        <w:pStyle w:val="EndNoteBibliography"/>
        <w:numPr>
          <w:ilvl w:val="0"/>
          <w:numId w:val="10"/>
        </w:numPr>
        <w:spacing w:after="0"/>
        <w:ind w:left="450" w:hanging="450"/>
        <w:rPr>
          <w:rFonts w:ascii="Open Sans" w:hAnsi="Open Sans" w:cs="Open Sans"/>
          <w:noProof/>
          <w:sz w:val="20"/>
          <w:szCs w:val="20"/>
        </w:rPr>
      </w:pPr>
      <w:r w:rsidRPr="00802D83">
        <w:rPr>
          <w:rFonts w:ascii="Open Sans" w:hAnsi="Open Sans" w:cs="Open Sans"/>
          <w:sz w:val="20"/>
          <w:szCs w:val="20"/>
          <w:shd w:val="clear" w:color="auto" w:fill="FFFFFF"/>
        </w:rPr>
        <w:t>Ritchie, M. J., Parker, L. E., &amp; Kirchner, J. E. (2020). From novice to expert: A qualitative study of implementation facilitation skills. </w:t>
      </w:r>
      <w:r w:rsidRPr="00802D83">
        <w:rPr>
          <w:rFonts w:ascii="Open Sans" w:hAnsi="Open Sans" w:cs="Open Sans"/>
          <w:i/>
          <w:iCs/>
          <w:sz w:val="20"/>
          <w:szCs w:val="20"/>
          <w:shd w:val="clear" w:color="auto" w:fill="FFFFFF"/>
        </w:rPr>
        <w:t>Implementation Science Communications</w:t>
      </w:r>
      <w:r w:rsidRPr="00802D83">
        <w:rPr>
          <w:rFonts w:ascii="Open Sans" w:hAnsi="Open Sans" w:cs="Open Sans"/>
          <w:sz w:val="20"/>
          <w:szCs w:val="20"/>
          <w:shd w:val="clear" w:color="auto" w:fill="FFFFFF"/>
        </w:rPr>
        <w:t>, </w:t>
      </w:r>
      <w:r w:rsidRPr="00802D83">
        <w:rPr>
          <w:rFonts w:ascii="Open Sans" w:hAnsi="Open Sans" w:cs="Open Sans"/>
          <w:i/>
          <w:iCs/>
          <w:sz w:val="20"/>
          <w:szCs w:val="20"/>
          <w:shd w:val="clear" w:color="auto" w:fill="FFFFFF"/>
        </w:rPr>
        <w:t>1</w:t>
      </w:r>
      <w:r w:rsidRPr="00802D83">
        <w:rPr>
          <w:rFonts w:ascii="Open Sans" w:hAnsi="Open Sans" w:cs="Open Sans"/>
          <w:sz w:val="20"/>
          <w:szCs w:val="20"/>
          <w:shd w:val="clear" w:color="auto" w:fill="FFFFFF"/>
        </w:rPr>
        <w:t xml:space="preserve">, 25. </w:t>
      </w:r>
      <w:hyperlink r:id="rId59" w:history="1">
        <w:r w:rsidRPr="00802D83">
          <w:rPr>
            <w:rStyle w:val="Hyperlink"/>
            <w:rFonts w:cs="Open Sans"/>
            <w:sz w:val="20"/>
            <w:szCs w:val="20"/>
            <w:shd w:val="clear" w:color="auto" w:fill="FFFFFF"/>
          </w:rPr>
          <w:t>https://doi.org/10.1186/s43058-020-00006-8</w:t>
        </w:r>
      </w:hyperlink>
    </w:p>
    <w:p w14:paraId="58AF6B0A" w14:textId="77777777" w:rsidR="004C7C6B" w:rsidRPr="00802D83" w:rsidRDefault="004C7C6B">
      <w:pPr>
        <w:pStyle w:val="ListParagraph"/>
        <w:numPr>
          <w:ilvl w:val="0"/>
          <w:numId w:val="10"/>
        </w:numPr>
        <w:spacing w:after="120" w:line="259" w:lineRule="auto"/>
        <w:ind w:left="450" w:hanging="450"/>
        <w:rPr>
          <w:rStyle w:val="cf21"/>
          <w:rFonts w:ascii="Open Sans" w:hAnsi="Open Sans" w:cs="Open Sans"/>
          <w:sz w:val="20"/>
          <w:szCs w:val="20"/>
        </w:rPr>
      </w:pPr>
      <w:r w:rsidRPr="00802D83">
        <w:rPr>
          <w:rStyle w:val="cf01"/>
          <w:rFonts w:ascii="Open Sans" w:hAnsi="Open Sans" w:cs="Open Sans"/>
          <w:sz w:val="20"/>
          <w:szCs w:val="20"/>
        </w:rPr>
        <w:t xml:space="preserve">Dunst, C. J., &amp; Trivette, C. M. (2012). Moderators of the effectiveness of adult learning method practices. </w:t>
      </w:r>
      <w:r w:rsidRPr="00802D83">
        <w:rPr>
          <w:rStyle w:val="cf11"/>
          <w:rFonts w:ascii="Open Sans" w:hAnsi="Open Sans" w:cs="Open Sans"/>
          <w:sz w:val="20"/>
          <w:szCs w:val="20"/>
        </w:rPr>
        <w:t>Journal of Social Sciences, 8</w:t>
      </w:r>
      <w:r w:rsidRPr="00802D83">
        <w:rPr>
          <w:rStyle w:val="cf01"/>
          <w:rFonts w:ascii="Open Sans" w:hAnsi="Open Sans" w:cs="Open Sans"/>
          <w:sz w:val="20"/>
          <w:szCs w:val="20"/>
        </w:rPr>
        <w:t xml:space="preserve">(2), 143-148. </w:t>
      </w:r>
      <w:hyperlink r:id="rId60" w:history="1">
        <w:r w:rsidRPr="00802D83">
          <w:rPr>
            <w:rStyle w:val="cf21"/>
            <w:rFonts w:ascii="Open Sans" w:hAnsi="Open Sans" w:cs="Open Sans"/>
            <w:color w:val="0000FF"/>
            <w:sz w:val="20"/>
            <w:szCs w:val="20"/>
            <w:u w:val="single"/>
          </w:rPr>
          <w:t>https://doi.org/10.3844/jssp.2012.143.148</w:t>
        </w:r>
      </w:hyperlink>
    </w:p>
    <w:p w14:paraId="5CAA3F83" w14:textId="77777777" w:rsidR="004C7C6B" w:rsidRPr="00802D83" w:rsidRDefault="004C7C6B">
      <w:pPr>
        <w:pStyle w:val="ListParagraph"/>
        <w:numPr>
          <w:ilvl w:val="0"/>
          <w:numId w:val="10"/>
        </w:numPr>
        <w:spacing w:after="120" w:line="259" w:lineRule="auto"/>
        <w:ind w:left="450" w:hanging="450"/>
        <w:rPr>
          <w:rFonts w:cs="Open Sans"/>
          <w:b/>
          <w:bCs/>
          <w:sz w:val="20"/>
          <w:szCs w:val="20"/>
        </w:rPr>
      </w:pPr>
      <w:r w:rsidRPr="00802D83">
        <w:rPr>
          <w:rFonts w:cs="Open Sans"/>
          <w:noProof/>
          <w:sz w:val="20"/>
          <w:szCs w:val="20"/>
        </w:rPr>
        <w:t xml:space="preserve">Courtlandt, C. D., Noonan, L., &amp; Feld, L. G. (2009). Model for Improvement - part 1: A framework for health care quality. </w:t>
      </w:r>
      <w:r w:rsidRPr="00802D83">
        <w:rPr>
          <w:rFonts w:cs="Open Sans"/>
          <w:i/>
          <w:iCs/>
          <w:noProof/>
          <w:sz w:val="20"/>
          <w:szCs w:val="20"/>
        </w:rPr>
        <w:t>Pediatric Clinics of North America</w:t>
      </w:r>
      <w:r w:rsidRPr="00802D83">
        <w:rPr>
          <w:rFonts w:cs="Open Sans"/>
          <w:noProof/>
          <w:sz w:val="20"/>
          <w:szCs w:val="20"/>
        </w:rPr>
        <w:t xml:space="preserve">, </w:t>
      </w:r>
      <w:r w:rsidRPr="00802D83">
        <w:rPr>
          <w:rFonts w:cs="Open Sans"/>
          <w:bCs/>
          <w:i/>
          <w:iCs/>
          <w:noProof/>
          <w:sz w:val="20"/>
          <w:szCs w:val="20"/>
        </w:rPr>
        <w:t>56</w:t>
      </w:r>
      <w:r w:rsidRPr="00802D83">
        <w:rPr>
          <w:rFonts w:cs="Open Sans"/>
          <w:noProof/>
          <w:sz w:val="20"/>
          <w:szCs w:val="20"/>
        </w:rPr>
        <w:t xml:space="preserve">(4), 757–778. </w:t>
      </w:r>
      <w:hyperlink r:id="rId61" w:history="1">
        <w:r w:rsidRPr="00802D83">
          <w:rPr>
            <w:rStyle w:val="Hyperlink"/>
            <w:rFonts w:cs="Open Sans"/>
            <w:sz w:val="20"/>
            <w:szCs w:val="20"/>
            <w:shd w:val="clear" w:color="auto" w:fill="FFFFFF"/>
          </w:rPr>
          <w:t>https://doi.org/10.1016/j.pcl.2009.06.002</w:t>
        </w:r>
      </w:hyperlink>
    </w:p>
    <w:p w14:paraId="0A537F7A" w14:textId="77777777" w:rsidR="004C7C6B" w:rsidRPr="00802D83" w:rsidRDefault="004C7C6B">
      <w:pPr>
        <w:pStyle w:val="ListParagraph"/>
        <w:numPr>
          <w:ilvl w:val="0"/>
          <w:numId w:val="10"/>
        </w:numPr>
        <w:spacing w:after="120" w:line="259" w:lineRule="auto"/>
        <w:ind w:left="450" w:hanging="450"/>
        <w:rPr>
          <w:rStyle w:val="Hyperlink"/>
          <w:rFonts w:cs="Open Sans"/>
          <w:b/>
          <w:bCs/>
          <w:sz w:val="20"/>
          <w:szCs w:val="20"/>
        </w:rPr>
      </w:pPr>
      <w:r w:rsidRPr="00802D83">
        <w:rPr>
          <w:rFonts w:cs="Open Sans"/>
          <w:noProof/>
          <w:sz w:val="20"/>
          <w:szCs w:val="20"/>
        </w:rPr>
        <w:t xml:space="preserve">Aldridge, W. A., II, Roppolo, R. H., Chaplo, S. D., Everett, A. B., Lawrence, S. N., DiSalvo, C. I., Minch, D. R., Reed, J. J., &amp; Boothroyd, R. I. (2023). </w:t>
      </w:r>
      <w:r w:rsidRPr="00802D83">
        <w:rPr>
          <w:rFonts w:cs="Open Sans"/>
          <w:iCs/>
          <w:noProof/>
          <w:sz w:val="20"/>
          <w:szCs w:val="20"/>
        </w:rPr>
        <w:t xml:space="preserve">Trajectory of external implementation support activities across two states in the United States: A descriptive study. </w:t>
      </w:r>
      <w:r w:rsidRPr="00802D83">
        <w:rPr>
          <w:rFonts w:cs="Open Sans"/>
          <w:i/>
          <w:noProof/>
          <w:sz w:val="20"/>
          <w:szCs w:val="20"/>
        </w:rPr>
        <w:t>Implementation Research and Practice</w:t>
      </w:r>
      <w:r w:rsidRPr="00802D83">
        <w:rPr>
          <w:rFonts w:cs="Open Sans"/>
          <w:iCs/>
          <w:noProof/>
          <w:sz w:val="20"/>
          <w:szCs w:val="20"/>
        </w:rPr>
        <w:t xml:space="preserve">, </w:t>
      </w:r>
      <w:r w:rsidRPr="00802D83">
        <w:rPr>
          <w:rFonts w:cs="Open Sans"/>
          <w:i/>
          <w:noProof/>
          <w:sz w:val="20"/>
          <w:szCs w:val="20"/>
        </w:rPr>
        <w:t>4</w:t>
      </w:r>
      <w:r w:rsidRPr="00802D83">
        <w:rPr>
          <w:rFonts w:cs="Open Sans"/>
          <w:iCs/>
          <w:noProof/>
          <w:sz w:val="20"/>
          <w:szCs w:val="20"/>
        </w:rPr>
        <w:t xml:space="preserve">. </w:t>
      </w:r>
      <w:hyperlink r:id="rId62" w:history="1">
        <w:r w:rsidRPr="00802D83">
          <w:rPr>
            <w:rStyle w:val="Hyperlink"/>
            <w:rFonts w:cs="Open Sans"/>
            <w:sz w:val="20"/>
            <w:szCs w:val="20"/>
          </w:rPr>
          <w:t>https://doi.org/10.1177/26334895231154285</w:t>
        </w:r>
      </w:hyperlink>
    </w:p>
    <w:p w14:paraId="404E1A9A" w14:textId="77777777" w:rsidR="004C7C6B" w:rsidRPr="00802D83" w:rsidRDefault="004C7C6B">
      <w:pPr>
        <w:pStyle w:val="ListParagraph"/>
        <w:numPr>
          <w:ilvl w:val="0"/>
          <w:numId w:val="10"/>
        </w:numPr>
        <w:spacing w:after="120" w:line="259" w:lineRule="auto"/>
        <w:ind w:left="450" w:hanging="450"/>
        <w:rPr>
          <w:rFonts w:cs="Open Sans"/>
          <w:sz w:val="20"/>
          <w:szCs w:val="20"/>
        </w:rPr>
      </w:pPr>
      <w:r w:rsidRPr="00802D83">
        <w:rPr>
          <w:rFonts w:cs="Open Sans"/>
          <w:noProof/>
          <w:sz w:val="20"/>
          <w:szCs w:val="20"/>
        </w:rPr>
        <w:t xml:space="preserve">Heifetz, R. A., &amp; Laurie, D. L. (1997). </w:t>
      </w:r>
      <w:r w:rsidRPr="00802D83">
        <w:rPr>
          <w:rFonts w:cs="Open Sans"/>
          <w:iCs/>
          <w:noProof/>
          <w:sz w:val="20"/>
          <w:szCs w:val="20"/>
        </w:rPr>
        <w:t>The work of leadership.</w:t>
      </w:r>
      <w:r w:rsidRPr="00802D83">
        <w:rPr>
          <w:rFonts w:cs="Open Sans"/>
          <w:noProof/>
          <w:sz w:val="20"/>
          <w:szCs w:val="20"/>
        </w:rPr>
        <w:t xml:space="preserve"> </w:t>
      </w:r>
      <w:r w:rsidRPr="00802D83">
        <w:rPr>
          <w:rFonts w:cs="Open Sans"/>
          <w:i/>
          <w:iCs/>
          <w:noProof/>
          <w:sz w:val="20"/>
          <w:szCs w:val="20"/>
        </w:rPr>
        <w:t>Harvard Business Review</w:t>
      </w:r>
      <w:r w:rsidRPr="00802D83">
        <w:rPr>
          <w:rFonts w:cs="Open Sans"/>
          <w:noProof/>
          <w:sz w:val="20"/>
          <w:szCs w:val="20"/>
        </w:rPr>
        <w:t xml:space="preserve">, </w:t>
      </w:r>
      <w:r w:rsidRPr="00802D83">
        <w:rPr>
          <w:rFonts w:cs="Open Sans"/>
          <w:bCs/>
          <w:i/>
          <w:iCs/>
          <w:noProof/>
          <w:sz w:val="20"/>
          <w:szCs w:val="20"/>
        </w:rPr>
        <w:t>75</w:t>
      </w:r>
      <w:r w:rsidRPr="00802D83">
        <w:rPr>
          <w:rFonts w:cs="Open Sans"/>
          <w:noProof/>
          <w:sz w:val="20"/>
          <w:szCs w:val="20"/>
        </w:rPr>
        <w:t>(1), 124–134.</w:t>
      </w:r>
    </w:p>
    <w:p w14:paraId="0F5F5107" w14:textId="77777777" w:rsidR="004C7C6B" w:rsidRPr="00802D83" w:rsidRDefault="004C7C6B">
      <w:pPr>
        <w:pStyle w:val="ListParagraph"/>
        <w:numPr>
          <w:ilvl w:val="0"/>
          <w:numId w:val="10"/>
        </w:numPr>
        <w:spacing w:after="160" w:line="259" w:lineRule="auto"/>
        <w:ind w:left="450" w:hanging="450"/>
        <w:rPr>
          <w:rFonts w:cs="Open Sans"/>
          <w:sz w:val="20"/>
          <w:szCs w:val="20"/>
        </w:rPr>
      </w:pPr>
      <w:r w:rsidRPr="00802D83">
        <w:rPr>
          <w:rStyle w:val="cf01"/>
          <w:rFonts w:ascii="Open Sans" w:hAnsi="Open Sans" w:cs="Open Sans"/>
          <w:sz w:val="20"/>
          <w:szCs w:val="20"/>
        </w:rPr>
        <w:t xml:space="preserve">Heifetz, R. A., </w:t>
      </w:r>
      <w:proofErr w:type="spellStart"/>
      <w:r w:rsidRPr="00802D83">
        <w:rPr>
          <w:rStyle w:val="cf01"/>
          <w:rFonts w:ascii="Open Sans" w:hAnsi="Open Sans" w:cs="Open Sans"/>
          <w:sz w:val="20"/>
          <w:szCs w:val="20"/>
        </w:rPr>
        <w:t>Grashow</w:t>
      </w:r>
      <w:proofErr w:type="spellEnd"/>
      <w:r w:rsidRPr="00802D83">
        <w:rPr>
          <w:rStyle w:val="cf01"/>
          <w:rFonts w:ascii="Open Sans" w:hAnsi="Open Sans" w:cs="Open Sans"/>
          <w:sz w:val="20"/>
          <w:szCs w:val="20"/>
        </w:rPr>
        <w:t xml:space="preserve">, A., &amp; Linsky, M. (2009). </w:t>
      </w:r>
      <w:r w:rsidRPr="00802D83">
        <w:rPr>
          <w:rStyle w:val="cf01"/>
          <w:rFonts w:ascii="Open Sans" w:hAnsi="Open Sans" w:cs="Open Sans"/>
          <w:i/>
          <w:iCs/>
          <w:sz w:val="20"/>
          <w:szCs w:val="20"/>
        </w:rPr>
        <w:t>The practice of adaptive leadership: Tools and tactics for changing your organization and the world</w:t>
      </w:r>
      <w:r w:rsidRPr="00802D83">
        <w:rPr>
          <w:rStyle w:val="cf01"/>
          <w:rFonts w:ascii="Open Sans" w:hAnsi="Open Sans" w:cs="Open Sans"/>
          <w:sz w:val="20"/>
          <w:szCs w:val="20"/>
        </w:rPr>
        <w:t>. Harvard Business Press.</w:t>
      </w:r>
    </w:p>
    <w:p w14:paraId="75863434" w14:textId="77777777" w:rsidR="00475787" w:rsidRDefault="00475787" w:rsidP="00475787">
      <w:pPr>
        <w:pStyle w:val="Footer"/>
        <w:numPr>
          <w:ilvl w:val="0"/>
          <w:numId w:val="0"/>
        </w:numPr>
        <w:ind w:left="450" w:hanging="450"/>
        <w:rPr>
          <w:rStyle w:val="Hyperlink"/>
          <w:sz w:val="20"/>
        </w:rPr>
      </w:pPr>
    </w:p>
    <w:p w14:paraId="2AE7BB96" w14:textId="77777777" w:rsidR="00475787" w:rsidRPr="00C90063" w:rsidRDefault="00475787" w:rsidP="00475787">
      <w:pPr>
        <w:pStyle w:val="Footer"/>
        <w:numPr>
          <w:ilvl w:val="0"/>
          <w:numId w:val="0"/>
        </w:numPr>
        <w:ind w:left="450" w:hanging="450"/>
      </w:pPr>
    </w:p>
    <w:sectPr w:rsidR="00475787" w:rsidRPr="00C90063">
      <w:headerReference w:type="default" r:id="rId63"/>
      <w:footerReference w:type="default" r:id="rId64"/>
      <w:pgSz w:w="12240" w:h="15840"/>
      <w:pgMar w:top="1440" w:right="1080" w:bottom="1829" w:left="1080" w:header="720" w:footer="792" w:gutter="0"/>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479B56" w14:textId="77777777" w:rsidR="00F11B84" w:rsidRDefault="00F11B84" w:rsidP="005F3829">
      <w:r>
        <w:separator/>
      </w:r>
    </w:p>
  </w:endnote>
  <w:endnote w:type="continuationSeparator" w:id="0">
    <w:p w14:paraId="7349C351" w14:textId="77777777" w:rsidR="00F11B84" w:rsidRDefault="00F11B84" w:rsidP="005F38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Open Sans">
    <w:panose1 w:val="020B0606030504020204"/>
    <w:charset w:val="00"/>
    <w:family w:val="swiss"/>
    <w:pitch w:val="variable"/>
    <w:sig w:usb0="E00002EF" w:usb1="4000205B" w:usb2="00000028" w:usb3="00000000" w:csb0="0000019F" w:csb1="00000000"/>
  </w:font>
  <w:font w:name="Open Sans Semibold">
    <w:panose1 w:val="020B0706030804020204"/>
    <w:charset w:val="00"/>
    <w:family w:val="swiss"/>
    <w:pitch w:val="variable"/>
    <w:sig w:usb0="E00002EF" w:usb1="4000205B" w:usb2="00000028" w:usb3="00000000" w:csb0="0000019F" w:csb1="00000000"/>
  </w:font>
  <w:font w:name="Libre Baskerville">
    <w:panose1 w:val="02000000000000000000"/>
    <w:charset w:val="00"/>
    <w:family w:val="auto"/>
    <w:pitch w:val="variable"/>
    <w:sig w:usb0="A00000BF" w:usb1="5000005B" w:usb2="00000000" w:usb3="00000000" w:csb0="00000093"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Lato">
    <w:panose1 w:val="020F0502020204030203"/>
    <w:charset w:val="00"/>
    <w:family w:val="swiss"/>
    <w:pitch w:val="variable"/>
    <w:sig w:usb0="E10002FF" w:usb1="5000ECFF" w:usb2="00000021" w:usb3="00000000" w:csb0="0000019F" w:csb1="00000000"/>
  </w:font>
  <w:font w:name="Merriweather">
    <w:panose1 w:val="02000000000000000000"/>
    <w:charset w:val="4D"/>
    <w:family w:val="auto"/>
    <w:pitch w:val="variable"/>
    <w:sig w:usb0="A00002BF" w:usb1="5000207B" w:usb2="00000008"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0"/>
        <w:szCs w:val="20"/>
      </w:rPr>
      <w:id w:val="1272893270"/>
      <w:docPartObj>
        <w:docPartGallery w:val="Page Numbers (Top of Page)"/>
        <w:docPartUnique/>
      </w:docPartObj>
    </w:sdtPr>
    <w:sdtContent>
      <w:p w14:paraId="77BD3DF6" w14:textId="6FDEE474" w:rsidR="00CC4915" w:rsidRPr="00086FED" w:rsidRDefault="0097475F" w:rsidP="00CC4915">
        <w:pPr>
          <w:ind w:left="0"/>
          <w:rPr>
            <w:rFonts w:ascii="Libre Baskerville" w:hAnsi="Libre Baskerville"/>
            <w:color w:val="002060"/>
            <w:sz w:val="52"/>
            <w:szCs w:val="52"/>
          </w:rPr>
        </w:pPr>
        <w:r>
          <w:fldChar w:fldCharType="begin"/>
        </w:r>
        <w:r>
          <w:instrText xml:space="preserve"> PAGE   \* MERGEFORMAT </w:instrText>
        </w:r>
        <w:r>
          <w:fldChar w:fldCharType="separate"/>
        </w:r>
        <w:r>
          <w:rPr>
            <w:noProof/>
          </w:rPr>
          <w:t>2</w:t>
        </w:r>
        <w:r>
          <w:fldChar w:fldCharType="end"/>
        </w:r>
        <w:r w:rsidR="005F3829">
          <w:t xml:space="preserve">  </w:t>
        </w:r>
        <w:r w:rsidR="000A4F46">
          <w:rPr>
            <w:rFonts w:eastAsia="Lato" w:cs="Open Sans"/>
            <w:color w:val="002060"/>
            <w:sz w:val="20"/>
            <w:szCs w:val="20"/>
          </w:rPr>
          <w:t>I</w:t>
        </w:r>
        <w:r w:rsidR="00CC4915" w:rsidRPr="00CC4915">
          <w:rPr>
            <w:rFonts w:eastAsia="Lato" w:cs="Open Sans"/>
            <w:color w:val="002060"/>
            <w:sz w:val="20"/>
            <w:szCs w:val="20"/>
          </w:rPr>
          <w:t>CT</w:t>
        </w:r>
        <w:r w:rsidR="000A4F46">
          <w:rPr>
            <w:rFonts w:eastAsia="Lato" w:cs="Open Sans"/>
            <w:color w:val="002060"/>
            <w:sz w:val="20"/>
            <w:szCs w:val="20"/>
          </w:rPr>
          <w:t>P IMPLEMENTATION</w:t>
        </w:r>
        <w:r w:rsidR="00CC4915" w:rsidRPr="00CC4915">
          <w:rPr>
            <w:rFonts w:eastAsia="Lato" w:cs="Open Sans"/>
            <w:color w:val="002060"/>
            <w:sz w:val="20"/>
            <w:szCs w:val="20"/>
          </w:rPr>
          <w:t xml:space="preserve"> S</w:t>
        </w:r>
        <w:r w:rsidR="000A4F46">
          <w:rPr>
            <w:rFonts w:eastAsia="Lato" w:cs="Open Sans"/>
            <w:color w:val="002060"/>
            <w:sz w:val="20"/>
            <w:szCs w:val="20"/>
          </w:rPr>
          <w:t>UPPORT</w:t>
        </w:r>
        <w:r w:rsidR="00CC4915" w:rsidRPr="00CC4915">
          <w:rPr>
            <w:rFonts w:eastAsia="Lato" w:cs="Open Sans"/>
            <w:color w:val="002060"/>
            <w:sz w:val="20"/>
            <w:szCs w:val="20"/>
          </w:rPr>
          <w:t xml:space="preserve"> </w:t>
        </w:r>
        <w:r w:rsidR="000A4F46">
          <w:rPr>
            <w:rFonts w:eastAsia="Lato" w:cs="Open Sans"/>
            <w:color w:val="002060"/>
            <w:sz w:val="20"/>
            <w:szCs w:val="20"/>
          </w:rPr>
          <w:t>PRACTICE AT THE REGIONAL LEVEL</w:t>
        </w:r>
      </w:p>
      <w:p w14:paraId="31FF0A9E" w14:textId="77777777" w:rsidR="00B661F5" w:rsidRDefault="00000000" w:rsidP="005F3829">
        <w:pPr>
          <w:pStyle w:val="TableBody"/>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D3D85E" w14:textId="77777777" w:rsidR="00F11B84" w:rsidRDefault="00F11B84" w:rsidP="005F3829">
      <w:r>
        <w:separator/>
      </w:r>
    </w:p>
  </w:footnote>
  <w:footnote w:type="continuationSeparator" w:id="0">
    <w:p w14:paraId="2F3F46B6" w14:textId="77777777" w:rsidR="00F11B84" w:rsidRDefault="00F11B84" w:rsidP="005F382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B01F41" w14:textId="06C759DF" w:rsidR="00805374" w:rsidRDefault="00805374">
    <w:pPr>
      <w:pStyle w:val="Header"/>
    </w:pPr>
    <w:r>
      <w:rPr>
        <w:noProof/>
      </w:rPr>
      <mc:AlternateContent>
        <mc:Choice Requires="wps">
          <w:drawing>
            <wp:anchor distT="0" distB="0" distL="114300" distR="114300" simplePos="0" relativeHeight="251659264" behindDoc="0" locked="0" layoutInCell="1" allowOverlap="1" wp14:anchorId="28CF7D3B" wp14:editId="57B85136">
              <wp:simplePos x="0" y="0"/>
              <wp:positionH relativeFrom="column">
                <wp:posOffset>-65314</wp:posOffset>
              </wp:positionH>
              <wp:positionV relativeFrom="paragraph">
                <wp:posOffset>-432435</wp:posOffset>
              </wp:positionV>
              <wp:extent cx="508635" cy="432487"/>
              <wp:effectExtent l="0" t="0" r="6350" b="0"/>
              <wp:wrapNone/>
              <wp:docPr id="424226375" name="Rectangle 1"/>
              <wp:cNvGraphicFramePr/>
              <a:graphic xmlns:a="http://schemas.openxmlformats.org/drawingml/2006/main">
                <a:graphicData uri="http://schemas.microsoft.com/office/word/2010/wordprocessingShape">
                  <wps:wsp>
                    <wps:cNvSpPr/>
                    <wps:spPr>
                      <a:xfrm>
                        <a:off x="0" y="0"/>
                        <a:ext cx="508635" cy="432487"/>
                      </a:xfrm>
                      <a:prstGeom prst="rect">
                        <a:avLst/>
                      </a:prstGeom>
                      <a:solidFill>
                        <a:srgbClr val="384975"/>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77A725AE" w14:textId="77777777" w:rsidR="00805374" w:rsidRDefault="00805374" w:rsidP="00805374">
                          <w:pPr>
                            <w:ind w:left="0"/>
                            <w:jc w:val="center"/>
                            <w:rPr>
                              <w:sz w:val="13"/>
                              <w:szCs w:val="13"/>
                            </w:rPr>
                          </w:pPr>
                          <w:r w:rsidRPr="0061580A">
                            <w:rPr>
                              <w:sz w:val="13"/>
                              <w:szCs w:val="13"/>
                            </w:rPr>
                            <w:t>BRIEF</w:t>
                          </w:r>
                        </w:p>
                        <w:p w14:paraId="625D88AF" w14:textId="6F272A22" w:rsidR="00805374" w:rsidRDefault="00805374" w:rsidP="00805374">
                          <w:pPr>
                            <w:ind w:left="0"/>
                            <w:jc w:val="center"/>
                          </w:pPr>
                          <w: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8CF7D3B" id="Rectangle 1" o:spid="_x0000_s1037" style="position:absolute;left:0;text-align:left;margin-left:-5.15pt;margin-top:-34.05pt;width:40.05pt;height:34.0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" fillcolor="#384975" stroked="f" strokeweight="1pt">
              <v:textbox>
                <w:txbxContent>
                  <w:p w14:paraId="77A725AE" w14:textId="77777777" w:rsidR="00805374" w:rsidRDefault="00805374" w:rsidP="00805374">
                    <w:pPr>
                      <w:ind w:left="0"/>
                      <w:jc w:val="center"/>
                      <w:rPr>
                        <w:sz w:val="13"/>
                        <w:szCs w:val="13"/>
                      </w:rPr>
                    </w:pPr>
                    <w:r w:rsidRPr="0061580A">
                      <w:rPr>
                        <w:sz w:val="13"/>
                        <w:szCs w:val="13"/>
                      </w:rPr>
                      <w:t>BRIEF</w:t>
                    </w:r>
                  </w:p>
                  <w:p w14:paraId="625D88AF" w14:textId="6F272A22" w:rsidR="00805374" w:rsidRDefault="00805374" w:rsidP="00805374">
                    <w:pPr>
                      <w:ind w:left="0"/>
                      <w:jc w:val="center"/>
                    </w:pPr>
                    <w:r>
                      <w:t>6</w:t>
                    </w:r>
                  </w:p>
                </w:txbxContent>
              </v:textbox>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6905FC"/>
    <w:multiLevelType w:val="hybridMultilevel"/>
    <w:tmpl w:val="16E47228"/>
    <w:lvl w:ilvl="0" w:tplc="EF1208A6">
      <w:start w:val="1"/>
      <w:numFmt w:val="bullet"/>
      <w:pStyle w:val="CallOutBox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BE04E2"/>
    <w:multiLevelType w:val="hybridMultilevel"/>
    <w:tmpl w:val="54C0E082"/>
    <w:lvl w:ilvl="0" w:tplc="FFFFFFFF">
      <w:start w:val="1"/>
      <w:numFmt w:val="bullet"/>
      <w:lvlText w:val=""/>
      <w:lvlJc w:val="left"/>
      <w:pPr>
        <w:ind w:left="504" w:hanging="216"/>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04090003">
      <w:start w:val="1"/>
      <w:numFmt w:val="bullet"/>
      <w:lvlText w:val="o"/>
      <w:lvlJc w:val="left"/>
      <w:pPr>
        <w:ind w:left="2880" w:hanging="360"/>
      </w:pPr>
      <w:rPr>
        <w:rFonts w:ascii="Courier New" w:hAnsi="Courier New" w:cs="Courier New"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2F691502"/>
    <w:multiLevelType w:val="hybridMultilevel"/>
    <w:tmpl w:val="6A886624"/>
    <w:lvl w:ilvl="0" w:tplc="E446E712">
      <w:start w:val="1"/>
      <w:numFmt w:val="bullet"/>
      <w:pStyle w:val="ListBullet"/>
      <w:lvlText w:val=""/>
      <w:lvlJc w:val="left"/>
      <w:pPr>
        <w:ind w:left="504" w:hanging="216"/>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E7B2D78"/>
    <w:multiLevelType w:val="hybridMultilevel"/>
    <w:tmpl w:val="CA4A2C74"/>
    <w:lvl w:ilvl="0" w:tplc="C9EE3F58">
      <w:start w:val="1"/>
      <w:numFmt w:val="decimal"/>
      <w:pStyle w:val="textAcknowledgementList"/>
      <w:lvlText w:val="%1."/>
      <w:lvlJc w:val="left"/>
      <w:pPr>
        <w:ind w:left="648"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43DA4C74"/>
    <w:multiLevelType w:val="multilevel"/>
    <w:tmpl w:val="530ECD6C"/>
    <w:styleLink w:val="CurrentList9"/>
    <w:lvl w:ilvl="0">
      <w:start w:val="1"/>
      <w:numFmt w:val="decimal"/>
      <w:lvlText w:val="%1."/>
      <w:lvlJc w:val="left"/>
      <w:pPr>
        <w:ind w:left="720" w:hanging="360"/>
      </w:pPr>
    </w:lvl>
    <w:lvl w:ilvl="1">
      <w:start w:val="1"/>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15:restartNumberingAfterBreak="0">
    <w:nsid w:val="47304ED8"/>
    <w:multiLevelType w:val="hybridMultilevel"/>
    <w:tmpl w:val="72324472"/>
    <w:lvl w:ilvl="0" w:tplc="C0F61D78">
      <w:start w:val="1"/>
      <w:numFmt w:val="decimal"/>
      <w:pStyle w:val="Footer"/>
      <w:lvlText w:val="[%1]"/>
      <w:lvlJc w:val="left"/>
      <w:pPr>
        <w:ind w:left="36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11A29E0"/>
    <w:multiLevelType w:val="multilevel"/>
    <w:tmpl w:val="2D8830A8"/>
    <w:styleLink w:val="CurrentList1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5448218D"/>
    <w:multiLevelType w:val="hybridMultilevel"/>
    <w:tmpl w:val="7448540A"/>
    <w:lvl w:ilvl="0" w:tplc="91444068">
      <w:start w:val="1"/>
      <w:numFmt w:val="decimal"/>
      <w:lvlText w:val="[%1]"/>
      <w:lvlJc w:val="left"/>
      <w:pPr>
        <w:ind w:left="720" w:hanging="360"/>
      </w:pPr>
      <w:rPr>
        <w:rFonts w:asciiTheme="minorHAnsi" w:hAnsiTheme="minorHAnsi" w:cstheme="minorHAnsi" w:hint="default"/>
        <w:b w:val="0"/>
        <w:b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2FE6393"/>
    <w:multiLevelType w:val="multilevel"/>
    <w:tmpl w:val="AE6A85EC"/>
    <w:styleLink w:val="CurrentList6"/>
    <w:lvl w:ilvl="0">
      <w:start w:val="1"/>
      <w:numFmt w:val="decimal"/>
      <w:lvlText w:val="%1."/>
      <w:lvlJc w:val="left"/>
      <w:pPr>
        <w:ind w:left="720" w:hanging="360"/>
      </w:pPr>
    </w:lvl>
    <w:lvl w:ilvl="1">
      <w:start w:val="1"/>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65E13E92"/>
    <w:multiLevelType w:val="hybridMultilevel"/>
    <w:tmpl w:val="038C7FDC"/>
    <w:lvl w:ilvl="0" w:tplc="A0161BE6">
      <w:start w:val="1"/>
      <w:numFmt w:val="bullet"/>
      <w:pStyle w:val="blockSubBullets"/>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66127EE2"/>
    <w:multiLevelType w:val="hybridMultilevel"/>
    <w:tmpl w:val="8534823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728110EC"/>
    <w:multiLevelType w:val="hybridMultilevel"/>
    <w:tmpl w:val="A330FC92"/>
    <w:lvl w:ilvl="0" w:tplc="0B66C61A">
      <w:start w:val="1"/>
      <w:numFmt w:val="decimal"/>
      <w:pStyle w:val="ListNumber"/>
      <w:lvlText w:val="%1."/>
      <w:lvlJc w:val="left"/>
      <w:pPr>
        <w:tabs>
          <w:tab w:val="num" w:pos="389"/>
        </w:tabs>
        <w:ind w:left="389" w:hanging="389"/>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55E6DE1"/>
    <w:multiLevelType w:val="hybridMultilevel"/>
    <w:tmpl w:val="D19A8C22"/>
    <w:lvl w:ilvl="0" w:tplc="6A36F532">
      <w:start w:val="1"/>
      <w:numFmt w:val="bullet"/>
      <w:pStyle w:val="TableBullet"/>
      <w:lvlText w:val=""/>
      <w:lvlJc w:val="left"/>
      <w:pPr>
        <w:ind w:left="360" w:hanging="360"/>
      </w:pPr>
      <w:rPr>
        <w:rFonts w:ascii="Symbol" w:hAnsi="Symbol"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77E8494D"/>
    <w:multiLevelType w:val="hybridMultilevel"/>
    <w:tmpl w:val="AD6812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46877472">
    <w:abstractNumId w:val="11"/>
  </w:num>
  <w:num w:numId="2" w16cid:durableId="1573924017">
    <w:abstractNumId w:val="2"/>
  </w:num>
  <w:num w:numId="3" w16cid:durableId="442841348">
    <w:abstractNumId w:val="9"/>
  </w:num>
  <w:num w:numId="4" w16cid:durableId="1473205752">
    <w:abstractNumId w:val="5"/>
  </w:num>
  <w:num w:numId="5" w16cid:durableId="2119593424">
    <w:abstractNumId w:val="0"/>
  </w:num>
  <w:num w:numId="6" w16cid:durableId="1863543625">
    <w:abstractNumId w:val="1"/>
  </w:num>
  <w:num w:numId="7" w16cid:durableId="1337877168">
    <w:abstractNumId w:val="4"/>
  </w:num>
  <w:num w:numId="8" w16cid:durableId="1026907260">
    <w:abstractNumId w:val="8"/>
  </w:num>
  <w:num w:numId="9" w16cid:durableId="1047148661">
    <w:abstractNumId w:val="6"/>
  </w:num>
  <w:num w:numId="10" w16cid:durableId="223489745">
    <w:abstractNumId w:val="7"/>
  </w:num>
  <w:num w:numId="11" w16cid:durableId="409929883">
    <w:abstractNumId w:val="3"/>
  </w:num>
  <w:num w:numId="12" w16cid:durableId="689374353">
    <w:abstractNumId w:val="12"/>
  </w:num>
  <w:num w:numId="13" w16cid:durableId="2086367455">
    <w:abstractNumId w:val="13"/>
  </w:num>
  <w:num w:numId="14" w16cid:durableId="951518166">
    <w:abstractNumId w:val="1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3384"/>
    <w:rsid w:val="0000345F"/>
    <w:rsid w:val="00003816"/>
    <w:rsid w:val="00007DE4"/>
    <w:rsid w:val="00021BA9"/>
    <w:rsid w:val="00024A9D"/>
    <w:rsid w:val="00033BF7"/>
    <w:rsid w:val="00035F7D"/>
    <w:rsid w:val="00041161"/>
    <w:rsid w:val="00043857"/>
    <w:rsid w:val="00065645"/>
    <w:rsid w:val="00071496"/>
    <w:rsid w:val="00077C9B"/>
    <w:rsid w:val="00081BE1"/>
    <w:rsid w:val="00086FED"/>
    <w:rsid w:val="00091485"/>
    <w:rsid w:val="000935D4"/>
    <w:rsid w:val="000A0D7C"/>
    <w:rsid w:val="000A458D"/>
    <w:rsid w:val="000A4AA4"/>
    <w:rsid w:val="000A4F46"/>
    <w:rsid w:val="000A65A5"/>
    <w:rsid w:val="000B5263"/>
    <w:rsid w:val="000C235D"/>
    <w:rsid w:val="000D1724"/>
    <w:rsid w:val="000D554F"/>
    <w:rsid w:val="000E6E43"/>
    <w:rsid w:val="000F791B"/>
    <w:rsid w:val="00103DF4"/>
    <w:rsid w:val="00110010"/>
    <w:rsid w:val="00132FD0"/>
    <w:rsid w:val="00137C2C"/>
    <w:rsid w:val="001403B6"/>
    <w:rsid w:val="00140E60"/>
    <w:rsid w:val="00153E7E"/>
    <w:rsid w:val="00156841"/>
    <w:rsid w:val="00162E42"/>
    <w:rsid w:val="00163883"/>
    <w:rsid w:val="001736B2"/>
    <w:rsid w:val="00186AB1"/>
    <w:rsid w:val="00191650"/>
    <w:rsid w:val="001A122C"/>
    <w:rsid w:val="001B3110"/>
    <w:rsid w:val="001C5AC8"/>
    <w:rsid w:val="001E7394"/>
    <w:rsid w:val="00214BDF"/>
    <w:rsid w:val="00221D22"/>
    <w:rsid w:val="00245ACC"/>
    <w:rsid w:val="002556A0"/>
    <w:rsid w:val="00257E81"/>
    <w:rsid w:val="00260CEA"/>
    <w:rsid w:val="00261B51"/>
    <w:rsid w:val="002643F7"/>
    <w:rsid w:val="00265F66"/>
    <w:rsid w:val="00271354"/>
    <w:rsid w:val="00281DC3"/>
    <w:rsid w:val="002938A9"/>
    <w:rsid w:val="00297814"/>
    <w:rsid w:val="002A5798"/>
    <w:rsid w:val="002A7CD7"/>
    <w:rsid w:val="002A7D42"/>
    <w:rsid w:val="002C6473"/>
    <w:rsid w:val="002E0546"/>
    <w:rsid w:val="002E6E87"/>
    <w:rsid w:val="002F02AE"/>
    <w:rsid w:val="002F3C1D"/>
    <w:rsid w:val="00302A43"/>
    <w:rsid w:val="0033373A"/>
    <w:rsid w:val="0034610F"/>
    <w:rsid w:val="003562E9"/>
    <w:rsid w:val="00362DA3"/>
    <w:rsid w:val="00364AC2"/>
    <w:rsid w:val="00366B4C"/>
    <w:rsid w:val="00366FEF"/>
    <w:rsid w:val="00380815"/>
    <w:rsid w:val="00390120"/>
    <w:rsid w:val="003D45D3"/>
    <w:rsid w:val="003D5CEB"/>
    <w:rsid w:val="003F0284"/>
    <w:rsid w:val="00400456"/>
    <w:rsid w:val="00400DC1"/>
    <w:rsid w:val="00417284"/>
    <w:rsid w:val="00437681"/>
    <w:rsid w:val="00443169"/>
    <w:rsid w:val="004515BC"/>
    <w:rsid w:val="0045167A"/>
    <w:rsid w:val="00465D8D"/>
    <w:rsid w:val="0047287D"/>
    <w:rsid w:val="00473E69"/>
    <w:rsid w:val="00475787"/>
    <w:rsid w:val="00480593"/>
    <w:rsid w:val="004836BB"/>
    <w:rsid w:val="0048504D"/>
    <w:rsid w:val="00495E90"/>
    <w:rsid w:val="004974C5"/>
    <w:rsid w:val="004A20EF"/>
    <w:rsid w:val="004C7BC2"/>
    <w:rsid w:val="004C7C6B"/>
    <w:rsid w:val="004D1366"/>
    <w:rsid w:val="004D30DC"/>
    <w:rsid w:val="004E3CDE"/>
    <w:rsid w:val="004E50F5"/>
    <w:rsid w:val="004F1E39"/>
    <w:rsid w:val="004F3458"/>
    <w:rsid w:val="004F4BE3"/>
    <w:rsid w:val="005041CD"/>
    <w:rsid w:val="00510884"/>
    <w:rsid w:val="00536F5E"/>
    <w:rsid w:val="00550E57"/>
    <w:rsid w:val="00562892"/>
    <w:rsid w:val="005655C2"/>
    <w:rsid w:val="00570D30"/>
    <w:rsid w:val="00594461"/>
    <w:rsid w:val="005B308E"/>
    <w:rsid w:val="005B3C1A"/>
    <w:rsid w:val="005C3DDB"/>
    <w:rsid w:val="005C6370"/>
    <w:rsid w:val="005C676B"/>
    <w:rsid w:val="005D1349"/>
    <w:rsid w:val="005F3829"/>
    <w:rsid w:val="00603553"/>
    <w:rsid w:val="006057C3"/>
    <w:rsid w:val="00607292"/>
    <w:rsid w:val="00620E3F"/>
    <w:rsid w:val="00623929"/>
    <w:rsid w:val="00637294"/>
    <w:rsid w:val="00640C20"/>
    <w:rsid w:val="0066240F"/>
    <w:rsid w:val="006707EF"/>
    <w:rsid w:val="00673DAC"/>
    <w:rsid w:val="00675289"/>
    <w:rsid w:val="00675E63"/>
    <w:rsid w:val="00682FD7"/>
    <w:rsid w:val="00695E8D"/>
    <w:rsid w:val="006A5B3F"/>
    <w:rsid w:val="006A637E"/>
    <w:rsid w:val="006A6FAD"/>
    <w:rsid w:val="006B2C82"/>
    <w:rsid w:val="006D39A7"/>
    <w:rsid w:val="006D3D88"/>
    <w:rsid w:val="006E4039"/>
    <w:rsid w:val="006F2507"/>
    <w:rsid w:val="006F5DDB"/>
    <w:rsid w:val="00713065"/>
    <w:rsid w:val="0071347A"/>
    <w:rsid w:val="00716FDC"/>
    <w:rsid w:val="00726376"/>
    <w:rsid w:val="00731EAF"/>
    <w:rsid w:val="00741FE6"/>
    <w:rsid w:val="00743A2C"/>
    <w:rsid w:val="00745E42"/>
    <w:rsid w:val="00760392"/>
    <w:rsid w:val="0076361D"/>
    <w:rsid w:val="00772A8A"/>
    <w:rsid w:val="00781718"/>
    <w:rsid w:val="007B02FD"/>
    <w:rsid w:val="007C21E5"/>
    <w:rsid w:val="007F26DD"/>
    <w:rsid w:val="00802D83"/>
    <w:rsid w:val="00805374"/>
    <w:rsid w:val="00806A17"/>
    <w:rsid w:val="008234F4"/>
    <w:rsid w:val="008461CE"/>
    <w:rsid w:val="00851604"/>
    <w:rsid w:val="00856661"/>
    <w:rsid w:val="00862AC5"/>
    <w:rsid w:val="008A0824"/>
    <w:rsid w:val="008B0C1A"/>
    <w:rsid w:val="008C1DE9"/>
    <w:rsid w:val="008C29B5"/>
    <w:rsid w:val="008E43E7"/>
    <w:rsid w:val="008F12BB"/>
    <w:rsid w:val="008F52B4"/>
    <w:rsid w:val="00905A69"/>
    <w:rsid w:val="0090628E"/>
    <w:rsid w:val="009112D9"/>
    <w:rsid w:val="00924435"/>
    <w:rsid w:val="0093507F"/>
    <w:rsid w:val="00936D9D"/>
    <w:rsid w:val="00940359"/>
    <w:rsid w:val="00940BB8"/>
    <w:rsid w:val="00961D50"/>
    <w:rsid w:val="00963B1C"/>
    <w:rsid w:val="009679D3"/>
    <w:rsid w:val="00972233"/>
    <w:rsid w:val="0097475F"/>
    <w:rsid w:val="00996BC5"/>
    <w:rsid w:val="009A1A77"/>
    <w:rsid w:val="009D007D"/>
    <w:rsid w:val="009F582C"/>
    <w:rsid w:val="00A01436"/>
    <w:rsid w:val="00A02F5C"/>
    <w:rsid w:val="00A041B2"/>
    <w:rsid w:val="00A25946"/>
    <w:rsid w:val="00A2698C"/>
    <w:rsid w:val="00A36CF7"/>
    <w:rsid w:val="00A36E8E"/>
    <w:rsid w:val="00A519D9"/>
    <w:rsid w:val="00A67CC8"/>
    <w:rsid w:val="00A90EE2"/>
    <w:rsid w:val="00A97B53"/>
    <w:rsid w:val="00AA2423"/>
    <w:rsid w:val="00AA25E7"/>
    <w:rsid w:val="00AB13C1"/>
    <w:rsid w:val="00AB2D54"/>
    <w:rsid w:val="00AB3577"/>
    <w:rsid w:val="00AB5DA7"/>
    <w:rsid w:val="00AC050F"/>
    <w:rsid w:val="00AC707E"/>
    <w:rsid w:val="00AD3759"/>
    <w:rsid w:val="00AE1DC4"/>
    <w:rsid w:val="00AE3384"/>
    <w:rsid w:val="00AE5B78"/>
    <w:rsid w:val="00AE5F4D"/>
    <w:rsid w:val="00AE7436"/>
    <w:rsid w:val="00AF1195"/>
    <w:rsid w:val="00AF1A5D"/>
    <w:rsid w:val="00AF4825"/>
    <w:rsid w:val="00B00140"/>
    <w:rsid w:val="00B01A12"/>
    <w:rsid w:val="00B14237"/>
    <w:rsid w:val="00B1451B"/>
    <w:rsid w:val="00B206EB"/>
    <w:rsid w:val="00B33543"/>
    <w:rsid w:val="00B33C37"/>
    <w:rsid w:val="00B53A18"/>
    <w:rsid w:val="00B557ED"/>
    <w:rsid w:val="00B62991"/>
    <w:rsid w:val="00B661F5"/>
    <w:rsid w:val="00B85377"/>
    <w:rsid w:val="00BA019A"/>
    <w:rsid w:val="00BA0EC3"/>
    <w:rsid w:val="00BA1F88"/>
    <w:rsid w:val="00BA483A"/>
    <w:rsid w:val="00BC3F4A"/>
    <w:rsid w:val="00BC4D08"/>
    <w:rsid w:val="00BC67E3"/>
    <w:rsid w:val="00BD61AC"/>
    <w:rsid w:val="00BF485A"/>
    <w:rsid w:val="00C020A9"/>
    <w:rsid w:val="00C07174"/>
    <w:rsid w:val="00C07AA8"/>
    <w:rsid w:val="00C15175"/>
    <w:rsid w:val="00C303CA"/>
    <w:rsid w:val="00C36DAF"/>
    <w:rsid w:val="00C55543"/>
    <w:rsid w:val="00C66CE8"/>
    <w:rsid w:val="00C81947"/>
    <w:rsid w:val="00C90063"/>
    <w:rsid w:val="00C90AA0"/>
    <w:rsid w:val="00CA4315"/>
    <w:rsid w:val="00CB56EA"/>
    <w:rsid w:val="00CC4915"/>
    <w:rsid w:val="00CD0399"/>
    <w:rsid w:val="00CF2E89"/>
    <w:rsid w:val="00D0354C"/>
    <w:rsid w:val="00D104E0"/>
    <w:rsid w:val="00D12C13"/>
    <w:rsid w:val="00D14A23"/>
    <w:rsid w:val="00D1502D"/>
    <w:rsid w:val="00D26B84"/>
    <w:rsid w:val="00D30173"/>
    <w:rsid w:val="00D3777C"/>
    <w:rsid w:val="00D51AD5"/>
    <w:rsid w:val="00D54EFD"/>
    <w:rsid w:val="00D679D1"/>
    <w:rsid w:val="00D87CDA"/>
    <w:rsid w:val="00DC5F80"/>
    <w:rsid w:val="00DE0C0E"/>
    <w:rsid w:val="00E31277"/>
    <w:rsid w:val="00E32AE3"/>
    <w:rsid w:val="00E34815"/>
    <w:rsid w:val="00E4509A"/>
    <w:rsid w:val="00E46D98"/>
    <w:rsid w:val="00E95F35"/>
    <w:rsid w:val="00EC6BBE"/>
    <w:rsid w:val="00ED7F6F"/>
    <w:rsid w:val="00EE2295"/>
    <w:rsid w:val="00EF0823"/>
    <w:rsid w:val="00EF5222"/>
    <w:rsid w:val="00EF6837"/>
    <w:rsid w:val="00F05870"/>
    <w:rsid w:val="00F11B84"/>
    <w:rsid w:val="00F141FE"/>
    <w:rsid w:val="00F1585E"/>
    <w:rsid w:val="00F43780"/>
    <w:rsid w:val="00F44508"/>
    <w:rsid w:val="00F46C61"/>
    <w:rsid w:val="00F4702E"/>
    <w:rsid w:val="00F6081E"/>
    <w:rsid w:val="00F60EE3"/>
    <w:rsid w:val="00F75B7F"/>
    <w:rsid w:val="00F81167"/>
    <w:rsid w:val="00F85157"/>
    <w:rsid w:val="00FB4014"/>
    <w:rsid w:val="00FB6916"/>
    <w:rsid w:val="00FB7EB3"/>
    <w:rsid w:val="00FC0D23"/>
    <w:rsid w:val="00FC7651"/>
    <w:rsid w:val="00FD76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8E98F8"/>
  <w15:chartTrackingRefBased/>
  <w15:docId w15:val="{190DCDAC-F3DA-F340-ADDD-E5C737B94A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color w:val="2A2A2A" w:themeColor="text2"/>
        <w:sz w:val="22"/>
        <w:szCs w:val="22"/>
        <w:lang w:val="en-US" w:eastAsia="ja-JP" w:bidi="ar-SA"/>
      </w:rPr>
    </w:rPrDefault>
    <w:pPrDefault>
      <w:pPr>
        <w:spacing w:after="200" w:line="31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10"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3829"/>
    <w:pPr>
      <w:spacing w:after="0" w:line="240" w:lineRule="auto"/>
      <w:ind w:left="2160"/>
    </w:pPr>
    <w:rPr>
      <w:rFonts w:ascii="Open Sans" w:eastAsia="Times New Roman" w:hAnsi="Open Sans" w:cs="Times New Roman"/>
      <w:color w:val="auto"/>
      <w:lang w:eastAsia="en-US"/>
    </w:rPr>
  </w:style>
  <w:style w:type="paragraph" w:styleId="Heading1">
    <w:name w:val="heading 1"/>
    <w:basedOn w:val="Normal"/>
    <w:next w:val="Normal"/>
    <w:link w:val="Heading1Char"/>
    <w:uiPriority w:val="9"/>
    <w:qFormat/>
    <w:rsid w:val="00024A9D"/>
    <w:pPr>
      <w:pageBreakBefore/>
      <w:spacing w:after="3600"/>
      <w:contextualSpacing/>
      <w:outlineLvl w:val="0"/>
    </w:pPr>
    <w:rPr>
      <w:rFonts w:eastAsiaTheme="majorEastAsia" w:cstheme="majorBidi"/>
      <w:i/>
      <w:iCs/>
      <w:noProof/>
      <w:color w:val="0070C0"/>
      <w:sz w:val="48"/>
      <w:szCs w:val="52"/>
    </w:rPr>
  </w:style>
  <w:style w:type="paragraph" w:styleId="Heading2">
    <w:name w:val="heading 2"/>
    <w:basedOn w:val="Normal"/>
    <w:next w:val="Normal"/>
    <w:link w:val="Heading2Char"/>
    <w:uiPriority w:val="9"/>
    <w:unhideWhenUsed/>
    <w:qFormat/>
    <w:rsid w:val="00024A9D"/>
    <w:pPr>
      <w:keepNext/>
      <w:keepLines/>
      <w:pBdr>
        <w:top w:val="single" w:sz="24" w:space="18" w:color="2A2A2A" w:themeColor="text2"/>
      </w:pBdr>
      <w:spacing w:after="320"/>
      <w:ind w:right="360"/>
      <w:contextualSpacing/>
      <w:outlineLvl w:val="1"/>
    </w:pPr>
    <w:rPr>
      <w:rFonts w:eastAsiaTheme="majorEastAsia" w:cstheme="majorBidi"/>
      <w:b/>
      <w:noProof/>
      <w:color w:val="205F55"/>
      <w:sz w:val="36"/>
      <w:szCs w:val="26"/>
    </w:rPr>
  </w:style>
  <w:style w:type="paragraph" w:styleId="Heading3">
    <w:name w:val="heading 3"/>
    <w:basedOn w:val="Quote"/>
    <w:next w:val="Normal"/>
    <w:link w:val="Heading3Char"/>
    <w:uiPriority w:val="9"/>
    <w:unhideWhenUsed/>
    <w:qFormat/>
    <w:rsid w:val="00A02F5C"/>
    <w:pPr>
      <w:tabs>
        <w:tab w:val="left" w:pos="8190"/>
      </w:tabs>
      <w:spacing w:before="240" w:after="240"/>
      <w:ind w:right="1440"/>
      <w:outlineLvl w:val="2"/>
    </w:pPr>
    <w:rPr>
      <w:b/>
      <w:bCs/>
      <w:i w:val="0"/>
      <w:color w:val="1A1863"/>
      <w:sz w:val="24"/>
    </w:rPr>
  </w:style>
  <w:style w:type="paragraph" w:styleId="Heading4">
    <w:name w:val="heading 4"/>
    <w:basedOn w:val="Heading3"/>
    <w:next w:val="Normal"/>
    <w:link w:val="Heading4Char"/>
    <w:uiPriority w:val="9"/>
    <w:unhideWhenUsed/>
    <w:qFormat/>
    <w:rsid w:val="00AE5B78"/>
    <w:pPr>
      <w:outlineLvl w:val="3"/>
    </w:pPr>
    <w:rPr>
      <w:rFonts w:cs="Open Sans"/>
      <w:color w:val="9F396B"/>
      <w:spacing w:val="20"/>
      <w:sz w:val="21"/>
      <w:szCs w:val="21"/>
    </w:rPr>
  </w:style>
  <w:style w:type="paragraph" w:styleId="Heading5">
    <w:name w:val="heading 5"/>
    <w:basedOn w:val="Normal"/>
    <w:next w:val="Normal"/>
    <w:link w:val="Heading5Char"/>
    <w:uiPriority w:val="9"/>
    <w:unhideWhenUsed/>
    <w:qFormat/>
    <w:rsid w:val="00E34815"/>
    <w:pPr>
      <w:keepNext/>
      <w:keepLines/>
      <w:spacing w:after="320"/>
      <w:contextualSpacing/>
      <w:outlineLvl w:val="4"/>
    </w:pPr>
    <w:rPr>
      <w:rFonts w:eastAsiaTheme="majorEastAsia" w:cs="Open Sans"/>
      <w:b/>
      <w:color w:val="205F55" w:themeColor="accent5" w:themeShade="BF"/>
      <w:sz w:val="24"/>
    </w:rPr>
  </w:style>
  <w:style w:type="paragraph" w:styleId="Heading6">
    <w:name w:val="heading 6"/>
    <w:basedOn w:val="SubTextforFigorTable"/>
    <w:next w:val="Normal"/>
    <w:link w:val="Heading6Char"/>
    <w:uiPriority w:val="9"/>
    <w:unhideWhenUsed/>
    <w:qFormat/>
    <w:rsid w:val="00963B1C"/>
    <w:pPr>
      <w:jc w:val="right"/>
      <w:outlineLvl w:val="5"/>
    </w:pPr>
    <w:rPr>
      <w:rFonts w:cs="Open Sans"/>
      <w:b/>
      <w:bCs/>
      <w:iCs w:val="0"/>
      <w:color w:val="5A3F20"/>
    </w:rPr>
  </w:style>
  <w:style w:type="paragraph" w:styleId="Heading7">
    <w:name w:val="heading 7"/>
    <w:basedOn w:val="Normal"/>
    <w:next w:val="Normal"/>
    <w:link w:val="Heading7Char"/>
    <w:uiPriority w:val="9"/>
    <w:unhideWhenUsed/>
    <w:qFormat/>
    <w:rsid w:val="00065645"/>
    <w:pPr>
      <w:keepNext/>
      <w:keepLines/>
      <w:spacing w:before="240" w:after="480"/>
      <w:contextualSpacing/>
      <w:outlineLvl w:val="6"/>
    </w:pPr>
    <w:rPr>
      <w:rFonts w:ascii="Open Sans Semibold" w:eastAsiaTheme="majorEastAsia" w:hAnsi="Open Sans Semibold" w:cstheme="majorBidi"/>
      <w:b/>
      <w:i/>
      <w:iCs/>
      <w:color w:val="9F396B"/>
      <w:sz w:val="24"/>
    </w:rPr>
  </w:style>
  <w:style w:type="paragraph" w:styleId="Heading8">
    <w:name w:val="heading 8"/>
    <w:basedOn w:val="Normal"/>
    <w:next w:val="Normal"/>
    <w:link w:val="Heading8Char"/>
    <w:uiPriority w:val="9"/>
    <w:semiHidden/>
    <w:unhideWhenUsed/>
    <w:qFormat/>
    <w:rsid w:val="00A36CF7"/>
    <w:pPr>
      <w:keepNext/>
      <w:keepLines/>
      <w:spacing w:after="240"/>
      <w:contextualSpacing/>
      <w:outlineLvl w:val="7"/>
    </w:pPr>
    <w:rPr>
      <w:rFonts w:eastAsiaTheme="majorEastAsia" w:cstheme="majorBidi"/>
      <w:b/>
      <w:i/>
      <w:sz w:val="16"/>
      <w:szCs w:val="21"/>
    </w:rPr>
  </w:style>
  <w:style w:type="paragraph" w:styleId="Heading9">
    <w:name w:val="heading 9"/>
    <w:basedOn w:val="Normal"/>
    <w:next w:val="Normal"/>
    <w:link w:val="Heading9Char"/>
    <w:uiPriority w:val="9"/>
    <w:semiHidden/>
    <w:unhideWhenUsed/>
    <w:qFormat/>
    <w:pPr>
      <w:keepNext/>
      <w:keepLines/>
      <w:spacing w:after="240"/>
      <w:contextualSpacing/>
      <w:outlineLvl w:val="8"/>
    </w:pPr>
    <w:rPr>
      <w:rFonts w:asciiTheme="majorHAnsi" w:eastAsiaTheme="majorEastAsia" w:hAnsiTheme="majorHAnsi" w:cstheme="majorBidi"/>
      <w:b/>
      <w:iCs/>
      <w:color w:val="949494" w:themeColor="text2" w:themeTint="80"/>
      <w:sz w:val="3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aliases w:val="Reference List"/>
    <w:basedOn w:val="ListParagraph"/>
    <w:link w:val="FooterChar"/>
    <w:uiPriority w:val="99"/>
    <w:unhideWhenUsed/>
    <w:qFormat/>
    <w:rsid w:val="00C90063"/>
    <w:pPr>
      <w:numPr>
        <w:numId w:val="4"/>
      </w:numPr>
      <w:spacing w:after="160" w:line="259" w:lineRule="auto"/>
    </w:pPr>
    <w:rPr>
      <w:rFonts w:cs="Open Sans"/>
      <w:sz w:val="20"/>
      <w:szCs w:val="20"/>
    </w:rPr>
  </w:style>
  <w:style w:type="character" w:customStyle="1" w:styleId="FooterChar">
    <w:name w:val="Footer Char"/>
    <w:aliases w:val="Reference List Char"/>
    <w:basedOn w:val="DefaultParagraphFont"/>
    <w:link w:val="Footer"/>
    <w:uiPriority w:val="99"/>
    <w:rsid w:val="00C90063"/>
    <w:rPr>
      <w:rFonts w:ascii="Open Sans" w:eastAsia="Times New Roman" w:hAnsi="Open Sans" w:cs="Open Sans"/>
      <w:color w:val="auto"/>
      <w:sz w:val="20"/>
      <w:szCs w:val="20"/>
      <w:lang w:eastAsia="en-US"/>
    </w:rPr>
  </w:style>
  <w:style w:type="character" w:customStyle="1" w:styleId="Heading1Char">
    <w:name w:val="Heading 1 Char"/>
    <w:basedOn w:val="DefaultParagraphFont"/>
    <w:link w:val="Heading1"/>
    <w:uiPriority w:val="9"/>
    <w:rsid w:val="00024A9D"/>
    <w:rPr>
      <w:rFonts w:ascii="Open Sans" w:eastAsiaTheme="majorEastAsia" w:hAnsi="Open Sans" w:cstheme="majorBidi"/>
      <w:i/>
      <w:iCs/>
      <w:noProof/>
      <w:color w:val="0070C0"/>
      <w:sz w:val="48"/>
      <w:szCs w:val="52"/>
      <w:lang w:eastAsia="en-US"/>
    </w:rPr>
  </w:style>
  <w:style w:type="character" w:customStyle="1" w:styleId="Heading2Char">
    <w:name w:val="Heading 2 Char"/>
    <w:basedOn w:val="DefaultParagraphFont"/>
    <w:link w:val="Heading2"/>
    <w:uiPriority w:val="9"/>
    <w:rsid w:val="00024A9D"/>
    <w:rPr>
      <w:rFonts w:ascii="Open Sans" w:eastAsiaTheme="majorEastAsia" w:hAnsi="Open Sans" w:cstheme="majorBidi"/>
      <w:b/>
      <w:noProof/>
      <w:color w:val="205F55"/>
      <w:sz w:val="36"/>
      <w:szCs w:val="26"/>
      <w:lang w:eastAsia="en-US"/>
    </w:rPr>
  </w:style>
  <w:style w:type="paragraph" w:styleId="ListBullet">
    <w:name w:val="List Bullet"/>
    <w:basedOn w:val="ListParagraph"/>
    <w:uiPriority w:val="10"/>
    <w:qFormat/>
    <w:rsid w:val="005F3829"/>
    <w:pPr>
      <w:numPr>
        <w:numId w:val="2"/>
      </w:numPr>
      <w:tabs>
        <w:tab w:val="left" w:pos="2520"/>
      </w:tabs>
      <w:ind w:left="2430" w:hanging="270"/>
    </w:pPr>
    <w:rPr>
      <w:sz w:val="22"/>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nseQuote">
    <w:name w:val="Intense Quote"/>
    <w:basedOn w:val="Normal"/>
    <w:next w:val="Normal"/>
    <w:link w:val="IntenseQuoteChar"/>
    <w:uiPriority w:val="30"/>
    <w:unhideWhenUsed/>
    <w:qFormat/>
    <w:rsid w:val="004836BB"/>
    <w:pPr>
      <w:spacing w:before="400" w:after="520"/>
      <w:contextualSpacing/>
    </w:pPr>
    <w:rPr>
      <w:b/>
      <w:iCs/>
      <w:sz w:val="40"/>
    </w:rPr>
  </w:style>
  <w:style w:type="character" w:customStyle="1" w:styleId="IntenseQuoteChar">
    <w:name w:val="Intense Quote Char"/>
    <w:basedOn w:val="DefaultParagraphFont"/>
    <w:link w:val="IntenseQuote"/>
    <w:uiPriority w:val="30"/>
    <w:rsid w:val="004836BB"/>
    <w:rPr>
      <w:rFonts w:ascii="Open Sans" w:eastAsia="Times New Roman" w:hAnsi="Open Sans" w:cs="Times New Roman"/>
      <w:b/>
      <w:iCs/>
      <w:color w:val="auto"/>
      <w:sz w:val="40"/>
      <w:lang w:eastAsia="en-US"/>
    </w:rPr>
  </w:style>
  <w:style w:type="table" w:customStyle="1" w:styleId="ModernPaper">
    <w:name w:val="Modern Paper"/>
    <w:basedOn w:val="TableNormal"/>
    <w:uiPriority w:val="99"/>
    <w:pPr>
      <w:spacing w:before="200" w:line="240" w:lineRule="auto"/>
    </w:pPr>
    <w:tblPr>
      <w:tblBorders>
        <w:insideH w:val="single" w:sz="8" w:space="0" w:color="2A2A2A" w:themeColor="text2"/>
      </w:tblBorders>
      <w:tblCellMar>
        <w:left w:w="144" w:type="dxa"/>
        <w:right w:w="144" w:type="dxa"/>
      </w:tblCellMar>
    </w:tblPr>
    <w:tcPr>
      <w:vAlign w:val="center"/>
    </w:tcPr>
    <w:tblStylePr w:type="firstRow">
      <w:pPr>
        <w:wordWrap/>
        <w:spacing w:beforeLines="0" w:before="480" w:beforeAutospacing="0" w:afterLines="0" w:after="360" w:afterAutospacing="0" w:line="216" w:lineRule="auto"/>
        <w:contextualSpacing w:val="0"/>
      </w:pPr>
      <w:rPr>
        <w:rFonts w:asciiTheme="majorHAnsi" w:hAnsiTheme="majorHAnsi"/>
        <w:b/>
        <w:i w:val="0"/>
        <w:color w:val="E09B3B" w:themeColor="accent1"/>
        <w:sz w:val="28"/>
      </w:rPr>
      <w:tblPr/>
      <w:trPr>
        <w:tblHeader/>
      </w:trPr>
      <w:tcPr>
        <w:tcBorders>
          <w:top w:val="nil"/>
          <w:left w:val="nil"/>
          <w:bottom w:val="single" w:sz="24" w:space="0" w:color="2A2A2A" w:themeColor="text2"/>
          <w:right w:val="nil"/>
          <w:insideH w:val="nil"/>
          <w:insideV w:val="nil"/>
          <w:tl2br w:val="nil"/>
          <w:tr2bl w:val="nil"/>
        </w:tcBorders>
      </w:tcPr>
    </w:tblStylePr>
    <w:tblStylePr w:type="firstCol">
      <w:pPr>
        <w:wordWrap/>
        <w:jc w:val="right"/>
      </w:pPr>
      <w:rPr>
        <w:b/>
      </w:rPr>
      <w:tblPr/>
      <w:tcPr>
        <w:tcMar>
          <w:top w:w="0" w:type="nil"/>
          <w:left w:w="0" w:type="nil"/>
          <w:bottom w:w="0" w:type="nil"/>
          <w:right w:w="432" w:type="dxa"/>
        </w:tcMar>
      </w:tcPr>
    </w:tblStylePr>
    <w:tblStylePr w:type="nwCell">
      <w:pPr>
        <w:wordWrap/>
        <w:jc w:val="left"/>
      </w:pPr>
    </w:tblStylePr>
  </w:style>
  <w:style w:type="character" w:customStyle="1" w:styleId="Heading3Char">
    <w:name w:val="Heading 3 Char"/>
    <w:basedOn w:val="DefaultParagraphFont"/>
    <w:link w:val="Heading3"/>
    <w:uiPriority w:val="9"/>
    <w:rsid w:val="00A02F5C"/>
    <w:rPr>
      <w:rFonts w:ascii="Open Sans" w:eastAsia="Times New Roman" w:hAnsi="Open Sans" w:cs="Times New Roman"/>
      <w:b/>
      <w:bCs/>
      <w:iCs/>
      <w:color w:val="1A1863"/>
      <w:sz w:val="24"/>
      <w:lang w:eastAsia="en-US"/>
    </w:rPr>
  </w:style>
  <w:style w:type="character" w:customStyle="1" w:styleId="Heading4Char">
    <w:name w:val="Heading 4 Char"/>
    <w:basedOn w:val="DefaultParagraphFont"/>
    <w:link w:val="Heading4"/>
    <w:uiPriority w:val="9"/>
    <w:rsid w:val="00AE5B78"/>
    <w:rPr>
      <w:rFonts w:ascii="Open Sans" w:eastAsia="Times New Roman" w:hAnsi="Open Sans" w:cs="Open Sans"/>
      <w:b/>
      <w:bCs/>
      <w:iCs/>
      <w:color w:val="9F396B"/>
      <w:spacing w:val="20"/>
      <w:sz w:val="21"/>
      <w:szCs w:val="21"/>
      <w:lang w:eastAsia="en-US"/>
    </w:rPr>
  </w:style>
  <w:style w:type="character" w:customStyle="1" w:styleId="Heading5Char">
    <w:name w:val="Heading 5 Char"/>
    <w:basedOn w:val="DefaultParagraphFont"/>
    <w:link w:val="Heading5"/>
    <w:uiPriority w:val="9"/>
    <w:rsid w:val="00E34815"/>
    <w:rPr>
      <w:rFonts w:ascii="Open Sans" w:eastAsiaTheme="majorEastAsia" w:hAnsi="Open Sans" w:cs="Open Sans"/>
      <w:b/>
      <w:color w:val="205F55" w:themeColor="accent5" w:themeShade="BF"/>
      <w:sz w:val="24"/>
      <w:lang w:eastAsia="en-US"/>
    </w:rPr>
  </w:style>
  <w:style w:type="character" w:customStyle="1" w:styleId="Heading6Char">
    <w:name w:val="Heading 6 Char"/>
    <w:basedOn w:val="DefaultParagraphFont"/>
    <w:link w:val="Heading6"/>
    <w:uiPriority w:val="9"/>
    <w:rsid w:val="00963B1C"/>
    <w:rPr>
      <w:rFonts w:ascii="Open Sans" w:eastAsia="Times New Roman" w:hAnsi="Open Sans" w:cs="Open Sans"/>
      <w:b/>
      <w:bCs/>
      <w:color w:val="5A3F20"/>
      <w:lang w:eastAsia="en-US"/>
    </w:rPr>
  </w:style>
  <w:style w:type="character" w:customStyle="1" w:styleId="Heading7Char">
    <w:name w:val="Heading 7 Char"/>
    <w:basedOn w:val="DefaultParagraphFont"/>
    <w:link w:val="Heading7"/>
    <w:uiPriority w:val="9"/>
    <w:rsid w:val="00065645"/>
    <w:rPr>
      <w:rFonts w:ascii="Open Sans Semibold" w:eastAsiaTheme="majorEastAsia" w:hAnsi="Open Sans Semibold" w:cstheme="majorBidi"/>
      <w:b/>
      <w:i/>
      <w:iCs/>
      <w:color w:val="9F396B"/>
      <w:sz w:val="24"/>
      <w:lang w:eastAsia="en-US"/>
    </w:rPr>
  </w:style>
  <w:style w:type="character" w:customStyle="1" w:styleId="Heading8Char">
    <w:name w:val="Heading 8 Char"/>
    <w:basedOn w:val="DefaultParagraphFont"/>
    <w:link w:val="Heading8"/>
    <w:uiPriority w:val="9"/>
    <w:semiHidden/>
    <w:rsid w:val="00A36CF7"/>
    <w:rPr>
      <w:rFonts w:ascii="Open Sans" w:eastAsiaTheme="majorEastAsia" w:hAnsi="Open Sans" w:cstheme="majorBidi"/>
      <w:b/>
      <w:i/>
      <w:color w:val="auto"/>
      <w:sz w:val="16"/>
      <w:szCs w:val="21"/>
      <w:lang w:eastAsia="en-US"/>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b/>
      <w:iCs/>
      <w:color w:val="949494" w:themeColor="text2" w:themeTint="80"/>
      <w:sz w:val="32"/>
      <w:szCs w:val="21"/>
    </w:rPr>
  </w:style>
  <w:style w:type="character" w:styleId="Emphasis">
    <w:name w:val="Emphasis"/>
    <w:basedOn w:val="DefaultParagraphFont"/>
    <w:uiPriority w:val="20"/>
    <w:semiHidden/>
    <w:unhideWhenUsed/>
    <w:qFormat/>
    <w:rPr>
      <w:i w:val="0"/>
      <w:iCs/>
      <w:color w:val="E09B3B" w:themeColor="accent1"/>
    </w:rPr>
  </w:style>
  <w:style w:type="character" w:styleId="IntenseEmphasis">
    <w:name w:val="Intense Emphasis"/>
    <w:basedOn w:val="DefaultParagraphFont"/>
    <w:uiPriority w:val="21"/>
    <w:semiHidden/>
    <w:unhideWhenUsed/>
    <w:qFormat/>
    <w:rPr>
      <w:b/>
      <w:i/>
      <w:iCs/>
      <w:color w:val="E09B3B" w:themeColor="accent1"/>
    </w:rPr>
  </w:style>
  <w:style w:type="character" w:styleId="Strong">
    <w:name w:val="Strong"/>
    <w:basedOn w:val="DefaultParagraphFont"/>
    <w:uiPriority w:val="22"/>
    <w:semiHidden/>
    <w:unhideWhenUsed/>
    <w:qFormat/>
    <w:rPr>
      <w:b/>
      <w:bCs/>
    </w:rPr>
  </w:style>
  <w:style w:type="character" w:styleId="SubtleReference">
    <w:name w:val="Subtle Reference"/>
    <w:basedOn w:val="DefaultParagraphFont"/>
    <w:uiPriority w:val="31"/>
    <w:semiHidden/>
    <w:unhideWhenUsed/>
    <w:qFormat/>
    <w:rPr>
      <w:caps/>
      <w:smallCaps w:val="0"/>
      <w:color w:val="2A2A2A" w:themeColor="text2"/>
    </w:rPr>
  </w:style>
  <w:style w:type="character" w:styleId="IntenseReference">
    <w:name w:val="Intense Reference"/>
    <w:basedOn w:val="DefaultParagraphFont"/>
    <w:uiPriority w:val="32"/>
    <w:semiHidden/>
    <w:unhideWhenUsed/>
    <w:qFormat/>
    <w:rPr>
      <w:b/>
      <w:bCs/>
      <w:caps/>
      <w:smallCaps w:val="0"/>
      <w:color w:val="2A2A2A" w:themeColor="text2"/>
      <w:spacing w:val="0"/>
    </w:rPr>
  </w:style>
  <w:style w:type="character" w:styleId="BookTitle">
    <w:name w:val="Book Title"/>
    <w:basedOn w:val="DefaultParagraphFont"/>
    <w:uiPriority w:val="33"/>
    <w:semiHidden/>
    <w:unhideWhenUsed/>
    <w:qFormat/>
    <w:rPr>
      <w:b w:val="0"/>
      <w:bCs/>
      <w:i w:val="0"/>
      <w:iCs/>
      <w:spacing w:val="0"/>
      <w:u w:val="single"/>
    </w:rPr>
  </w:style>
  <w:style w:type="paragraph" w:styleId="Caption">
    <w:name w:val="caption"/>
    <w:basedOn w:val="Normal"/>
    <w:next w:val="Normal"/>
    <w:uiPriority w:val="35"/>
    <w:unhideWhenUsed/>
    <w:qFormat/>
    <w:rsid w:val="00024A9D"/>
    <w:pPr>
      <w:spacing w:before="120" w:after="120"/>
      <w:contextualSpacing/>
    </w:pPr>
    <w:rPr>
      <w:iCs/>
      <w:sz w:val="18"/>
      <w:szCs w:val="18"/>
    </w:rPr>
  </w:style>
  <w:style w:type="paragraph" w:styleId="TOCHeading">
    <w:name w:val="TOC Heading"/>
    <w:basedOn w:val="Heading1"/>
    <w:next w:val="Normal"/>
    <w:uiPriority w:val="39"/>
    <w:semiHidden/>
    <w:unhideWhenUsed/>
    <w:qFormat/>
    <w:pPr>
      <w:keepNext/>
      <w:keepLines/>
      <w:pageBreakBefore w:val="0"/>
      <w:outlineLvl w:val="9"/>
    </w:pPr>
  </w:style>
  <w:style w:type="paragraph" w:styleId="Title">
    <w:name w:val="Title"/>
    <w:basedOn w:val="Normal"/>
    <w:next w:val="Normal"/>
    <w:link w:val="TitleChar"/>
    <w:uiPriority w:val="10"/>
    <w:semiHidden/>
    <w:unhideWhenUsed/>
    <w:qFormat/>
    <w:pPr>
      <w:spacing w:after="480"/>
      <w:contextualSpacing/>
    </w:pPr>
    <w:rPr>
      <w:rFonts w:asciiTheme="majorHAnsi" w:eastAsiaTheme="majorEastAsia" w:hAnsiTheme="majorHAnsi" w:cstheme="majorBidi"/>
      <w:b/>
      <w:kern w:val="28"/>
      <w:sz w:val="140"/>
      <w:szCs w:val="56"/>
    </w:rPr>
  </w:style>
  <w:style w:type="character" w:customStyle="1" w:styleId="TitleChar">
    <w:name w:val="Title Char"/>
    <w:basedOn w:val="DefaultParagraphFont"/>
    <w:link w:val="Title"/>
    <w:uiPriority w:val="10"/>
    <w:semiHidden/>
    <w:rPr>
      <w:rFonts w:asciiTheme="majorHAnsi" w:eastAsiaTheme="majorEastAsia" w:hAnsiTheme="majorHAnsi" w:cstheme="majorBidi"/>
      <w:b/>
      <w:kern w:val="28"/>
      <w:sz w:val="140"/>
      <w:szCs w:val="56"/>
    </w:rPr>
  </w:style>
  <w:style w:type="paragraph" w:styleId="Subtitle">
    <w:name w:val="Subtitle"/>
    <w:basedOn w:val="Normal"/>
    <w:next w:val="Normal"/>
    <w:link w:val="SubtitleChar"/>
    <w:uiPriority w:val="11"/>
    <w:semiHidden/>
    <w:unhideWhenUsed/>
    <w:qFormat/>
    <w:pPr>
      <w:numPr>
        <w:ilvl w:val="1"/>
      </w:numPr>
      <w:spacing w:after="1200"/>
      <w:ind w:left="2160"/>
      <w:contextualSpacing/>
    </w:pPr>
    <w:rPr>
      <w:rFonts w:eastAsiaTheme="minorEastAsia"/>
      <w:b/>
      <w:color w:val="E09B3B" w:themeColor="accent1"/>
      <w:sz w:val="56"/>
    </w:rPr>
  </w:style>
  <w:style w:type="character" w:customStyle="1" w:styleId="SubtitleChar">
    <w:name w:val="Subtitle Char"/>
    <w:basedOn w:val="DefaultParagraphFont"/>
    <w:link w:val="Subtitle"/>
    <w:uiPriority w:val="11"/>
    <w:semiHidden/>
    <w:rPr>
      <w:rFonts w:eastAsiaTheme="minorEastAsia"/>
      <w:b/>
      <w:color w:val="E09B3B" w:themeColor="accent1"/>
      <w:sz w:val="56"/>
      <w:szCs w:val="22"/>
    </w:rPr>
  </w:style>
  <w:style w:type="character" w:styleId="PlaceholderText">
    <w:name w:val="Placeholder Text"/>
    <w:basedOn w:val="DefaultParagraphFont"/>
    <w:uiPriority w:val="99"/>
    <w:semiHidden/>
    <w:rPr>
      <w:color w:val="808080"/>
    </w:rPr>
  </w:style>
  <w:style w:type="character" w:styleId="SubtleEmphasis">
    <w:name w:val="Subtle Emphasis"/>
    <w:basedOn w:val="DefaultParagraphFont"/>
    <w:uiPriority w:val="19"/>
    <w:semiHidden/>
    <w:unhideWhenUsed/>
    <w:qFormat/>
    <w:rPr>
      <w:i/>
      <w:iCs/>
      <w:color w:val="2A2A2A" w:themeColor="text2"/>
    </w:rPr>
  </w:style>
  <w:style w:type="paragraph" w:styleId="Quote">
    <w:name w:val="Quote"/>
    <w:basedOn w:val="Normal"/>
    <w:next w:val="Normal"/>
    <w:link w:val="QuoteChar"/>
    <w:uiPriority w:val="29"/>
    <w:unhideWhenUsed/>
    <w:qFormat/>
    <w:rsid w:val="004836BB"/>
    <w:pPr>
      <w:spacing w:before="360" w:after="360"/>
      <w:contextualSpacing/>
    </w:pPr>
    <w:rPr>
      <w:i/>
      <w:iCs/>
      <w:color w:val="205F55" w:themeColor="accent5" w:themeShade="BF"/>
    </w:rPr>
  </w:style>
  <w:style w:type="character" w:customStyle="1" w:styleId="QuoteChar">
    <w:name w:val="Quote Char"/>
    <w:basedOn w:val="DefaultParagraphFont"/>
    <w:link w:val="Quote"/>
    <w:uiPriority w:val="29"/>
    <w:rsid w:val="004836BB"/>
    <w:rPr>
      <w:rFonts w:ascii="Open Sans" w:eastAsia="Times New Roman" w:hAnsi="Open Sans" w:cs="Times New Roman"/>
      <w:i/>
      <w:iCs/>
      <w:color w:val="205F55" w:themeColor="accent5" w:themeShade="BF"/>
      <w:lang w:eastAsia="en-US"/>
    </w:rPr>
  </w:style>
  <w:style w:type="paragraph" w:customStyle="1" w:styleId="CalloutforCalloutBox">
    <w:name w:val="Callout for Callout Box"/>
    <w:basedOn w:val="Normal"/>
    <w:qFormat/>
    <w:rsid w:val="000D1724"/>
    <w:pPr>
      <w:shd w:val="clear" w:color="auto" w:fill="D7E5EC" w:themeFill="accent2" w:themeFillTint="33"/>
    </w:pPr>
    <w:rPr>
      <w:rFonts w:eastAsia="Libre Baskerville"/>
      <w:i/>
      <w:iCs/>
    </w:rPr>
  </w:style>
  <w:style w:type="paragraph" w:styleId="ListNumber">
    <w:name w:val="List Number"/>
    <w:basedOn w:val="Normal"/>
    <w:uiPriority w:val="11"/>
    <w:qFormat/>
    <w:pPr>
      <w:numPr>
        <w:numId w:val="1"/>
      </w:numPr>
      <w:spacing w:after="120"/>
    </w:pPr>
  </w:style>
  <w:style w:type="paragraph" w:styleId="BlockText">
    <w:name w:val="Block Text"/>
    <w:basedOn w:val="Normal"/>
    <w:uiPriority w:val="31"/>
    <w:unhideWhenUsed/>
    <w:rsid w:val="00362DA3"/>
    <w:pPr>
      <w:spacing w:after="120" w:line="221" w:lineRule="auto"/>
      <w:ind w:left="0"/>
      <w:contextualSpacing/>
    </w:pPr>
    <w:rPr>
      <w:rFonts w:eastAsiaTheme="minorHAnsi"/>
      <w:iCs/>
      <w:color w:val="FFFFFF" w:themeColor="background1"/>
      <w:lang w:eastAsia="ja-JP"/>
    </w:rPr>
  </w:style>
  <w:style w:type="character" w:styleId="Hyperlink">
    <w:name w:val="Hyperlink"/>
    <w:basedOn w:val="DefaultParagraphFont"/>
    <w:uiPriority w:val="99"/>
    <w:unhideWhenUsed/>
    <w:rsid w:val="001C5AC8"/>
    <w:rPr>
      <w:rFonts w:ascii="Open Sans" w:hAnsi="Open Sans"/>
      <w:color w:val="007FAE"/>
      <w:sz w:val="22"/>
      <w:u w:val="single"/>
    </w:rPr>
  </w:style>
  <w:style w:type="paragraph" w:styleId="FootnoteText">
    <w:name w:val="footnote text"/>
    <w:basedOn w:val="Normal"/>
    <w:link w:val="FootnoteTextChar"/>
    <w:uiPriority w:val="99"/>
    <w:semiHidden/>
    <w:unhideWhenUsed/>
    <w:rsid w:val="00C020A9"/>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C020A9"/>
    <w:rPr>
      <w:rFonts w:ascii="Times New Roman" w:eastAsia="Times New Roman" w:hAnsi="Times New Roman" w:cs="Times New Roman"/>
      <w:color w:val="auto"/>
      <w:sz w:val="20"/>
      <w:szCs w:val="20"/>
      <w:lang w:eastAsia="en-US"/>
    </w:rPr>
  </w:style>
  <w:style w:type="character" w:styleId="FootnoteReference">
    <w:name w:val="footnote reference"/>
    <w:basedOn w:val="DefaultParagraphFont"/>
    <w:uiPriority w:val="99"/>
    <w:semiHidden/>
    <w:unhideWhenUsed/>
    <w:rsid w:val="00C020A9"/>
    <w:rPr>
      <w:vertAlign w:val="superscript"/>
    </w:rPr>
  </w:style>
  <w:style w:type="paragraph" w:styleId="ListParagraph">
    <w:name w:val="List Paragraph"/>
    <w:basedOn w:val="Normal"/>
    <w:uiPriority w:val="34"/>
    <w:qFormat/>
    <w:rsid w:val="009F582C"/>
    <w:pPr>
      <w:ind w:left="720"/>
      <w:contextualSpacing/>
    </w:pPr>
    <w:rPr>
      <w:sz w:val="24"/>
    </w:rPr>
  </w:style>
  <w:style w:type="paragraph" w:customStyle="1" w:styleId="SubTextforFigorTable">
    <w:name w:val="SubText for Fig or Table"/>
    <w:basedOn w:val="Normal"/>
    <w:qFormat/>
    <w:rsid w:val="004836BB"/>
    <w:pPr>
      <w:spacing w:before="200"/>
    </w:pPr>
    <w:rPr>
      <w:iCs/>
      <w:color w:val="404040" w:themeColor="text1" w:themeTint="BF"/>
      <w:sz w:val="18"/>
    </w:rPr>
  </w:style>
  <w:style w:type="character" w:styleId="FollowedHyperlink">
    <w:name w:val="FollowedHyperlink"/>
    <w:basedOn w:val="DefaultParagraphFont"/>
    <w:uiPriority w:val="99"/>
    <w:semiHidden/>
    <w:unhideWhenUsed/>
    <w:rsid w:val="00C07AA8"/>
    <w:rPr>
      <w:color w:val="487B97" w:themeColor="followedHyperlink"/>
      <w:u w:val="single"/>
    </w:rPr>
  </w:style>
  <w:style w:type="character" w:styleId="PageNumber">
    <w:name w:val="page number"/>
    <w:basedOn w:val="DefaultParagraphFont"/>
    <w:uiPriority w:val="99"/>
    <w:semiHidden/>
    <w:unhideWhenUsed/>
    <w:rsid w:val="006F2507"/>
  </w:style>
  <w:style w:type="paragraph" w:customStyle="1" w:styleId="TableBody">
    <w:name w:val="Table Body"/>
    <w:basedOn w:val="Normal"/>
    <w:qFormat/>
    <w:rsid w:val="00024A9D"/>
    <w:pPr>
      <w:widowControl w:val="0"/>
      <w:ind w:left="0"/>
    </w:pPr>
    <w:rPr>
      <w:sz w:val="20"/>
      <w:szCs w:val="20"/>
    </w:rPr>
  </w:style>
  <w:style w:type="paragraph" w:customStyle="1" w:styleId="TableHeaders">
    <w:name w:val="Table Headers"/>
    <w:qFormat/>
    <w:rsid w:val="00024A9D"/>
    <w:rPr>
      <w:rFonts w:ascii="Open Sans" w:eastAsia="Times New Roman" w:hAnsi="Open Sans" w:cs="Open Sans"/>
      <w:b/>
      <w:color w:val="243D4B" w:themeColor="accent2" w:themeShade="80"/>
      <w:sz w:val="21"/>
      <w:lang w:eastAsia="en-US"/>
    </w:rPr>
  </w:style>
  <w:style w:type="table" w:styleId="PlainTable5">
    <w:name w:val="Plain Table 5"/>
    <w:basedOn w:val="TableNormal"/>
    <w:uiPriority w:val="45"/>
    <w:rsid w:val="00A36E8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A36E8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36E8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D679D1"/>
    <w:rPr>
      <w:sz w:val="16"/>
      <w:szCs w:val="16"/>
    </w:rPr>
  </w:style>
  <w:style w:type="paragraph" w:styleId="CommentSubject">
    <w:name w:val="annotation subject"/>
    <w:basedOn w:val="Normal"/>
    <w:next w:val="Normal"/>
    <w:link w:val="CommentSubjectChar"/>
    <w:uiPriority w:val="99"/>
    <w:semiHidden/>
    <w:unhideWhenUsed/>
    <w:rsid w:val="004836BB"/>
    <w:pPr>
      <w:ind w:left="0"/>
    </w:pPr>
    <w:rPr>
      <w:b/>
      <w:bCs/>
      <w:color w:val="000000"/>
      <w:sz w:val="18"/>
      <w:szCs w:val="18"/>
      <w:lang w:eastAsia="ja-JP"/>
    </w:rPr>
  </w:style>
  <w:style w:type="character" w:customStyle="1" w:styleId="CommentSubjectChar">
    <w:name w:val="Comment Subject Char"/>
    <w:basedOn w:val="DefaultParagraphFont"/>
    <w:link w:val="CommentSubject"/>
    <w:uiPriority w:val="99"/>
    <w:semiHidden/>
    <w:rsid w:val="004836BB"/>
    <w:rPr>
      <w:rFonts w:ascii="Open Sans" w:eastAsia="Times New Roman" w:hAnsi="Open Sans" w:cs="Times New Roman"/>
      <w:b/>
      <w:bCs/>
      <w:color w:val="auto"/>
      <w:sz w:val="20"/>
      <w:szCs w:val="20"/>
      <w:lang w:eastAsia="en-US"/>
    </w:rPr>
  </w:style>
  <w:style w:type="paragraph" w:customStyle="1" w:styleId="Heading1A">
    <w:name w:val="Heading 1 A"/>
    <w:basedOn w:val="Heading1"/>
    <w:qFormat/>
    <w:rsid w:val="00024A9D"/>
    <w:rPr>
      <w:b/>
      <w:i w:val="0"/>
      <w:iCs w:val="0"/>
      <w:color w:val="1A1863"/>
      <w:sz w:val="72"/>
      <w:szCs w:val="72"/>
    </w:rPr>
  </w:style>
  <w:style w:type="table" w:styleId="PlainTable2">
    <w:name w:val="Plain Table 2"/>
    <w:basedOn w:val="TableNormal"/>
    <w:uiPriority w:val="42"/>
    <w:rsid w:val="008F12B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8F12B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1">
    <w:name w:val="Grid Table 1 Light Accent 1"/>
    <w:basedOn w:val="TableNormal"/>
    <w:uiPriority w:val="46"/>
    <w:rsid w:val="008F12BB"/>
    <w:pPr>
      <w:spacing w:after="0" w:line="240" w:lineRule="auto"/>
    </w:pPr>
    <w:tblPr>
      <w:tblStyleRowBandSize w:val="1"/>
      <w:tblStyleColBandSize w:val="1"/>
      <w:tblBorders>
        <w:top w:val="single" w:sz="4" w:space="0" w:color="F2D6B0" w:themeColor="accent1" w:themeTint="66"/>
        <w:left w:val="single" w:sz="4" w:space="0" w:color="F2D6B0" w:themeColor="accent1" w:themeTint="66"/>
        <w:bottom w:val="single" w:sz="4" w:space="0" w:color="F2D6B0" w:themeColor="accent1" w:themeTint="66"/>
        <w:right w:val="single" w:sz="4" w:space="0" w:color="F2D6B0" w:themeColor="accent1" w:themeTint="66"/>
        <w:insideH w:val="single" w:sz="4" w:space="0" w:color="F2D6B0" w:themeColor="accent1" w:themeTint="66"/>
        <w:insideV w:val="single" w:sz="4" w:space="0" w:color="F2D6B0" w:themeColor="accent1" w:themeTint="66"/>
      </w:tblBorders>
    </w:tblPr>
    <w:tblStylePr w:type="firstRow">
      <w:rPr>
        <w:b/>
        <w:bCs/>
      </w:rPr>
      <w:tblPr/>
      <w:tcPr>
        <w:tcBorders>
          <w:bottom w:val="single" w:sz="12" w:space="0" w:color="ECC289" w:themeColor="accent1" w:themeTint="99"/>
        </w:tcBorders>
      </w:tcPr>
    </w:tblStylePr>
    <w:tblStylePr w:type="lastRow">
      <w:rPr>
        <w:b/>
        <w:bCs/>
      </w:rPr>
      <w:tblPr/>
      <w:tcPr>
        <w:tcBorders>
          <w:top w:val="double" w:sz="2" w:space="0" w:color="ECC289"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8F12BB"/>
    <w:pPr>
      <w:spacing w:after="0" w:line="240" w:lineRule="auto"/>
    </w:pPr>
    <w:tblPr>
      <w:tblStyleRowBandSize w:val="1"/>
      <w:tblStyleColBandSize w:val="1"/>
      <w:tblBorders>
        <w:top w:val="single" w:sz="4" w:space="0" w:color="B1CBDA" w:themeColor="accent2" w:themeTint="66"/>
        <w:left w:val="single" w:sz="4" w:space="0" w:color="B1CBDA" w:themeColor="accent2" w:themeTint="66"/>
        <w:bottom w:val="single" w:sz="4" w:space="0" w:color="B1CBDA" w:themeColor="accent2" w:themeTint="66"/>
        <w:right w:val="single" w:sz="4" w:space="0" w:color="B1CBDA" w:themeColor="accent2" w:themeTint="66"/>
        <w:insideH w:val="single" w:sz="4" w:space="0" w:color="B1CBDA" w:themeColor="accent2" w:themeTint="66"/>
        <w:insideV w:val="single" w:sz="4" w:space="0" w:color="B1CBDA" w:themeColor="accent2" w:themeTint="66"/>
      </w:tblBorders>
    </w:tblPr>
    <w:tblStylePr w:type="firstRow">
      <w:rPr>
        <w:b/>
        <w:bCs/>
      </w:rPr>
      <w:tblPr/>
      <w:tcPr>
        <w:tcBorders>
          <w:bottom w:val="single" w:sz="12" w:space="0" w:color="8AB1C7" w:themeColor="accent2" w:themeTint="99"/>
        </w:tcBorders>
      </w:tcPr>
    </w:tblStylePr>
    <w:tblStylePr w:type="lastRow">
      <w:rPr>
        <w:b/>
        <w:bCs/>
      </w:rPr>
      <w:tblPr/>
      <w:tcPr>
        <w:tcBorders>
          <w:top w:val="double" w:sz="2" w:space="0" w:color="8AB1C7" w:themeColor="accent2" w:themeTint="99"/>
        </w:tcBorders>
      </w:tcPr>
    </w:tblStylePr>
    <w:tblStylePr w:type="firstCol">
      <w:rPr>
        <w:b/>
        <w:bCs/>
      </w:rPr>
    </w:tblStylePr>
    <w:tblStylePr w:type="lastCol">
      <w:rPr>
        <w:b/>
        <w:bCs/>
      </w:rPr>
    </w:tblStylePr>
  </w:style>
  <w:style w:type="table" w:styleId="GridTable2-Accent5">
    <w:name w:val="Grid Table 2 Accent 5"/>
    <w:basedOn w:val="TableNormal"/>
    <w:uiPriority w:val="47"/>
    <w:rsid w:val="008F12BB"/>
    <w:pPr>
      <w:spacing w:after="0" w:line="240" w:lineRule="auto"/>
    </w:pPr>
    <w:tblPr>
      <w:tblStyleRowBandSize w:val="1"/>
      <w:tblStyleColBandSize w:val="1"/>
      <w:tblBorders>
        <w:top w:val="single" w:sz="2" w:space="0" w:color="66CBBC" w:themeColor="accent5" w:themeTint="99"/>
        <w:bottom w:val="single" w:sz="2" w:space="0" w:color="66CBBC" w:themeColor="accent5" w:themeTint="99"/>
        <w:insideH w:val="single" w:sz="2" w:space="0" w:color="66CBBC" w:themeColor="accent5" w:themeTint="99"/>
        <w:insideV w:val="single" w:sz="2" w:space="0" w:color="66CBBC" w:themeColor="accent5" w:themeTint="99"/>
      </w:tblBorders>
    </w:tblPr>
    <w:tblStylePr w:type="firstRow">
      <w:rPr>
        <w:b/>
        <w:bCs/>
      </w:rPr>
      <w:tblPr/>
      <w:tcPr>
        <w:tcBorders>
          <w:top w:val="nil"/>
          <w:bottom w:val="single" w:sz="12" w:space="0" w:color="66CBBC" w:themeColor="accent5" w:themeTint="99"/>
          <w:insideH w:val="nil"/>
          <w:insideV w:val="nil"/>
        </w:tcBorders>
        <w:shd w:val="clear" w:color="auto" w:fill="FFFFFF" w:themeFill="background1"/>
      </w:tcPr>
    </w:tblStylePr>
    <w:tblStylePr w:type="lastRow">
      <w:rPr>
        <w:b/>
        <w:bCs/>
      </w:rPr>
      <w:tblPr/>
      <w:tcPr>
        <w:tcBorders>
          <w:top w:val="double" w:sz="2" w:space="0" w:color="66CBB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EEE8" w:themeFill="accent5" w:themeFillTint="33"/>
      </w:tcPr>
    </w:tblStylePr>
    <w:tblStylePr w:type="band1Horz">
      <w:tblPr/>
      <w:tcPr>
        <w:shd w:val="clear" w:color="auto" w:fill="CCEEE8" w:themeFill="accent5" w:themeFillTint="33"/>
      </w:tcPr>
    </w:tblStylePr>
  </w:style>
  <w:style w:type="table" w:styleId="GridTable2-Accent2">
    <w:name w:val="Grid Table 2 Accent 2"/>
    <w:basedOn w:val="TableNormal"/>
    <w:uiPriority w:val="47"/>
    <w:rsid w:val="008F12BB"/>
    <w:pPr>
      <w:spacing w:after="0" w:line="240" w:lineRule="auto"/>
    </w:pPr>
    <w:tblPr>
      <w:tblStyleRowBandSize w:val="1"/>
      <w:tblStyleColBandSize w:val="1"/>
      <w:tblBorders>
        <w:top w:val="single" w:sz="2" w:space="0" w:color="8AB1C7" w:themeColor="accent2" w:themeTint="99"/>
        <w:bottom w:val="single" w:sz="2" w:space="0" w:color="8AB1C7" w:themeColor="accent2" w:themeTint="99"/>
        <w:insideH w:val="single" w:sz="2" w:space="0" w:color="8AB1C7" w:themeColor="accent2" w:themeTint="99"/>
        <w:insideV w:val="single" w:sz="2" w:space="0" w:color="8AB1C7" w:themeColor="accent2" w:themeTint="99"/>
      </w:tblBorders>
    </w:tblPr>
    <w:tblStylePr w:type="firstRow">
      <w:rPr>
        <w:b/>
        <w:bCs/>
      </w:rPr>
      <w:tblPr/>
      <w:tcPr>
        <w:tcBorders>
          <w:top w:val="nil"/>
          <w:bottom w:val="single" w:sz="12" w:space="0" w:color="8AB1C7" w:themeColor="accent2" w:themeTint="99"/>
          <w:insideH w:val="nil"/>
          <w:insideV w:val="nil"/>
        </w:tcBorders>
        <w:shd w:val="clear" w:color="auto" w:fill="FFFFFF" w:themeFill="background1"/>
      </w:tcPr>
    </w:tblStylePr>
    <w:tblStylePr w:type="lastRow">
      <w:rPr>
        <w:b/>
        <w:bCs/>
      </w:rPr>
      <w:tblPr/>
      <w:tcPr>
        <w:tcBorders>
          <w:top w:val="double" w:sz="2" w:space="0" w:color="8AB1C7"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7E5EC" w:themeFill="accent2" w:themeFillTint="33"/>
      </w:tcPr>
    </w:tblStylePr>
    <w:tblStylePr w:type="band1Horz">
      <w:tblPr/>
      <w:tcPr>
        <w:shd w:val="clear" w:color="auto" w:fill="D7E5EC" w:themeFill="accent2" w:themeFillTint="33"/>
      </w:tcPr>
    </w:tblStylePr>
  </w:style>
  <w:style w:type="paragraph" w:customStyle="1" w:styleId="blockSubBullets">
    <w:name w:val="block SubBullets"/>
    <w:basedOn w:val="BlockText"/>
    <w:qFormat/>
    <w:rsid w:val="00024A9D"/>
    <w:pPr>
      <w:numPr>
        <w:numId w:val="3"/>
      </w:numPr>
      <w:ind w:left="258" w:right="-52" w:hanging="180"/>
    </w:pPr>
    <w:rPr>
      <w:rFonts w:cs="Open Sans"/>
      <w:color w:val="000000" w:themeColor="text1"/>
      <w:sz w:val="18"/>
      <w:szCs w:val="18"/>
    </w:rPr>
  </w:style>
  <w:style w:type="paragraph" w:customStyle="1" w:styleId="FigureTitles">
    <w:name w:val="Figure Titles"/>
    <w:basedOn w:val="Normal"/>
    <w:qFormat/>
    <w:rsid w:val="00BC67E3"/>
    <w:pPr>
      <w:ind w:left="0"/>
    </w:pPr>
    <w:rPr>
      <w:rFonts w:eastAsia="Libre Baskerville"/>
      <w:b/>
      <w:bCs/>
    </w:rPr>
  </w:style>
  <w:style w:type="table" w:styleId="GridTable5Dark-Accent5">
    <w:name w:val="Grid Table 5 Dark Accent 5"/>
    <w:basedOn w:val="TableNormal"/>
    <w:uiPriority w:val="50"/>
    <w:rsid w:val="0006564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EEE8"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2B8073"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2B8073"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2B8073"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2B8073" w:themeFill="accent5"/>
      </w:tcPr>
    </w:tblStylePr>
    <w:tblStylePr w:type="band1Vert">
      <w:tblPr/>
      <w:tcPr>
        <w:shd w:val="clear" w:color="auto" w:fill="99DDD2" w:themeFill="accent5" w:themeFillTint="66"/>
      </w:tcPr>
    </w:tblStylePr>
    <w:tblStylePr w:type="band1Horz">
      <w:tblPr/>
      <w:tcPr>
        <w:shd w:val="clear" w:color="auto" w:fill="99DDD2" w:themeFill="accent5" w:themeFillTint="66"/>
      </w:tcPr>
    </w:tblStylePr>
  </w:style>
  <w:style w:type="table" w:styleId="GridTable5Dark-Accent2">
    <w:name w:val="Grid Table 5 Dark Accent 2"/>
    <w:basedOn w:val="TableNormal"/>
    <w:uiPriority w:val="50"/>
    <w:rsid w:val="0006564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7E5EC"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87B97"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87B97"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87B97"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87B97" w:themeFill="accent2"/>
      </w:tcPr>
    </w:tblStylePr>
    <w:tblStylePr w:type="band1Vert">
      <w:tblPr/>
      <w:tcPr>
        <w:shd w:val="clear" w:color="auto" w:fill="B1CBDA" w:themeFill="accent2" w:themeFillTint="66"/>
      </w:tcPr>
    </w:tblStylePr>
    <w:tblStylePr w:type="band1Horz">
      <w:tblPr/>
      <w:tcPr>
        <w:shd w:val="clear" w:color="auto" w:fill="B1CBDA" w:themeFill="accent2" w:themeFillTint="66"/>
      </w:tcPr>
    </w:tblStylePr>
  </w:style>
  <w:style w:type="paragraph" w:customStyle="1" w:styleId="TABLEformat">
    <w:name w:val="TABLE format"/>
    <w:basedOn w:val="TableHeaders"/>
    <w:qFormat/>
    <w:rsid w:val="00065645"/>
    <w:pPr>
      <w:spacing w:after="0" w:line="240" w:lineRule="auto"/>
    </w:pPr>
    <w:rPr>
      <w:b w:val="0"/>
      <w:bCs/>
    </w:rPr>
  </w:style>
  <w:style w:type="paragraph" w:customStyle="1" w:styleId="HyperlinkReference">
    <w:name w:val="Hyperlink Reference"/>
    <w:basedOn w:val="Footer"/>
    <w:qFormat/>
    <w:rsid w:val="00C90063"/>
  </w:style>
  <w:style w:type="paragraph" w:customStyle="1" w:styleId="ReferenceTitle">
    <w:name w:val="Reference Title"/>
    <w:basedOn w:val="Heading5"/>
    <w:qFormat/>
    <w:rsid w:val="00EF5222"/>
    <w:pPr>
      <w:ind w:hanging="2070"/>
    </w:pPr>
  </w:style>
  <w:style w:type="character" w:styleId="UnresolvedMention">
    <w:name w:val="Unresolved Mention"/>
    <w:basedOn w:val="DefaultParagraphFont"/>
    <w:uiPriority w:val="99"/>
    <w:semiHidden/>
    <w:unhideWhenUsed/>
    <w:rsid w:val="004F1E39"/>
    <w:rPr>
      <w:color w:val="605E5C"/>
      <w:shd w:val="clear" w:color="auto" w:fill="E1DFDD"/>
    </w:rPr>
  </w:style>
  <w:style w:type="paragraph" w:customStyle="1" w:styleId="CallOutBoxBullets">
    <w:name w:val="Call Out Box Bullets"/>
    <w:basedOn w:val="FigureTitles"/>
    <w:qFormat/>
    <w:rsid w:val="004836BB"/>
    <w:pPr>
      <w:numPr>
        <w:numId w:val="5"/>
      </w:numPr>
      <w:ind w:left="90" w:right="-53" w:hanging="180"/>
    </w:pPr>
    <w:rPr>
      <w:rFonts w:eastAsiaTheme="minorHAnsi" w:cs="Open Sans"/>
      <w:color w:val="000000"/>
      <w:sz w:val="16"/>
      <w:szCs w:val="16"/>
      <w:lang w:eastAsia="ja-JP"/>
    </w:rPr>
  </w:style>
  <w:style w:type="paragraph" w:customStyle="1" w:styleId="CallOutBoxText">
    <w:name w:val="CallOut Box Text"/>
    <w:basedOn w:val="FigureTitles"/>
    <w:qFormat/>
    <w:rsid w:val="00A36CF7"/>
    <w:rPr>
      <w:b w:val="0"/>
      <w:bCs w:val="0"/>
      <w:sz w:val="16"/>
      <w:szCs w:val="16"/>
      <w14:textOutline w14:w="12700" w14:cap="rnd" w14:cmpd="sng" w14:algn="ctr">
        <w14:noFill/>
        <w14:prstDash w14:val="solid"/>
        <w14:bevel/>
      </w14:textOutline>
    </w:rPr>
  </w:style>
  <w:style w:type="paragraph" w:styleId="Header">
    <w:name w:val="header"/>
    <w:basedOn w:val="Normal"/>
    <w:link w:val="HeaderChar"/>
    <w:uiPriority w:val="99"/>
    <w:unhideWhenUsed/>
    <w:qFormat/>
    <w:rsid w:val="000A4F46"/>
    <w:pPr>
      <w:tabs>
        <w:tab w:val="center" w:pos="4680"/>
        <w:tab w:val="right" w:pos="9360"/>
      </w:tabs>
    </w:pPr>
  </w:style>
  <w:style w:type="character" w:customStyle="1" w:styleId="HeaderChar">
    <w:name w:val="Header Char"/>
    <w:basedOn w:val="DefaultParagraphFont"/>
    <w:link w:val="Header"/>
    <w:uiPriority w:val="99"/>
    <w:rsid w:val="000A4F46"/>
    <w:rPr>
      <w:rFonts w:ascii="Open Sans" w:eastAsia="Times New Roman" w:hAnsi="Open Sans" w:cs="Times New Roman"/>
      <w:color w:val="auto"/>
      <w:lang w:eastAsia="en-US"/>
    </w:rPr>
  </w:style>
  <w:style w:type="paragraph" w:styleId="CommentText">
    <w:name w:val="annotation text"/>
    <w:basedOn w:val="Normal"/>
    <w:link w:val="CommentTextChar"/>
    <w:uiPriority w:val="99"/>
    <w:unhideWhenUsed/>
    <w:rsid w:val="000A4F46"/>
    <w:pPr>
      <w:spacing w:after="160"/>
      <w:ind w:left="0"/>
    </w:pPr>
    <w:rPr>
      <w:rFonts w:ascii="Calibri" w:eastAsia="MS Mincho" w:hAnsi="Calibri" w:cs="Calibri"/>
      <w:sz w:val="20"/>
      <w:szCs w:val="20"/>
    </w:rPr>
  </w:style>
  <w:style w:type="character" w:customStyle="1" w:styleId="CommentTextChar">
    <w:name w:val="Comment Text Char"/>
    <w:basedOn w:val="DefaultParagraphFont"/>
    <w:link w:val="CommentText"/>
    <w:uiPriority w:val="99"/>
    <w:rsid w:val="000A4F46"/>
    <w:rPr>
      <w:rFonts w:ascii="Calibri" w:eastAsia="MS Mincho" w:hAnsi="Calibri" w:cs="Calibri"/>
      <w:color w:val="auto"/>
      <w:sz w:val="20"/>
      <w:szCs w:val="20"/>
      <w:lang w:eastAsia="en-US"/>
    </w:rPr>
  </w:style>
  <w:style w:type="numbering" w:customStyle="1" w:styleId="CurrentList9">
    <w:name w:val="Current List9"/>
    <w:uiPriority w:val="99"/>
    <w:rsid w:val="006A637E"/>
    <w:pPr>
      <w:numPr>
        <w:numId w:val="7"/>
      </w:numPr>
    </w:pPr>
  </w:style>
  <w:style w:type="numbering" w:customStyle="1" w:styleId="CurrentList6">
    <w:name w:val="Current List6"/>
    <w:uiPriority w:val="99"/>
    <w:rsid w:val="006A637E"/>
    <w:pPr>
      <w:numPr>
        <w:numId w:val="8"/>
      </w:numPr>
    </w:pPr>
  </w:style>
  <w:style w:type="numbering" w:customStyle="1" w:styleId="CurrentList10">
    <w:name w:val="Current List10"/>
    <w:uiPriority w:val="99"/>
    <w:rsid w:val="006A637E"/>
    <w:pPr>
      <w:numPr>
        <w:numId w:val="9"/>
      </w:numPr>
    </w:pPr>
  </w:style>
  <w:style w:type="table" w:styleId="ListTable4-Accent1">
    <w:name w:val="List Table 4 Accent 1"/>
    <w:basedOn w:val="TableNormal"/>
    <w:uiPriority w:val="49"/>
    <w:rsid w:val="00366B4C"/>
    <w:pPr>
      <w:spacing w:after="0" w:line="240" w:lineRule="auto"/>
    </w:pPr>
    <w:rPr>
      <w:color w:val="auto"/>
      <w:sz w:val="24"/>
      <w:szCs w:val="24"/>
      <w:lang w:eastAsia="en-US"/>
    </w:rPr>
    <w:tblPr>
      <w:tblStyleRowBandSize w:val="1"/>
      <w:tblStyleColBandSize w:val="1"/>
      <w:tblBorders>
        <w:top w:val="single" w:sz="4" w:space="0" w:color="ECC289" w:themeColor="accent1" w:themeTint="99"/>
        <w:left w:val="single" w:sz="4" w:space="0" w:color="ECC289" w:themeColor="accent1" w:themeTint="99"/>
        <w:bottom w:val="single" w:sz="4" w:space="0" w:color="ECC289" w:themeColor="accent1" w:themeTint="99"/>
        <w:right w:val="single" w:sz="4" w:space="0" w:color="ECC289" w:themeColor="accent1" w:themeTint="99"/>
        <w:insideH w:val="single" w:sz="4" w:space="0" w:color="ECC289" w:themeColor="accent1" w:themeTint="99"/>
      </w:tblBorders>
    </w:tblPr>
    <w:tblStylePr w:type="firstRow">
      <w:rPr>
        <w:b/>
        <w:bCs/>
        <w:color w:val="FFFFFF" w:themeColor="background1"/>
      </w:rPr>
      <w:tblPr/>
      <w:tcPr>
        <w:tcBorders>
          <w:top w:val="single" w:sz="4" w:space="0" w:color="E09B3B" w:themeColor="accent1"/>
          <w:left w:val="single" w:sz="4" w:space="0" w:color="E09B3B" w:themeColor="accent1"/>
          <w:bottom w:val="single" w:sz="4" w:space="0" w:color="E09B3B" w:themeColor="accent1"/>
          <w:right w:val="single" w:sz="4" w:space="0" w:color="E09B3B" w:themeColor="accent1"/>
          <w:insideH w:val="nil"/>
        </w:tcBorders>
        <w:shd w:val="clear" w:color="auto" w:fill="E09B3B" w:themeFill="accent1"/>
      </w:tcPr>
    </w:tblStylePr>
    <w:tblStylePr w:type="lastRow">
      <w:rPr>
        <w:b/>
        <w:bCs/>
      </w:rPr>
      <w:tblPr/>
      <w:tcPr>
        <w:tcBorders>
          <w:top w:val="double" w:sz="4" w:space="0" w:color="ECC289" w:themeColor="accent1" w:themeTint="99"/>
        </w:tcBorders>
      </w:tcPr>
    </w:tblStylePr>
    <w:tblStylePr w:type="firstCol">
      <w:rPr>
        <w:b/>
        <w:bCs/>
      </w:rPr>
    </w:tblStylePr>
    <w:tblStylePr w:type="lastCol">
      <w:rPr>
        <w:b/>
        <w:bCs/>
      </w:rPr>
    </w:tblStylePr>
    <w:tblStylePr w:type="band1Vert">
      <w:tblPr/>
      <w:tcPr>
        <w:shd w:val="clear" w:color="auto" w:fill="F8EAD7" w:themeFill="accent1" w:themeFillTint="33"/>
      </w:tcPr>
    </w:tblStylePr>
    <w:tblStylePr w:type="band1Horz">
      <w:tblPr/>
      <w:tcPr>
        <w:shd w:val="clear" w:color="auto" w:fill="F8EAD7" w:themeFill="accent1" w:themeFillTint="33"/>
      </w:tcPr>
    </w:tblStylePr>
  </w:style>
  <w:style w:type="character" w:customStyle="1" w:styleId="cf01">
    <w:name w:val="cf01"/>
    <w:basedOn w:val="DefaultParagraphFont"/>
    <w:rsid w:val="004C7C6B"/>
    <w:rPr>
      <w:rFonts w:ascii="Segoe UI" w:hAnsi="Segoe UI" w:cs="Segoe UI" w:hint="default"/>
      <w:sz w:val="18"/>
      <w:szCs w:val="18"/>
    </w:rPr>
  </w:style>
  <w:style w:type="character" w:customStyle="1" w:styleId="cf11">
    <w:name w:val="cf11"/>
    <w:basedOn w:val="DefaultParagraphFont"/>
    <w:rsid w:val="004C7C6B"/>
    <w:rPr>
      <w:rFonts w:ascii="Segoe UI" w:hAnsi="Segoe UI" w:cs="Segoe UI" w:hint="default"/>
      <w:i/>
      <w:iCs/>
      <w:sz w:val="18"/>
      <w:szCs w:val="18"/>
    </w:rPr>
  </w:style>
  <w:style w:type="paragraph" w:customStyle="1" w:styleId="EndNoteBibliography">
    <w:name w:val="EndNote Bibliography"/>
    <w:basedOn w:val="Normal"/>
    <w:link w:val="EndNoteBibliographyChar"/>
    <w:rsid w:val="004C7C6B"/>
    <w:pPr>
      <w:spacing w:after="160"/>
      <w:ind w:left="0"/>
    </w:pPr>
    <w:rPr>
      <w:rFonts w:ascii="Calibri" w:eastAsiaTheme="minorHAnsi" w:hAnsi="Calibri" w:cs="Calibri"/>
    </w:rPr>
  </w:style>
  <w:style w:type="character" w:customStyle="1" w:styleId="EndNoteBibliographyChar">
    <w:name w:val="EndNote Bibliography Char"/>
    <w:basedOn w:val="DefaultParagraphFont"/>
    <w:link w:val="EndNoteBibliography"/>
    <w:rsid w:val="004C7C6B"/>
    <w:rPr>
      <w:rFonts w:ascii="Calibri" w:hAnsi="Calibri" w:cs="Calibri"/>
      <w:color w:val="auto"/>
      <w:lang w:eastAsia="en-US"/>
    </w:rPr>
  </w:style>
  <w:style w:type="character" w:customStyle="1" w:styleId="cf21">
    <w:name w:val="cf21"/>
    <w:basedOn w:val="DefaultParagraphFont"/>
    <w:rsid w:val="004C7C6B"/>
    <w:rPr>
      <w:rFonts w:ascii="Segoe UI" w:hAnsi="Segoe UI" w:cs="Segoe UI" w:hint="default"/>
      <w:sz w:val="18"/>
      <w:szCs w:val="18"/>
    </w:rPr>
  </w:style>
  <w:style w:type="character" w:customStyle="1" w:styleId="ref-title">
    <w:name w:val="ref-title"/>
    <w:basedOn w:val="DefaultParagraphFont"/>
    <w:rsid w:val="004C7C6B"/>
  </w:style>
  <w:style w:type="character" w:customStyle="1" w:styleId="ref-journal">
    <w:name w:val="ref-journal"/>
    <w:basedOn w:val="DefaultParagraphFont"/>
    <w:rsid w:val="004C7C6B"/>
  </w:style>
  <w:style w:type="character" w:customStyle="1" w:styleId="ref-vol">
    <w:name w:val="ref-vol"/>
    <w:basedOn w:val="DefaultParagraphFont"/>
    <w:rsid w:val="004C7C6B"/>
  </w:style>
  <w:style w:type="character" w:customStyle="1" w:styleId="ref-iss">
    <w:name w:val="ref-iss"/>
    <w:basedOn w:val="DefaultParagraphFont"/>
    <w:rsid w:val="004C7C6B"/>
  </w:style>
  <w:style w:type="paragraph" w:customStyle="1" w:styleId="textAcknowledgement">
    <w:name w:val="textAcknowledgement"/>
    <w:basedOn w:val="Normal"/>
    <w:qFormat/>
    <w:rsid w:val="00D12C13"/>
    <w:rPr>
      <w:rFonts w:cstheme="minorHAnsi"/>
      <w:bCs/>
      <w:sz w:val="20"/>
      <w:szCs w:val="20"/>
    </w:rPr>
  </w:style>
  <w:style w:type="paragraph" w:customStyle="1" w:styleId="textAcknowledgementList">
    <w:name w:val="textAcknowledgementList"/>
    <w:basedOn w:val="ListBullet"/>
    <w:qFormat/>
    <w:rsid w:val="00D12C13"/>
    <w:pPr>
      <w:numPr>
        <w:numId w:val="11"/>
      </w:numPr>
      <w:tabs>
        <w:tab w:val="num" w:pos="360"/>
      </w:tabs>
      <w:ind w:left="2520" w:hanging="270"/>
    </w:pPr>
    <w:rPr>
      <w:sz w:val="20"/>
      <w:szCs w:val="20"/>
    </w:rPr>
  </w:style>
  <w:style w:type="paragraph" w:customStyle="1" w:styleId="TableBullet">
    <w:name w:val="Table Bullet"/>
    <w:basedOn w:val="ListNumber"/>
    <w:qFormat/>
    <w:rsid w:val="002643F7"/>
    <w:pPr>
      <w:numPr>
        <w:numId w:val="12"/>
      </w:numPr>
    </w:pPr>
    <w:rPr>
      <w:rFonts w:eastAsia="Lato"/>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9365394">
      <w:bodyDiv w:val="1"/>
      <w:marLeft w:val="0"/>
      <w:marRight w:val="0"/>
      <w:marTop w:val="0"/>
      <w:marBottom w:val="0"/>
      <w:divBdr>
        <w:top w:val="none" w:sz="0" w:space="0" w:color="auto"/>
        <w:left w:val="none" w:sz="0" w:space="0" w:color="auto"/>
        <w:bottom w:val="none" w:sz="0" w:space="0" w:color="auto"/>
        <w:right w:val="none" w:sz="0" w:space="0" w:color="auto"/>
      </w:divBdr>
    </w:div>
    <w:div w:id="718096433">
      <w:bodyDiv w:val="1"/>
      <w:marLeft w:val="0"/>
      <w:marRight w:val="0"/>
      <w:marTop w:val="0"/>
      <w:marBottom w:val="0"/>
      <w:divBdr>
        <w:top w:val="none" w:sz="0" w:space="0" w:color="auto"/>
        <w:left w:val="none" w:sz="0" w:space="0" w:color="auto"/>
        <w:bottom w:val="none" w:sz="0" w:space="0" w:color="auto"/>
        <w:right w:val="none" w:sz="0" w:space="0" w:color="auto"/>
      </w:divBdr>
    </w:div>
    <w:div w:id="907690096">
      <w:bodyDiv w:val="1"/>
      <w:marLeft w:val="0"/>
      <w:marRight w:val="0"/>
      <w:marTop w:val="0"/>
      <w:marBottom w:val="0"/>
      <w:divBdr>
        <w:top w:val="none" w:sz="0" w:space="0" w:color="auto"/>
        <w:left w:val="none" w:sz="0" w:space="0" w:color="auto"/>
        <w:bottom w:val="none" w:sz="0" w:space="0" w:color="auto"/>
        <w:right w:val="none" w:sz="0" w:space="0" w:color="auto"/>
      </w:divBdr>
    </w:div>
    <w:div w:id="2045711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jpg"/><Relationship Id="rId21" Type="http://schemas.openxmlformats.org/officeDocument/2006/relationships/hyperlink" Target="https://ictp.fpg.unc.edu/wp-content/uploads/principles.docx" TargetMode="External"/><Relationship Id="rId34" Type="http://schemas.openxmlformats.org/officeDocument/2006/relationships/image" Target="media/image3.jpg"/><Relationship Id="rId42" Type="http://schemas.openxmlformats.org/officeDocument/2006/relationships/hyperlink" Target="https://ictp.fpg.unc.edu/wp-content/uploads/peer-to-peer-practice-coaching.docx" TargetMode="External"/><Relationship Id="rId47" Type="http://schemas.openxmlformats.org/officeDocument/2006/relationships/hyperlink" Target="https://ictp.fpg.unc.edu/wp-content/uploads/theoreticalunderpinnings.docx" TargetMode="External"/><Relationship Id="rId50" Type="http://schemas.openxmlformats.org/officeDocument/2006/relationships/hyperlink" Target="https://doi.org/10.1007/s13142-015-0351-y" TargetMode="External"/><Relationship Id="rId55" Type="http://schemas.openxmlformats.org/officeDocument/2006/relationships/hyperlink" Target="https://doi.org/10.1186/s13012-015-0323-0" TargetMode="External"/><Relationship Id="rId63"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ictp.fpg.unc.edu/wp-content/uploads/ictp-design-and-consultation-support.docx" TargetMode="External"/><Relationship Id="rId29" Type="http://schemas.openxmlformats.org/officeDocument/2006/relationships/hyperlink" Target="https://ictp.fpg.unc.edu/wp-content/uploads/principles.docx" TargetMode="External"/><Relationship Id="rId11" Type="http://schemas.openxmlformats.org/officeDocument/2006/relationships/hyperlink" Target="https://ictp.fpg.unc.edu/wp-content/uploads/equity.docx" TargetMode="External"/><Relationship Id="rId24" Type="http://schemas.openxmlformats.org/officeDocument/2006/relationships/hyperlink" Target="https://ictp.fpg.unc.edu/wp-content/uploads/equity.docx" TargetMode="External"/><Relationship Id="rId32" Type="http://schemas.openxmlformats.org/officeDocument/2006/relationships/hyperlink" Target="https://ictp.fpg.unc.edu/wp-content/uploads/principles.docx" TargetMode="External"/><Relationship Id="rId37" Type="http://schemas.openxmlformats.org/officeDocument/2006/relationships/hyperlink" Target="https://ictp.fpg.unc.edu/wp-content/uploads/historical-development-and-current-status.docx" TargetMode="External"/><Relationship Id="rId40" Type="http://schemas.openxmlformats.org/officeDocument/2006/relationships/hyperlink" Target="https://ictp.fpg.unc.edu/wp-content/uploads/principles.docx" TargetMode="External"/><Relationship Id="rId45" Type="http://schemas.openxmlformats.org/officeDocument/2006/relationships/hyperlink" Target="https://ictp.fpg.unc.edu/wp-content/uploads/principles.docx" TargetMode="External"/><Relationship Id="rId53" Type="http://schemas.openxmlformats.org/officeDocument/2006/relationships/hyperlink" Target="https://doi.org/10.1186/s12913-020-05145-1" TargetMode="External"/><Relationship Id="rId58" Type="http://schemas.openxmlformats.org/officeDocument/2006/relationships/hyperlink" Target="https://doi.org/10.1080/23303131.2015.1052124" TargetMode="External"/><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doi.org/10.1016/j.pcl.2009.06.002" TargetMode="External"/><Relationship Id="rId19" Type="http://schemas.openxmlformats.org/officeDocument/2006/relationships/hyperlink" Target="https://ictp.fpg.unc.edu/wp-content/uploads/nc-triple-p-system-overview.docx" TargetMode="External"/><Relationship Id="rId14" Type="http://schemas.openxmlformats.org/officeDocument/2006/relationships/hyperlink" Target="https://ictp.fpg.unc.edu/wp-content/uploads/dynamic-implementation-support.docx" TargetMode="External"/><Relationship Id="rId22" Type="http://schemas.openxmlformats.org/officeDocument/2006/relationships/hyperlink" Target="https://ictp.fpg.unc.edu/wp-content/uploads/equity.docx" TargetMode="External"/><Relationship Id="rId27" Type="http://schemas.openxmlformats.org/officeDocument/2006/relationships/hyperlink" Target="https://ictp.fpg.unc.edu/wp-content/uploads/theoreticalunderpinnings.docx" TargetMode="External"/><Relationship Id="rId30" Type="http://schemas.openxmlformats.org/officeDocument/2006/relationships/hyperlink" Target="https://ictp.fpg.unc.edu/wp-content/uploads/theoreticalunderpinnings.docx" TargetMode="External"/><Relationship Id="rId35" Type="http://schemas.openxmlformats.org/officeDocument/2006/relationships/hyperlink" Target="https://ictp.fpg.unc.edu/wp-content/uploads/digging-deeper-into-the-implementation-support-practice-model-at-regional-level.docx" TargetMode="External"/><Relationship Id="rId43" Type="http://schemas.openxmlformats.org/officeDocument/2006/relationships/hyperlink" Target="https://ictp.fpg.unc.edu/wp-content/uploads/peer-to-peer-practice-coaching.docx" TargetMode="External"/><Relationship Id="rId48" Type="http://schemas.openxmlformats.org/officeDocument/2006/relationships/hyperlink" Target="https://ictp.fpg.unc.edu/wp-content/uploads/Identifying-Parent-Support-Networks-in-Your-Community.pdf" TargetMode="External"/><Relationship Id="rId56" Type="http://schemas.openxmlformats.org/officeDocument/2006/relationships/hyperlink" Target="https://files.eric.ed.gov/fulltext/ED577840.pdf" TargetMode="External"/><Relationship Id="rId64"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hyperlink" Target="https://dl.acm.org/doi/10.5555/1487652.1487666" TargetMode="External"/><Relationship Id="rId3" Type="http://schemas.openxmlformats.org/officeDocument/2006/relationships/styles" Target="styles.xml"/><Relationship Id="rId12" Type="http://schemas.openxmlformats.org/officeDocument/2006/relationships/hyperlink" Target="https://ictp.fpg.unc.edu/wp-content/uploads/equity.docx" TargetMode="External"/><Relationship Id="rId17" Type="http://schemas.openxmlformats.org/officeDocument/2006/relationships/hyperlink" Target="https://ictp.fpg.unc.edu/wp-content/uploads/co-creation-partners-and-processes.docx" TargetMode="External"/><Relationship Id="rId25" Type="http://schemas.openxmlformats.org/officeDocument/2006/relationships/hyperlink" Target="https://ictp.fpg.unc.edu/wp-content/uploads/ictp-integrated-theory-of-change.docx" TargetMode="External"/><Relationship Id="rId33" Type="http://schemas.openxmlformats.org/officeDocument/2006/relationships/hyperlink" Target="https://ictp.fpg.unc.edu/wp-content/uploads/historical-development-and-current-status.docx" TargetMode="External"/><Relationship Id="rId38" Type="http://schemas.openxmlformats.org/officeDocument/2006/relationships/hyperlink" Target="https://ictp.fpg.unc.edu/template-compendium/appendix-c-implementation-support-practice-resources/" TargetMode="External"/><Relationship Id="rId46" Type="http://schemas.openxmlformats.org/officeDocument/2006/relationships/image" Target="media/image5.jpg"/><Relationship Id="rId59" Type="http://schemas.openxmlformats.org/officeDocument/2006/relationships/hyperlink" Target="https://doi.org/10.1186/s43058-020-00006-8" TargetMode="External"/><Relationship Id="rId20" Type="http://schemas.openxmlformats.org/officeDocument/2006/relationships/hyperlink" Target="https://ictp.fpg.unc.edu/wp-content/uploads/interactivesystems.docx" TargetMode="External"/><Relationship Id="rId41" Type="http://schemas.openxmlformats.org/officeDocument/2006/relationships/hyperlink" Target="https://ictp.fpg.unc.edu/wp-content/uploads/principles.docx" TargetMode="External"/><Relationship Id="rId54" Type="http://schemas.openxmlformats.org/officeDocument/2006/relationships/hyperlink" Target="https://doi.org/10.1080/00952990600920250" TargetMode="External"/><Relationship Id="rId62" Type="http://schemas.openxmlformats.org/officeDocument/2006/relationships/hyperlink" Target="https://doi.org/10.1177/26334895231154285"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ictp.fpg.unc.edu/wp-content/uploads/dynamic-implementation-support.docx" TargetMode="External"/><Relationship Id="rId23" Type="http://schemas.openxmlformats.org/officeDocument/2006/relationships/hyperlink" Target="https://ictp.fpg.unc.edu/wp-content/uploads/principles.docx" TargetMode="External"/><Relationship Id="rId28" Type="http://schemas.openxmlformats.org/officeDocument/2006/relationships/hyperlink" Target="https://ictp.fpg.unc.edu/wp-content/uploads/values.docx" TargetMode="External"/><Relationship Id="rId36" Type="http://schemas.openxmlformats.org/officeDocument/2006/relationships/image" Target="media/image4.jpg"/><Relationship Id="rId49" Type="http://schemas.openxmlformats.org/officeDocument/2006/relationships/hyperlink" Target="https://doi.org/10.1177/26334895231179761" TargetMode="External"/><Relationship Id="rId57" Type="http://schemas.openxmlformats.org/officeDocument/2006/relationships/hyperlink" Target="https://doi.org/10.1023/A:1010378613583" TargetMode="External"/><Relationship Id="rId10" Type="http://schemas.openxmlformats.org/officeDocument/2006/relationships/hyperlink" Target="https://ictp.fpg.unc.edu/wp-content/uploads/equity.docx" TargetMode="External"/><Relationship Id="rId31" Type="http://schemas.openxmlformats.org/officeDocument/2006/relationships/hyperlink" Target="https://ictp.fpg.unc.edu/wp-content/uploads/values.docx" TargetMode="External"/><Relationship Id="rId44" Type="http://schemas.openxmlformats.org/officeDocument/2006/relationships/hyperlink" Target="https://ictp.fpg.unc.edu/wp-content/uploads/principles.docx" TargetMode="External"/><Relationship Id="rId52" Type="http://schemas.openxmlformats.org/officeDocument/2006/relationships/hyperlink" Target="https://doi.org/10.17226/25201" TargetMode="External"/><Relationship Id="rId60" Type="http://schemas.openxmlformats.org/officeDocument/2006/relationships/hyperlink" Target="https://doi.org/10.3844/jssp.2012.143.148" TargetMode="Externa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ictp.fpg.unc.edu/wp-content/uploads/nc-triple-p-system-overview.docx" TargetMode="External"/><Relationship Id="rId13" Type="http://schemas.openxmlformats.org/officeDocument/2006/relationships/hyperlink" Target="https://ictp.fpg.unc.edu/wp-content/uploads/equity.docx" TargetMode="External"/><Relationship Id="rId18" Type="http://schemas.openxmlformats.org/officeDocument/2006/relationships/hyperlink" Target="https://ictp.fpg.unc.edu/wp-content/uploads/nc-triple-p-system-overview.docx" TargetMode="External"/><Relationship Id="rId39" Type="http://schemas.openxmlformats.org/officeDocument/2006/relationships/hyperlink" Target="https://ictp.fpg.unc.edu/wp-content/uploads/digging-deeper-into-the-implementation-support-practice-model-at-regional-level.docx" TargetMode="External"/></Relationships>
</file>

<file path=word/theme/theme1.xml><?xml version="1.0" encoding="utf-8"?>
<a:theme xmlns:a="http://schemas.openxmlformats.org/drawingml/2006/main" name="Office Theme">
  <a:themeElements>
    <a:clrScheme name="Paper">
      <a:dk1>
        <a:sysClr val="windowText" lastClr="000000"/>
      </a:dk1>
      <a:lt1>
        <a:sysClr val="window" lastClr="FFFFFF"/>
      </a:lt1>
      <a:dk2>
        <a:srgbClr val="2A2A2A"/>
      </a:dk2>
      <a:lt2>
        <a:srgbClr val="F9F4EE"/>
      </a:lt2>
      <a:accent1>
        <a:srgbClr val="E09B3B"/>
      </a:accent1>
      <a:accent2>
        <a:srgbClr val="487B97"/>
      </a:accent2>
      <a:accent3>
        <a:srgbClr val="847B97"/>
      </a:accent3>
      <a:accent4>
        <a:srgbClr val="D96362"/>
      </a:accent4>
      <a:accent5>
        <a:srgbClr val="2B8073"/>
      </a:accent5>
      <a:accent6>
        <a:srgbClr val="B09C7D"/>
      </a:accent6>
      <a:hlink>
        <a:srgbClr val="847B97"/>
      </a:hlink>
      <a:folHlink>
        <a:srgbClr val="487B97"/>
      </a:folHlink>
    </a:clrScheme>
    <a:fontScheme name="Custom 9">
      <a:majorFont>
        <a:latin typeface="Tahoma"/>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ahoma"/>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C6E0CD-73B1-0E4A-8CE9-59311ADDEF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6</TotalTime>
  <Pages>28</Pages>
  <Words>10624</Words>
  <Characters>66511</Characters>
  <Application>Microsoft Office Word</Application>
  <DocSecurity>0</DocSecurity>
  <Lines>1357</Lines>
  <Paragraphs>4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Chin</dc:creator>
  <cp:keywords/>
  <dc:description/>
  <cp:lastModifiedBy>Chin, Julie</cp:lastModifiedBy>
  <cp:revision>59</cp:revision>
  <dcterms:created xsi:type="dcterms:W3CDTF">2024-04-14T03:10:00Z</dcterms:created>
  <dcterms:modified xsi:type="dcterms:W3CDTF">2024-06-13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28</vt:lpwstr>
  </property>
</Properties>
</file>